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ink/ink1.xml" ContentType="application/inkml+xml"/>
  <Override PartName="/word/ink/ink2.xml" ContentType="application/inkml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15ED97" w14:textId="192F35E6" w:rsidR="00DC1AE3" w:rsidRPr="00DC1AE3" w:rsidRDefault="00DC1AE3" w:rsidP="00DC1AE3">
      <w:pPr>
        <w:pStyle w:val="1"/>
        <w:jc w:val="center"/>
        <w:rPr>
          <w:rFonts w:eastAsia="맑은 고딕"/>
          <w:b/>
          <w:bCs/>
          <w:sz w:val="24"/>
          <w:szCs w:val="24"/>
        </w:rPr>
      </w:pPr>
      <w:r w:rsidRPr="00DC1AE3">
        <w:rPr>
          <w:rFonts w:eastAsia="맑은 고딕"/>
          <w:b/>
          <w:bCs/>
          <w:sz w:val="24"/>
          <w:szCs w:val="24"/>
        </w:rPr>
        <w:t xml:space="preserve">Outbreak investigation: transmission of COVID-19 started from a spa facility in a local community in Korea </w:t>
      </w:r>
    </w:p>
    <w:p w14:paraId="29486FE1" w14:textId="77777777" w:rsidR="00DC1AE3" w:rsidRPr="00DC1AE3" w:rsidRDefault="00DC1AE3" w:rsidP="00DC1AE3">
      <w:pPr>
        <w:pStyle w:val="1"/>
        <w:jc w:val="center"/>
        <w:rPr>
          <w:rFonts w:eastAsia="맑은 고딕"/>
          <w:b/>
          <w:bCs/>
          <w:sz w:val="24"/>
          <w:szCs w:val="24"/>
        </w:rPr>
      </w:pPr>
      <w:proofErr w:type="spellStart"/>
      <w:r w:rsidRPr="00DC1AE3">
        <w:rPr>
          <w:rFonts w:eastAsia="맑은 고딕"/>
          <w:b/>
          <w:bCs/>
          <w:sz w:val="24"/>
          <w:szCs w:val="24"/>
        </w:rPr>
        <w:t>Taewon</w:t>
      </w:r>
      <w:proofErr w:type="spellEnd"/>
      <w:r w:rsidRPr="00DC1AE3">
        <w:rPr>
          <w:rFonts w:eastAsia="맑은 고딕"/>
          <w:b/>
          <w:bCs/>
          <w:sz w:val="24"/>
          <w:szCs w:val="24"/>
        </w:rPr>
        <w:t xml:space="preserve"> Han</w:t>
      </w:r>
    </w:p>
    <w:p w14:paraId="0F20969B" w14:textId="5AF8E327" w:rsidR="00DC1AE3" w:rsidRPr="00DC1AE3" w:rsidRDefault="00DC1AE3" w:rsidP="00DC1AE3">
      <w:pPr>
        <w:pStyle w:val="1"/>
        <w:jc w:val="center"/>
        <w:rPr>
          <w:rFonts w:eastAsia="맑은 고딕"/>
          <w:b/>
          <w:bCs/>
          <w:sz w:val="24"/>
          <w:szCs w:val="24"/>
        </w:rPr>
      </w:pPr>
      <w:r w:rsidRPr="00DC1AE3">
        <w:rPr>
          <w:rFonts w:eastAsia="맑은 고딕"/>
          <w:b/>
          <w:bCs/>
          <w:sz w:val="24"/>
          <w:szCs w:val="24"/>
        </w:rPr>
        <w:t xml:space="preserve">Local Epidemic intelligence Officer and Public Health Doctor, </w:t>
      </w:r>
      <w:proofErr w:type="spellStart"/>
      <w:r w:rsidRPr="00DC1AE3">
        <w:rPr>
          <w:rFonts w:eastAsia="맑은 고딕"/>
          <w:b/>
          <w:bCs/>
          <w:sz w:val="24"/>
          <w:szCs w:val="24"/>
        </w:rPr>
        <w:t>Gyeongsangnam</w:t>
      </w:r>
      <w:proofErr w:type="spellEnd"/>
      <w:r w:rsidRPr="00DC1AE3">
        <w:rPr>
          <w:rFonts w:eastAsia="맑은 고딕"/>
          <w:b/>
          <w:bCs/>
          <w:sz w:val="24"/>
          <w:szCs w:val="24"/>
        </w:rPr>
        <w:t xml:space="preserve">-do, Korea </w:t>
      </w:r>
      <w:r w:rsidRPr="00DC1AE3">
        <w:rPr>
          <w:rFonts w:eastAsia="맑은 고딕"/>
          <w:b/>
          <w:bCs/>
          <w:sz w:val="24"/>
          <w:szCs w:val="24"/>
        </w:rPr>
        <w:cr/>
      </w:r>
    </w:p>
    <w:p w14:paraId="2532B5C6" w14:textId="77777777" w:rsidR="00DC1AE3" w:rsidRDefault="00DC1AE3" w:rsidP="00601C4E">
      <w:pPr>
        <w:pStyle w:val="1"/>
        <w:jc w:val="center"/>
        <w:rPr>
          <w:rFonts w:eastAsia="맑은 고딕"/>
          <w:b/>
          <w:bCs/>
          <w:sz w:val="22"/>
          <w:szCs w:val="22"/>
        </w:rPr>
      </w:pPr>
    </w:p>
    <w:p w14:paraId="6F64056F" w14:textId="703E6843" w:rsidR="00557CA3" w:rsidRPr="00601C4E" w:rsidRDefault="00557CA3" w:rsidP="00601C4E">
      <w:pPr>
        <w:pStyle w:val="1"/>
        <w:jc w:val="center"/>
        <w:rPr>
          <w:rFonts w:eastAsia="맑은 고딕"/>
          <w:b/>
          <w:bCs/>
          <w:sz w:val="22"/>
          <w:szCs w:val="22"/>
        </w:rPr>
      </w:pPr>
      <w:r>
        <w:rPr>
          <w:rFonts w:eastAsia="맑은 고딕"/>
          <w:b/>
          <w:bCs/>
          <w:sz w:val="22"/>
          <w:szCs w:val="22"/>
        </w:rPr>
        <w:t>ABSTRACT</w:t>
      </w:r>
    </w:p>
    <w:p w14:paraId="5FBFFB1A" w14:textId="77777777" w:rsidR="00557CA3" w:rsidRPr="00601C4E" w:rsidRDefault="00557CA3" w:rsidP="00557CA3">
      <w:pPr>
        <w:pStyle w:val="1"/>
      </w:pPr>
      <w:r w:rsidRPr="00601C4E">
        <w:rPr>
          <w:rFonts w:eastAsia="맑은 고딕"/>
          <w:b/>
          <w:bCs/>
        </w:rPr>
        <w:t>BACKGROUND</w:t>
      </w:r>
    </w:p>
    <w:p w14:paraId="63110E0D" w14:textId="76A6F47E" w:rsidR="00557CA3" w:rsidRDefault="00557CA3" w:rsidP="00557CA3">
      <w:pPr>
        <w:pStyle w:val="1"/>
      </w:pPr>
      <w:r>
        <w:rPr>
          <w:rFonts w:eastAsia="맑은 고딕"/>
        </w:rPr>
        <w:t>2019</w:t>
      </w:r>
      <w:r>
        <w:rPr>
          <w:rFonts w:eastAsia="맑은 고딕" w:hAnsi="맑은 고딕" w:hint="eastAsia"/>
        </w:rPr>
        <w:t xml:space="preserve">년 </w:t>
      </w:r>
      <w:r>
        <w:rPr>
          <w:rFonts w:eastAsia="맑은 고딕"/>
        </w:rPr>
        <w:t>12</w:t>
      </w:r>
      <w:r>
        <w:rPr>
          <w:rFonts w:eastAsia="맑은 고딕" w:hAnsi="맑은 고딕" w:hint="eastAsia"/>
        </w:rPr>
        <w:t>월 중국</w:t>
      </w:r>
      <w:r>
        <w:rPr>
          <w:rFonts w:eastAsia="맑은 고딕"/>
        </w:rPr>
        <w:t xml:space="preserve">, </w:t>
      </w:r>
      <w:r>
        <w:rPr>
          <w:rFonts w:eastAsia="맑은 고딕" w:hAnsi="맑은 고딕" w:hint="eastAsia"/>
        </w:rPr>
        <w:t>우한시에서 시작된 새로운 코로나바이러스가 전세계적으로 대유행을 형성하였다</w:t>
      </w:r>
      <w:r>
        <w:rPr>
          <w:rFonts w:eastAsia="맑은 고딕"/>
        </w:rPr>
        <w:t xml:space="preserve">. </w:t>
      </w:r>
      <w:r>
        <w:rPr>
          <w:rFonts w:eastAsia="맑은 고딕" w:hAnsi="맑은 고딕" w:hint="eastAsia"/>
        </w:rPr>
        <w:t xml:space="preserve">대한민국에서는 </w:t>
      </w:r>
      <w:r>
        <w:rPr>
          <w:rFonts w:eastAsia="맑은 고딕"/>
        </w:rPr>
        <w:t>2020</w:t>
      </w:r>
      <w:r>
        <w:rPr>
          <w:rFonts w:eastAsia="맑은 고딕" w:hAnsi="맑은 고딕" w:hint="eastAsia"/>
        </w:rPr>
        <w:t xml:space="preserve">년 </w:t>
      </w:r>
      <w:r>
        <w:rPr>
          <w:rFonts w:eastAsia="맑은 고딕"/>
        </w:rPr>
        <w:t>1</w:t>
      </w:r>
      <w:r>
        <w:rPr>
          <w:rFonts w:eastAsia="맑은 고딕" w:hAnsi="맑은 고딕" w:hint="eastAsia"/>
        </w:rPr>
        <w:t>월</w:t>
      </w:r>
      <w:r>
        <w:rPr>
          <w:rFonts w:eastAsia="맑은 고딕"/>
        </w:rPr>
        <w:t>20</w:t>
      </w:r>
      <w:r>
        <w:rPr>
          <w:rFonts w:eastAsia="맑은 고딕" w:hAnsi="맑은 고딕" w:hint="eastAsia"/>
        </w:rPr>
        <w:t xml:space="preserve">일 첫 환자가 확진 된 이후로 </w:t>
      </w:r>
      <w:r>
        <w:rPr>
          <w:rFonts w:eastAsia="맑은 고딕"/>
        </w:rPr>
        <w:t>2020</w:t>
      </w:r>
      <w:r>
        <w:rPr>
          <w:rFonts w:eastAsia="맑은 고딕" w:hAnsi="맑은 고딕" w:hint="eastAsia"/>
        </w:rPr>
        <w:t xml:space="preserve">년 </w:t>
      </w:r>
      <w:r>
        <w:rPr>
          <w:rFonts w:eastAsia="맑은 고딕"/>
        </w:rPr>
        <w:t>4</w:t>
      </w:r>
      <w:r>
        <w:rPr>
          <w:rFonts w:eastAsia="맑은 고딕" w:hAnsi="맑은 고딕" w:hint="eastAsia"/>
        </w:rPr>
        <w:t>월</w:t>
      </w:r>
      <w:r>
        <w:rPr>
          <w:rFonts w:eastAsia="맑은 고딕"/>
        </w:rPr>
        <w:t>11</w:t>
      </w:r>
      <w:r>
        <w:rPr>
          <w:rFonts w:eastAsia="맑은 고딕" w:hAnsi="맑은 고딕" w:hint="eastAsia"/>
        </w:rPr>
        <w:t xml:space="preserve">일까지 </w:t>
      </w:r>
      <w:r>
        <w:rPr>
          <w:rFonts w:eastAsia="맑은 고딕"/>
        </w:rPr>
        <w:t>10480</w:t>
      </w:r>
      <w:r>
        <w:rPr>
          <w:rFonts w:eastAsia="맑은 고딕" w:hAnsi="맑은 고딕" w:hint="eastAsia"/>
        </w:rPr>
        <w:t>명의 사례가 발생하였다</w:t>
      </w:r>
      <w:r w:rsidR="00225E56">
        <w:rPr>
          <w:rFonts w:eastAsia="맑은 고딕"/>
        </w:rPr>
        <w:t xml:space="preserve">. </w:t>
      </w:r>
      <w:r>
        <w:rPr>
          <w:rFonts w:eastAsia="맑은 고딕" w:hAnsi="맑은 고딕" w:hint="eastAsia"/>
        </w:rPr>
        <w:t>우리는 대한민국의 지역</w:t>
      </w:r>
      <w:r w:rsidR="001930E9">
        <w:rPr>
          <w:rFonts w:eastAsia="맑은 고딕" w:hAnsi="맑은 고딕" w:hint="eastAsia"/>
        </w:rPr>
        <w:t>A</w:t>
      </w:r>
      <w:r>
        <w:rPr>
          <w:rFonts w:eastAsia="맑은 고딕" w:hAnsi="맑은 고딕" w:hint="eastAsia"/>
        </w:rPr>
        <w:t>의 목욕탕</w:t>
      </w:r>
      <w:r w:rsidR="001930E9">
        <w:rPr>
          <w:rFonts w:eastAsia="맑은 고딕" w:hAnsi="맑은 고딕" w:hint="eastAsia"/>
        </w:rPr>
        <w:t>A</w:t>
      </w:r>
      <w:r>
        <w:rPr>
          <w:rFonts w:eastAsia="맑은 고딕" w:hAnsi="맑은 고딕" w:hint="eastAsia"/>
        </w:rPr>
        <w:t xml:space="preserve">에서 시작된 </w:t>
      </w:r>
      <w:proofErr w:type="spellStart"/>
      <w:r>
        <w:rPr>
          <w:rFonts w:eastAsia="맑은 고딕" w:hAnsi="맑은 고딕" w:hint="eastAsia"/>
        </w:rPr>
        <w:t>집단</w:t>
      </w:r>
      <w:r w:rsidR="00F26542">
        <w:rPr>
          <w:rFonts w:eastAsia="맑은 고딕" w:hAnsi="맑은 고딕" w:hint="eastAsia"/>
        </w:rPr>
        <w:t>발병</w:t>
      </w:r>
      <w:r w:rsidR="00E767F0">
        <w:rPr>
          <w:rFonts w:eastAsia="맑은 고딕" w:hAnsi="맑은 고딕" w:hint="eastAsia"/>
        </w:rPr>
        <w:t>과</w:t>
      </w:r>
      <w:proofErr w:type="spellEnd"/>
      <w:r>
        <w:rPr>
          <w:rFonts w:eastAsia="맑은 고딕" w:hAnsi="맑은 고딕" w:hint="eastAsia"/>
        </w:rPr>
        <w:t xml:space="preserve"> 지역사회로의 전파</w:t>
      </w:r>
      <w:r w:rsidR="00E767F0">
        <w:rPr>
          <w:rFonts w:eastAsia="맑은 고딕" w:hAnsi="맑은 고딕" w:hint="eastAsia"/>
        </w:rPr>
        <w:t>과정</w:t>
      </w:r>
      <w:r>
        <w:rPr>
          <w:rFonts w:eastAsia="맑은 고딕" w:hAnsi="맑은 고딕" w:hint="eastAsia"/>
        </w:rPr>
        <w:t xml:space="preserve">을 </w:t>
      </w:r>
      <w:r w:rsidRPr="007D514C">
        <w:rPr>
          <w:rFonts w:eastAsia="맑은 고딕" w:hAnsi="맑은 고딕" w:hint="eastAsia"/>
        </w:rPr>
        <w:t xml:space="preserve">통해서 </w:t>
      </w:r>
      <w:r w:rsidR="00460148" w:rsidRPr="007D514C">
        <w:rPr>
          <w:rFonts w:eastAsia="맑은 고딕" w:hAnsi="맑은 고딕" w:hint="eastAsia"/>
        </w:rPr>
        <w:t>증상발현 이전</w:t>
      </w:r>
      <w:r w:rsidRPr="007D514C">
        <w:rPr>
          <w:rFonts w:eastAsia="맑은 고딕" w:hAnsi="맑은 고딕" w:hint="eastAsia"/>
        </w:rPr>
        <w:t xml:space="preserve"> 전파의</w:t>
      </w:r>
      <w:r>
        <w:rPr>
          <w:rFonts w:eastAsia="맑은 고딕" w:hAnsi="맑은 고딕" w:hint="eastAsia"/>
        </w:rPr>
        <w:t xml:space="preserve"> 중요성</w:t>
      </w:r>
      <w:r w:rsidR="00225E56">
        <w:rPr>
          <w:rFonts w:eastAsia="맑은 고딕" w:hAnsi="맑은 고딕" w:hint="eastAsia"/>
        </w:rPr>
        <w:t xml:space="preserve"> 등</w:t>
      </w:r>
      <w:r>
        <w:rPr>
          <w:rFonts w:eastAsia="맑은 고딕" w:hAnsi="맑은 고딕" w:hint="eastAsia"/>
        </w:rPr>
        <w:t>에 대해 알</w:t>
      </w:r>
      <w:r w:rsidR="00601C4E">
        <w:rPr>
          <w:rFonts w:eastAsia="맑은 고딕" w:hAnsi="맑은 고딕" w:hint="eastAsia"/>
        </w:rPr>
        <w:t>아보았다.</w:t>
      </w:r>
    </w:p>
    <w:p w14:paraId="2055015C" w14:textId="77777777" w:rsidR="00557CA3" w:rsidRPr="00601C4E" w:rsidRDefault="00557CA3" w:rsidP="00557CA3">
      <w:pPr>
        <w:pStyle w:val="1"/>
      </w:pPr>
      <w:r w:rsidRPr="00601C4E">
        <w:rPr>
          <w:rFonts w:eastAsia="맑은 고딕"/>
          <w:b/>
          <w:bCs/>
        </w:rPr>
        <w:t>METHODS</w:t>
      </w:r>
    </w:p>
    <w:p w14:paraId="484B700C" w14:textId="376958CE" w:rsidR="00BC1D61" w:rsidRDefault="002957A0" w:rsidP="00557CA3">
      <w:pPr>
        <w:pStyle w:val="1"/>
        <w:tabs>
          <w:tab w:val="left" w:pos="1312"/>
        </w:tabs>
        <w:jc w:val="left"/>
        <w:rPr>
          <w:rFonts w:eastAsia="맑은 고딕"/>
        </w:rPr>
      </w:pPr>
      <w:bookmarkStart w:id="0" w:name="_Hlk44117344"/>
      <w:r w:rsidRPr="007C6677">
        <w:rPr>
          <w:rFonts w:eastAsia="맑은 고딕"/>
        </w:rPr>
        <w:t>2020</w:t>
      </w:r>
      <w:r w:rsidRPr="007C6677">
        <w:rPr>
          <w:rFonts w:eastAsia="맑은 고딕" w:hAnsi="맑은 고딕" w:hint="eastAsia"/>
        </w:rPr>
        <w:t xml:space="preserve">년 </w:t>
      </w:r>
      <w:r w:rsidRPr="007C6677">
        <w:rPr>
          <w:rFonts w:eastAsia="맑은 고딕"/>
        </w:rPr>
        <w:t>3</w:t>
      </w:r>
      <w:r w:rsidRPr="007C6677">
        <w:rPr>
          <w:rFonts w:eastAsia="맑은 고딕" w:hAnsi="맑은 고딕" w:hint="eastAsia"/>
        </w:rPr>
        <w:t>월</w:t>
      </w:r>
      <w:r w:rsidRPr="007C6677">
        <w:rPr>
          <w:rFonts w:eastAsia="맑은 고딕"/>
        </w:rPr>
        <w:t>28</w:t>
      </w:r>
      <w:r w:rsidRPr="007C6677">
        <w:rPr>
          <w:rFonts w:eastAsia="맑은 고딕" w:hAnsi="맑은 고딕" w:hint="eastAsia"/>
        </w:rPr>
        <w:t xml:space="preserve">일 </w:t>
      </w:r>
      <w:proofErr w:type="spellStart"/>
      <w:r w:rsidR="003F1BDE" w:rsidRPr="007C6677">
        <w:rPr>
          <w:rFonts w:eastAsia="맑은 고딕" w:hAnsi="맑은 고딕" w:hint="eastAsia"/>
        </w:rPr>
        <w:t>확진된</w:t>
      </w:r>
      <w:proofErr w:type="spellEnd"/>
      <w:r w:rsidR="003F1BDE" w:rsidRPr="007C6677">
        <w:rPr>
          <w:rFonts w:eastAsia="맑은 고딕" w:hAnsi="맑은 고딕" w:hint="eastAsia"/>
        </w:rPr>
        <w:t xml:space="preserve"> </w:t>
      </w:r>
      <w:r w:rsidR="00F26542">
        <w:rPr>
          <w:rFonts w:eastAsia="맑은 고딕" w:hAnsi="맑은 고딕" w:hint="eastAsia"/>
        </w:rPr>
        <w:t>환자</w:t>
      </w:r>
      <w:r w:rsidR="00C57070" w:rsidRPr="007C6677">
        <w:rPr>
          <w:rFonts w:eastAsia="맑은 고딕" w:hAnsi="맑은 고딕" w:hint="eastAsia"/>
        </w:rPr>
        <w:t>를</w:t>
      </w:r>
      <w:r w:rsidR="003F1BDE" w:rsidRPr="007C6677">
        <w:rPr>
          <w:rFonts w:eastAsia="맑은 고딕" w:hAnsi="맑은 고딕" w:hint="eastAsia"/>
        </w:rPr>
        <w:t xml:space="preserve"> 시작하여 </w:t>
      </w:r>
      <w:r w:rsidR="00557CA3" w:rsidRPr="007C6677">
        <w:rPr>
          <w:rFonts w:eastAsia="맑은 고딕"/>
        </w:rPr>
        <w:t>2020</w:t>
      </w:r>
      <w:r w:rsidR="00557CA3" w:rsidRPr="007C6677">
        <w:rPr>
          <w:rFonts w:eastAsia="맑은 고딕" w:hAnsi="맑은 고딕" w:hint="eastAsia"/>
        </w:rPr>
        <w:t xml:space="preserve">년 </w:t>
      </w:r>
      <w:r w:rsidR="00557CA3" w:rsidRPr="007C6677">
        <w:rPr>
          <w:rFonts w:eastAsia="맑은 고딕"/>
        </w:rPr>
        <w:t>4</w:t>
      </w:r>
      <w:r w:rsidR="00557CA3" w:rsidRPr="007C6677">
        <w:rPr>
          <w:rFonts w:eastAsia="맑은 고딕" w:hAnsi="맑은 고딕" w:hint="eastAsia"/>
        </w:rPr>
        <w:t>월</w:t>
      </w:r>
      <w:r w:rsidR="00557CA3" w:rsidRPr="007C6677">
        <w:rPr>
          <w:rFonts w:eastAsia="맑은 고딕"/>
        </w:rPr>
        <w:t>8</w:t>
      </w:r>
      <w:r w:rsidR="00557CA3" w:rsidRPr="007C6677">
        <w:rPr>
          <w:rFonts w:eastAsia="맑은 고딕" w:hAnsi="맑은 고딕" w:hint="eastAsia"/>
        </w:rPr>
        <w:t xml:space="preserve">일까지 </w:t>
      </w:r>
      <w:r w:rsidR="003F1BDE" w:rsidRPr="007C6677">
        <w:rPr>
          <w:rFonts w:eastAsia="맑은 고딕" w:hAnsi="맑은 고딕" w:hint="eastAsia"/>
        </w:rPr>
        <w:t>대한민국의 지역</w:t>
      </w:r>
      <w:r w:rsidR="001930E9">
        <w:rPr>
          <w:rFonts w:eastAsia="맑은 고딕" w:hAnsi="맑은 고딕" w:hint="eastAsia"/>
        </w:rPr>
        <w:t>A의</w:t>
      </w:r>
      <w:r w:rsidR="003F1BDE" w:rsidRPr="007C6677">
        <w:rPr>
          <w:rFonts w:eastAsia="맑은 고딕" w:hAnsi="맑은 고딕" w:hint="eastAsia"/>
        </w:rPr>
        <w:t xml:space="preserve"> 목욕탕</w:t>
      </w:r>
      <w:r w:rsidR="001930E9">
        <w:rPr>
          <w:rFonts w:eastAsia="맑은 고딕" w:hAnsi="맑은 고딕" w:hint="eastAsia"/>
        </w:rPr>
        <w:t xml:space="preserve">A와 </w:t>
      </w:r>
      <w:r w:rsidRPr="007C6677">
        <w:rPr>
          <w:rFonts w:eastAsia="맑은 고딕" w:hAnsi="맑은 고딕" w:hint="eastAsia"/>
        </w:rPr>
        <w:t>관련</w:t>
      </w:r>
      <w:r w:rsidR="001714F4" w:rsidRPr="007C6677">
        <w:rPr>
          <w:rFonts w:eastAsia="맑은 고딕" w:hAnsi="맑은 고딕" w:hint="eastAsia"/>
        </w:rPr>
        <w:t>된</w:t>
      </w:r>
      <w:r w:rsidR="0078425C" w:rsidRPr="007C6677">
        <w:rPr>
          <w:rFonts w:eastAsia="맑은 고딕" w:hAnsi="맑은 고딕" w:hint="eastAsia"/>
        </w:rPr>
        <w:t xml:space="preserve"> </w:t>
      </w:r>
      <w:r w:rsidR="00557CA3" w:rsidRPr="007C6677">
        <w:rPr>
          <w:rFonts w:eastAsia="맑은 고딕"/>
        </w:rPr>
        <w:t>10</w:t>
      </w:r>
      <w:r w:rsidR="00557CA3" w:rsidRPr="007C6677">
        <w:rPr>
          <w:rFonts w:eastAsia="맑은 고딕" w:hAnsi="맑은 고딕" w:hint="eastAsia"/>
        </w:rPr>
        <w:t>명</w:t>
      </w:r>
      <w:r w:rsidR="00E767F0" w:rsidRPr="007C6677">
        <w:rPr>
          <w:rFonts w:eastAsia="맑은 고딕" w:hAnsi="맑은 고딕" w:hint="eastAsia"/>
        </w:rPr>
        <w:t>(남성</w:t>
      </w:r>
      <w:r w:rsidR="00E767F0" w:rsidRPr="007C6677">
        <w:rPr>
          <w:rFonts w:eastAsia="맑은 고딕" w:hAnsi="맑은 고딕"/>
        </w:rPr>
        <w:t>:3</w:t>
      </w:r>
      <w:r w:rsidR="00E767F0" w:rsidRPr="007C6677">
        <w:rPr>
          <w:rFonts w:eastAsia="맑은 고딕" w:hAnsi="맑은 고딕" w:hint="eastAsia"/>
        </w:rPr>
        <w:t>명,</w:t>
      </w:r>
      <w:r w:rsidR="00E767F0" w:rsidRPr="007C6677">
        <w:rPr>
          <w:rFonts w:eastAsia="맑은 고딕" w:hAnsi="맑은 고딕"/>
        </w:rPr>
        <w:t xml:space="preserve"> </w:t>
      </w:r>
      <w:r w:rsidR="00E767F0" w:rsidRPr="007C6677">
        <w:rPr>
          <w:rFonts w:eastAsia="맑은 고딕" w:hAnsi="맑은 고딕" w:hint="eastAsia"/>
        </w:rPr>
        <w:t>여성</w:t>
      </w:r>
      <w:r w:rsidR="00E767F0" w:rsidRPr="007C6677">
        <w:rPr>
          <w:rFonts w:eastAsia="맑은 고딕" w:hAnsi="맑은 고딕"/>
        </w:rPr>
        <w:t>7</w:t>
      </w:r>
      <w:r w:rsidR="00E767F0" w:rsidRPr="007C6677">
        <w:rPr>
          <w:rFonts w:eastAsia="맑은 고딕" w:hAnsi="맑은 고딕" w:hint="eastAsia"/>
        </w:rPr>
        <w:t>명,</w:t>
      </w:r>
      <w:r w:rsidR="00E767F0" w:rsidRPr="007C6677">
        <w:rPr>
          <w:rFonts w:eastAsia="맑은 고딕" w:hAnsi="맑은 고딕"/>
        </w:rPr>
        <w:t xml:space="preserve"> 2</w:t>
      </w:r>
      <w:r w:rsidR="00E767F0" w:rsidRPr="007C6677">
        <w:rPr>
          <w:rFonts w:eastAsia="맑은 고딕" w:hAnsi="맑은 고딕" w:hint="eastAsia"/>
        </w:rPr>
        <w:t>세~</w:t>
      </w:r>
      <w:r w:rsidR="00225E56" w:rsidRPr="007C6677">
        <w:rPr>
          <w:rFonts w:eastAsia="맑은 고딕" w:hAnsi="맑은 고딕"/>
        </w:rPr>
        <w:t>73</w:t>
      </w:r>
      <w:r w:rsidR="00225E56" w:rsidRPr="007C6677">
        <w:rPr>
          <w:rFonts w:eastAsia="맑은 고딕" w:hAnsi="맑은 고딕" w:hint="eastAsia"/>
        </w:rPr>
        <w:t>세)</w:t>
      </w:r>
      <w:r w:rsidR="00557CA3" w:rsidRPr="007C6677">
        <w:rPr>
          <w:rFonts w:eastAsia="맑은 고딕" w:hAnsi="맑은 고딕" w:hint="eastAsia"/>
        </w:rPr>
        <w:t>의 코로나</w:t>
      </w:r>
      <w:r w:rsidR="00557CA3" w:rsidRPr="007C6677">
        <w:rPr>
          <w:rFonts w:eastAsia="맑은 고딕"/>
        </w:rPr>
        <w:t>19</w:t>
      </w:r>
      <w:r w:rsidRPr="007C6677">
        <w:rPr>
          <w:rFonts w:eastAsia="맑은 고딕"/>
        </w:rPr>
        <w:t xml:space="preserve"> </w:t>
      </w:r>
      <w:r w:rsidR="00225E56" w:rsidRPr="007C6677">
        <w:rPr>
          <w:rFonts w:eastAsia="맑은 고딕" w:hint="eastAsia"/>
        </w:rPr>
        <w:t>확진자들의</w:t>
      </w:r>
      <w:r w:rsidR="00557CA3" w:rsidRPr="007C6677">
        <w:rPr>
          <w:rFonts w:eastAsia="맑은 고딕"/>
        </w:rPr>
        <w:t xml:space="preserve"> </w:t>
      </w:r>
      <w:r w:rsidR="00225E56" w:rsidRPr="007C6677">
        <w:rPr>
          <w:rFonts w:eastAsia="맑은 고딕" w:hint="eastAsia"/>
        </w:rPr>
        <w:t>역학</w:t>
      </w:r>
      <w:r w:rsidRPr="007C6677">
        <w:rPr>
          <w:rFonts w:eastAsia="맑은 고딕" w:hint="eastAsia"/>
        </w:rPr>
        <w:t>적 특성을 분석하였다.</w:t>
      </w:r>
      <w:r w:rsidRPr="007C6677">
        <w:rPr>
          <w:rFonts w:eastAsia="맑은 고딕"/>
        </w:rPr>
        <w:t xml:space="preserve"> </w:t>
      </w:r>
      <w:bookmarkEnd w:id="0"/>
      <w:r w:rsidR="00CC2C83" w:rsidRPr="007C6677">
        <w:rPr>
          <w:rFonts w:eastAsia="맑은 고딕" w:hint="eastAsia"/>
        </w:rPr>
        <w:t xml:space="preserve">각 </w:t>
      </w:r>
      <w:proofErr w:type="spellStart"/>
      <w:r w:rsidR="00CC2C83" w:rsidRPr="007C6677">
        <w:rPr>
          <w:rFonts w:eastAsia="맑은 고딕" w:hint="eastAsia"/>
        </w:rPr>
        <w:t>확진자들의</w:t>
      </w:r>
      <w:proofErr w:type="spellEnd"/>
      <w:r w:rsidR="00CC2C83" w:rsidRPr="007C6677">
        <w:rPr>
          <w:rFonts w:eastAsia="맑은 고딕" w:hint="eastAsia"/>
        </w:rPr>
        <w:t xml:space="preserve"> 접촉자들과 감염원파악을 위해</w:t>
      </w:r>
      <w:r w:rsidR="008A5A97" w:rsidRPr="007C6677">
        <w:rPr>
          <w:rFonts w:eastAsia="맑은 고딕" w:hint="eastAsia"/>
        </w:rPr>
        <w:t xml:space="preserve"> </w:t>
      </w:r>
      <w:proofErr w:type="spellStart"/>
      <w:r w:rsidR="0097197D" w:rsidRPr="007C6677">
        <w:rPr>
          <w:rFonts w:eastAsia="맑은 고딕" w:hint="eastAsia"/>
        </w:rPr>
        <w:t>확진자들과</w:t>
      </w:r>
      <w:proofErr w:type="spellEnd"/>
      <w:r w:rsidR="0097197D" w:rsidRPr="007C6677">
        <w:rPr>
          <w:rFonts w:eastAsia="맑은 고딕" w:hint="eastAsia"/>
        </w:rPr>
        <w:t xml:space="preserve"> </w:t>
      </w:r>
      <w:r w:rsidR="00BC1D61" w:rsidRPr="007C6677">
        <w:rPr>
          <w:rFonts w:eastAsia="맑은 고딕" w:hAnsi="맑은 고딕" w:hint="eastAsia"/>
        </w:rPr>
        <w:t xml:space="preserve">동일한 시간대에 </w:t>
      </w:r>
      <w:r w:rsidR="00591FA0" w:rsidRPr="007C6677">
        <w:rPr>
          <w:rFonts w:eastAsia="맑은 고딕" w:hAnsi="맑은 고딕" w:hint="eastAsia"/>
        </w:rPr>
        <w:t>목욕탕</w:t>
      </w:r>
      <w:r w:rsidR="001930E9">
        <w:rPr>
          <w:rFonts w:eastAsia="맑은 고딕" w:hAnsi="맑은 고딕" w:hint="eastAsia"/>
        </w:rPr>
        <w:t>A</w:t>
      </w:r>
      <w:r w:rsidR="001930E9">
        <w:rPr>
          <w:rFonts w:eastAsia="맑은 고딕" w:hAnsi="맑은 고딕"/>
        </w:rPr>
        <w:t>(</w:t>
      </w:r>
      <w:r w:rsidR="001930E9">
        <w:rPr>
          <w:rFonts w:eastAsia="맑은 고딕" w:hAnsi="맑은 고딕" w:hint="eastAsia"/>
        </w:rPr>
        <w:t>여)를</w:t>
      </w:r>
      <w:r w:rsidR="00E96E84" w:rsidRPr="007C6677">
        <w:rPr>
          <w:rFonts w:eastAsia="맑은 고딕" w:hAnsi="맑은 고딕" w:hint="eastAsia"/>
        </w:rPr>
        <w:t xml:space="preserve"> 이용한</w:t>
      </w:r>
      <w:r w:rsidR="0039581A" w:rsidRPr="007C6677">
        <w:rPr>
          <w:rFonts w:eastAsia="맑은 고딕" w:hAnsi="맑은 고딕" w:hint="eastAsia"/>
        </w:rPr>
        <w:t xml:space="preserve"> </w:t>
      </w:r>
      <w:r w:rsidR="00BC1D61" w:rsidRPr="007C6677">
        <w:rPr>
          <w:rFonts w:eastAsia="맑은 고딕" w:hAnsi="맑은 고딕" w:hint="eastAsia"/>
        </w:rPr>
        <w:t>방문자</w:t>
      </w:r>
      <w:r w:rsidR="00CC2C83" w:rsidRPr="007C6677">
        <w:rPr>
          <w:rFonts w:eastAsia="맑은 고딕" w:hAnsi="맑은 고딕" w:hint="eastAsia"/>
        </w:rPr>
        <w:t>들에 대해서</w:t>
      </w:r>
      <w:r w:rsidR="00BC1D61" w:rsidRPr="007C6677">
        <w:rPr>
          <w:rFonts w:eastAsia="맑은 고딕" w:hAnsi="맑은 고딕" w:hint="eastAsia"/>
        </w:rPr>
        <w:t xml:space="preserve"> </w:t>
      </w:r>
      <w:r w:rsidR="00E96E84" w:rsidRPr="007C6677">
        <w:rPr>
          <w:rFonts w:eastAsia="맑은 고딕" w:hAnsi="맑은 고딕" w:hint="eastAsia"/>
        </w:rPr>
        <w:t xml:space="preserve">역학조사 및 </w:t>
      </w:r>
      <w:proofErr w:type="spellStart"/>
      <w:r w:rsidR="00BC1D61" w:rsidRPr="007C6677">
        <w:rPr>
          <w:rFonts w:eastAsia="맑은 고딕" w:hAnsi="맑은 고딕" w:hint="eastAsia"/>
        </w:rPr>
        <w:t>확진검사를</w:t>
      </w:r>
      <w:proofErr w:type="spellEnd"/>
      <w:r w:rsidR="00BC1D61" w:rsidRPr="007C6677">
        <w:rPr>
          <w:rFonts w:eastAsia="맑은 고딕" w:hAnsi="맑은 고딕" w:hint="eastAsia"/>
        </w:rPr>
        <w:t xml:space="preserve"> 진행하</w:t>
      </w:r>
      <w:r w:rsidR="003E36C1" w:rsidRPr="007C6677">
        <w:rPr>
          <w:rFonts w:eastAsia="맑은 고딕" w:hAnsi="맑은 고딕" w:hint="eastAsia"/>
        </w:rPr>
        <w:t>고,</w:t>
      </w:r>
      <w:r w:rsidR="003E36C1" w:rsidRPr="007C6677">
        <w:rPr>
          <w:rFonts w:eastAsia="맑은 고딕" w:hAnsi="맑은 고딕"/>
        </w:rPr>
        <w:t xml:space="preserve"> </w:t>
      </w:r>
      <w:r w:rsidR="003E36C1" w:rsidRPr="007C6677">
        <w:rPr>
          <w:rFonts w:eastAsia="맑은 고딕" w:hAnsi="맑은 고딕" w:hint="eastAsia"/>
        </w:rPr>
        <w:t>이에</w:t>
      </w:r>
      <w:r w:rsidR="003E36C1">
        <w:rPr>
          <w:rFonts w:eastAsia="맑은 고딕" w:hAnsi="맑은 고딕" w:hint="eastAsia"/>
        </w:rPr>
        <w:t xml:space="preserve"> 기반하여 </w:t>
      </w:r>
      <w:r w:rsidR="003E36C1">
        <w:rPr>
          <w:rFonts w:eastAsia="맑은 고딕" w:hAnsi="맑은 고딕"/>
        </w:rPr>
        <w:t>2</w:t>
      </w:r>
      <w:r w:rsidR="003E36C1">
        <w:rPr>
          <w:rFonts w:eastAsia="맑은 고딕" w:hAnsi="맑은 고딕" w:hint="eastAsia"/>
        </w:rPr>
        <w:t>차 감염률을 추정하</w:t>
      </w:r>
      <w:r w:rsidR="00BC1D61">
        <w:rPr>
          <w:rFonts w:eastAsia="맑은 고딕" w:hAnsi="맑은 고딕" w:hint="eastAsia"/>
        </w:rPr>
        <w:t>였다</w:t>
      </w:r>
      <w:r w:rsidR="00BC1D61">
        <w:rPr>
          <w:rFonts w:eastAsia="맑은 고딕"/>
        </w:rPr>
        <w:t>.</w:t>
      </w:r>
      <w:r w:rsidR="003F1BDE">
        <w:rPr>
          <w:rFonts w:eastAsia="맑은 고딕"/>
        </w:rPr>
        <w:t xml:space="preserve">  </w:t>
      </w:r>
    </w:p>
    <w:p w14:paraId="483AC100" w14:textId="6628DA4C" w:rsidR="00557CA3" w:rsidRPr="00601C4E" w:rsidRDefault="00557CA3" w:rsidP="00557CA3">
      <w:pPr>
        <w:pStyle w:val="1"/>
        <w:tabs>
          <w:tab w:val="left" w:pos="1312"/>
        </w:tabs>
        <w:jc w:val="left"/>
      </w:pPr>
      <w:r w:rsidRPr="00601C4E">
        <w:rPr>
          <w:rFonts w:eastAsia="맑은 고딕"/>
          <w:b/>
          <w:bCs/>
        </w:rPr>
        <w:t>RESULTS</w:t>
      </w:r>
    </w:p>
    <w:p w14:paraId="7554201B" w14:textId="637E5DF6" w:rsidR="00601C4E" w:rsidRDefault="00BC1D61" w:rsidP="00557CA3">
      <w:pPr>
        <w:pStyle w:val="1"/>
        <w:tabs>
          <w:tab w:val="left" w:pos="1312"/>
        </w:tabs>
        <w:jc w:val="left"/>
        <w:rPr>
          <w:rFonts w:asciiTheme="minorHAnsi" w:eastAsiaTheme="minorHAnsi" w:hAnsiTheme="minorHAnsi"/>
        </w:rPr>
      </w:pPr>
      <w:proofErr w:type="spellStart"/>
      <w:r w:rsidRPr="00601C4E">
        <w:rPr>
          <w:rFonts w:asciiTheme="minorHAnsi" w:eastAsiaTheme="minorHAnsi" w:hAnsiTheme="minorHAnsi" w:hint="eastAsia"/>
        </w:rPr>
        <w:t>확진자</w:t>
      </w:r>
      <w:r w:rsidR="00762E1F">
        <w:rPr>
          <w:rFonts w:asciiTheme="minorHAnsi" w:eastAsiaTheme="minorHAnsi" w:hAnsiTheme="minorHAnsi" w:hint="eastAsia"/>
        </w:rPr>
        <w:t>의</w:t>
      </w:r>
      <w:proofErr w:type="spellEnd"/>
      <w:r w:rsidR="00762E1F">
        <w:rPr>
          <w:rFonts w:asciiTheme="minorHAnsi" w:eastAsiaTheme="minorHAnsi" w:hAnsiTheme="minorHAnsi" w:hint="eastAsia"/>
        </w:rPr>
        <w:t xml:space="preserve"> 성별 분포는</w:t>
      </w:r>
      <w:r w:rsidRPr="00601C4E">
        <w:rPr>
          <w:rFonts w:asciiTheme="minorHAnsi" w:eastAsiaTheme="minorHAnsi" w:hAnsiTheme="minorHAnsi" w:hint="eastAsia"/>
        </w:rPr>
        <w:t xml:space="preserve"> 남성 3명(30%) 여성 7명(70%)이며 평균 연령은 53.5세(2세~73세)이고 무증상자는 </w:t>
      </w:r>
      <w:r w:rsidRPr="00601C4E">
        <w:rPr>
          <w:rFonts w:asciiTheme="minorHAnsi" w:eastAsiaTheme="minorHAnsi" w:hAnsiTheme="minorHAnsi"/>
        </w:rPr>
        <w:t>2</w:t>
      </w:r>
      <w:r w:rsidRPr="00601C4E">
        <w:rPr>
          <w:rFonts w:asciiTheme="minorHAnsi" w:eastAsiaTheme="minorHAnsi" w:hAnsiTheme="minorHAnsi" w:hint="eastAsia"/>
        </w:rPr>
        <w:t>명</w:t>
      </w:r>
      <w:r w:rsidRPr="00601C4E">
        <w:rPr>
          <w:rFonts w:asciiTheme="minorHAnsi" w:eastAsiaTheme="minorHAnsi" w:hAnsiTheme="minorHAnsi"/>
        </w:rPr>
        <w:t>(20%)</w:t>
      </w:r>
      <w:r w:rsidRPr="00601C4E">
        <w:rPr>
          <w:rFonts w:asciiTheme="minorHAnsi" w:eastAsiaTheme="minorHAnsi" w:hAnsiTheme="minorHAnsi" w:hint="eastAsia"/>
        </w:rPr>
        <w:t xml:space="preserve">이다. 잠복기는 </w:t>
      </w:r>
      <w:r w:rsidR="001930E9">
        <w:rPr>
          <w:rFonts w:asciiTheme="minorHAnsi" w:eastAsiaTheme="minorHAnsi" w:hAnsiTheme="minorHAnsi"/>
        </w:rPr>
        <w:t>3</w:t>
      </w:r>
      <w:r w:rsidRPr="00601C4E">
        <w:rPr>
          <w:rFonts w:asciiTheme="minorHAnsi" w:eastAsiaTheme="minorHAnsi" w:hAnsiTheme="minorHAnsi" w:hint="eastAsia"/>
        </w:rPr>
        <w:t xml:space="preserve">일에서 </w:t>
      </w:r>
      <w:r w:rsidRPr="00601C4E">
        <w:rPr>
          <w:rFonts w:asciiTheme="minorHAnsi" w:eastAsiaTheme="minorHAnsi" w:hAnsiTheme="minorHAnsi"/>
        </w:rPr>
        <w:t>1</w:t>
      </w:r>
      <w:r w:rsidR="001930E9">
        <w:rPr>
          <w:rFonts w:asciiTheme="minorHAnsi" w:eastAsiaTheme="minorHAnsi" w:hAnsiTheme="minorHAnsi"/>
        </w:rPr>
        <w:t>2</w:t>
      </w:r>
      <w:r w:rsidRPr="00601C4E">
        <w:rPr>
          <w:rFonts w:asciiTheme="minorHAnsi" w:eastAsiaTheme="minorHAnsi" w:hAnsiTheme="minorHAnsi" w:hint="eastAsia"/>
        </w:rPr>
        <w:t>일사이에 분포하고 있다.</w:t>
      </w:r>
      <w:r w:rsidRPr="00601C4E">
        <w:rPr>
          <w:rFonts w:asciiTheme="minorHAnsi" w:eastAsiaTheme="minorHAnsi" w:hAnsiTheme="minorHAnsi"/>
        </w:rPr>
        <w:t xml:space="preserve"> </w:t>
      </w:r>
      <w:r w:rsidR="00591FA0">
        <w:rPr>
          <w:rFonts w:asciiTheme="minorHAnsi" w:eastAsiaTheme="minorHAnsi" w:hAnsiTheme="minorHAnsi" w:hint="eastAsia"/>
        </w:rPr>
        <w:t>목욕탕</w:t>
      </w:r>
      <w:r w:rsidR="00E96E84">
        <w:rPr>
          <w:rFonts w:asciiTheme="minorHAnsi" w:eastAsiaTheme="minorHAnsi" w:hAnsiTheme="minorHAnsi" w:hint="eastAsia"/>
        </w:rPr>
        <w:t xml:space="preserve">에서 </w:t>
      </w:r>
      <w:r w:rsidR="004115E7">
        <w:rPr>
          <w:rFonts w:asciiTheme="minorHAnsi" w:eastAsiaTheme="minorHAnsi" w:hAnsiTheme="minorHAnsi" w:hint="eastAsia"/>
        </w:rPr>
        <w:t xml:space="preserve">발생한 </w:t>
      </w:r>
      <w:proofErr w:type="spellStart"/>
      <w:r w:rsidR="004115E7">
        <w:rPr>
          <w:rFonts w:asciiTheme="minorHAnsi" w:eastAsiaTheme="minorHAnsi" w:hAnsiTheme="minorHAnsi" w:hint="eastAsia"/>
        </w:rPr>
        <w:t>확진자는</w:t>
      </w:r>
      <w:proofErr w:type="spellEnd"/>
      <w:r w:rsidR="004115E7">
        <w:rPr>
          <w:rFonts w:asciiTheme="minorHAnsi" w:eastAsiaTheme="minorHAnsi" w:hAnsiTheme="minorHAnsi" w:hint="eastAsia"/>
        </w:rPr>
        <w:t xml:space="preserve"> </w:t>
      </w:r>
      <w:r w:rsidR="004115E7">
        <w:rPr>
          <w:rFonts w:asciiTheme="minorHAnsi" w:eastAsiaTheme="minorHAnsi" w:hAnsiTheme="minorHAnsi"/>
        </w:rPr>
        <w:t>3</w:t>
      </w:r>
      <w:r w:rsidR="004115E7">
        <w:rPr>
          <w:rFonts w:asciiTheme="minorHAnsi" w:eastAsiaTheme="minorHAnsi" w:hAnsiTheme="minorHAnsi" w:hint="eastAsia"/>
        </w:rPr>
        <w:t>명이며,</w:t>
      </w:r>
      <w:r w:rsidR="004115E7">
        <w:rPr>
          <w:rFonts w:asciiTheme="minorHAnsi" w:eastAsiaTheme="minorHAnsi" w:hAnsiTheme="minorHAnsi"/>
        </w:rPr>
        <w:t xml:space="preserve"> 7</w:t>
      </w:r>
      <w:r w:rsidR="004115E7">
        <w:rPr>
          <w:rFonts w:asciiTheme="minorHAnsi" w:eastAsiaTheme="minorHAnsi" w:hAnsiTheme="minorHAnsi" w:hint="eastAsia"/>
        </w:rPr>
        <w:t xml:space="preserve">명은 </w:t>
      </w:r>
      <w:r w:rsidR="00591FA0">
        <w:rPr>
          <w:rFonts w:asciiTheme="minorHAnsi" w:eastAsiaTheme="minorHAnsi" w:hAnsiTheme="minorHAnsi" w:hint="eastAsia"/>
        </w:rPr>
        <w:t>목욕탕</w:t>
      </w:r>
      <w:r w:rsidR="004115E7">
        <w:rPr>
          <w:rFonts w:asciiTheme="minorHAnsi" w:eastAsiaTheme="minorHAnsi" w:hAnsiTheme="minorHAnsi" w:hint="eastAsia"/>
        </w:rPr>
        <w:t xml:space="preserve"> </w:t>
      </w:r>
      <w:proofErr w:type="spellStart"/>
      <w:r w:rsidR="004115E7">
        <w:rPr>
          <w:rFonts w:asciiTheme="minorHAnsi" w:eastAsiaTheme="minorHAnsi" w:hAnsiTheme="minorHAnsi" w:hint="eastAsia"/>
        </w:rPr>
        <w:t>확진자의</w:t>
      </w:r>
      <w:proofErr w:type="spellEnd"/>
      <w:r w:rsidR="004115E7">
        <w:rPr>
          <w:rFonts w:asciiTheme="minorHAnsi" w:eastAsiaTheme="minorHAnsi" w:hAnsiTheme="minorHAnsi" w:hint="eastAsia"/>
        </w:rPr>
        <w:t xml:space="preserve"> </w:t>
      </w:r>
      <w:r w:rsidR="004115E7">
        <w:rPr>
          <w:rFonts w:asciiTheme="minorHAnsi" w:eastAsiaTheme="minorHAnsi" w:hAnsiTheme="minorHAnsi"/>
        </w:rPr>
        <w:t>2</w:t>
      </w:r>
      <w:r w:rsidR="004115E7">
        <w:rPr>
          <w:rFonts w:asciiTheme="minorHAnsi" w:eastAsiaTheme="minorHAnsi" w:hAnsiTheme="minorHAnsi" w:hint="eastAsia"/>
        </w:rPr>
        <w:t>차,</w:t>
      </w:r>
      <w:r w:rsidR="004115E7">
        <w:rPr>
          <w:rFonts w:asciiTheme="minorHAnsi" w:eastAsiaTheme="minorHAnsi" w:hAnsiTheme="minorHAnsi"/>
        </w:rPr>
        <w:t xml:space="preserve"> 3</w:t>
      </w:r>
      <w:r w:rsidR="004115E7">
        <w:rPr>
          <w:rFonts w:asciiTheme="minorHAnsi" w:eastAsiaTheme="minorHAnsi" w:hAnsiTheme="minorHAnsi" w:hint="eastAsia"/>
        </w:rPr>
        <w:t>차</w:t>
      </w:r>
      <w:r w:rsidR="00AB4249">
        <w:rPr>
          <w:rFonts w:asciiTheme="minorHAnsi" w:eastAsiaTheme="minorHAnsi" w:hAnsiTheme="minorHAnsi" w:hint="eastAsia"/>
        </w:rPr>
        <w:t>,</w:t>
      </w:r>
      <w:r w:rsidR="00AB4249">
        <w:rPr>
          <w:rFonts w:asciiTheme="minorHAnsi" w:eastAsiaTheme="minorHAnsi" w:hAnsiTheme="minorHAnsi"/>
        </w:rPr>
        <w:t xml:space="preserve"> 4</w:t>
      </w:r>
      <w:r w:rsidR="00AB4249">
        <w:rPr>
          <w:rFonts w:asciiTheme="minorHAnsi" w:eastAsiaTheme="minorHAnsi" w:hAnsiTheme="minorHAnsi" w:hint="eastAsia"/>
        </w:rPr>
        <w:t>차</w:t>
      </w:r>
      <w:r w:rsidR="004115E7">
        <w:rPr>
          <w:rFonts w:asciiTheme="minorHAnsi" w:eastAsiaTheme="minorHAnsi" w:hAnsiTheme="minorHAnsi" w:hint="eastAsia"/>
        </w:rPr>
        <w:t xml:space="preserve"> 감염자</w:t>
      </w:r>
      <w:r w:rsidR="00AB4249">
        <w:rPr>
          <w:rFonts w:asciiTheme="minorHAnsi" w:eastAsiaTheme="minorHAnsi" w:hAnsiTheme="minorHAnsi" w:hint="eastAsia"/>
        </w:rPr>
        <w:t>(</w:t>
      </w:r>
      <w:r w:rsidR="00AB4249">
        <w:rPr>
          <w:rFonts w:asciiTheme="minorHAnsi" w:eastAsiaTheme="minorHAnsi" w:hAnsiTheme="minorHAnsi"/>
        </w:rPr>
        <w:t>2</w:t>
      </w:r>
      <w:r w:rsidR="00AB4249">
        <w:rPr>
          <w:rFonts w:asciiTheme="minorHAnsi" w:eastAsiaTheme="minorHAnsi" w:hAnsiTheme="minorHAnsi"/>
          <w:vertAlign w:val="superscript"/>
        </w:rPr>
        <w:t>nd</w:t>
      </w:r>
      <w:r w:rsidR="00AB4249">
        <w:rPr>
          <w:rFonts w:asciiTheme="minorHAnsi" w:eastAsiaTheme="minorHAnsi" w:hAnsiTheme="minorHAnsi"/>
        </w:rPr>
        <w:t>,3</w:t>
      </w:r>
      <w:r w:rsidR="00AB4249" w:rsidRPr="00AB4249">
        <w:rPr>
          <w:rFonts w:asciiTheme="minorHAnsi" w:eastAsiaTheme="minorHAnsi" w:hAnsiTheme="minorHAnsi"/>
          <w:vertAlign w:val="superscript"/>
        </w:rPr>
        <w:t>rd</w:t>
      </w:r>
      <w:r w:rsidR="00AB4249">
        <w:rPr>
          <w:rFonts w:asciiTheme="minorHAnsi" w:eastAsiaTheme="minorHAnsi" w:hAnsiTheme="minorHAnsi"/>
        </w:rPr>
        <w:t>,4</w:t>
      </w:r>
      <w:r w:rsidR="00AB4249">
        <w:rPr>
          <w:rFonts w:asciiTheme="minorHAnsi" w:eastAsiaTheme="minorHAnsi" w:hAnsiTheme="minorHAnsi" w:hint="eastAsia"/>
          <w:vertAlign w:val="superscript"/>
        </w:rPr>
        <w:t>t</w:t>
      </w:r>
      <w:r w:rsidR="00AB4249">
        <w:rPr>
          <w:rFonts w:asciiTheme="minorHAnsi" w:eastAsiaTheme="minorHAnsi" w:hAnsiTheme="minorHAnsi"/>
          <w:vertAlign w:val="superscript"/>
        </w:rPr>
        <w:t xml:space="preserve">h </w:t>
      </w:r>
      <w:r w:rsidR="00AB4249">
        <w:rPr>
          <w:rFonts w:asciiTheme="minorHAnsi" w:eastAsiaTheme="minorHAnsi" w:hAnsiTheme="minorHAnsi"/>
        </w:rPr>
        <w:t>generation)</w:t>
      </w:r>
      <w:r w:rsidR="004115E7">
        <w:rPr>
          <w:rFonts w:asciiTheme="minorHAnsi" w:eastAsiaTheme="minorHAnsi" w:hAnsiTheme="minorHAnsi" w:hint="eastAsia"/>
        </w:rPr>
        <w:t>이다.</w:t>
      </w:r>
      <w:r w:rsidR="004115E7">
        <w:rPr>
          <w:rFonts w:asciiTheme="minorHAnsi" w:eastAsiaTheme="minorHAnsi" w:hAnsiTheme="minorHAnsi"/>
        </w:rPr>
        <w:t xml:space="preserve"> </w:t>
      </w:r>
      <w:r w:rsidR="00AB4249">
        <w:rPr>
          <w:rFonts w:asciiTheme="minorHAnsi" w:eastAsiaTheme="minorHAnsi" w:hAnsiTheme="minorHAnsi"/>
        </w:rPr>
        <w:t>2</w:t>
      </w:r>
      <w:r w:rsidR="00AB4249">
        <w:rPr>
          <w:rFonts w:asciiTheme="minorHAnsi" w:eastAsiaTheme="minorHAnsi" w:hAnsiTheme="minorHAnsi" w:hint="eastAsia"/>
        </w:rPr>
        <w:t>차,</w:t>
      </w:r>
      <w:r w:rsidR="00AB4249">
        <w:rPr>
          <w:rFonts w:asciiTheme="minorHAnsi" w:eastAsiaTheme="minorHAnsi" w:hAnsiTheme="minorHAnsi"/>
        </w:rPr>
        <w:t xml:space="preserve"> 3</w:t>
      </w:r>
      <w:r w:rsidR="00AB4249">
        <w:rPr>
          <w:rFonts w:asciiTheme="minorHAnsi" w:eastAsiaTheme="minorHAnsi" w:hAnsiTheme="minorHAnsi" w:hint="eastAsia"/>
        </w:rPr>
        <w:t>차,</w:t>
      </w:r>
      <w:r w:rsidR="00AB4249">
        <w:rPr>
          <w:rFonts w:asciiTheme="minorHAnsi" w:eastAsiaTheme="minorHAnsi" w:hAnsiTheme="minorHAnsi"/>
        </w:rPr>
        <w:t xml:space="preserve"> 4</w:t>
      </w:r>
      <w:r w:rsidR="00AB4249">
        <w:rPr>
          <w:rFonts w:asciiTheme="minorHAnsi" w:eastAsiaTheme="minorHAnsi" w:hAnsiTheme="minorHAnsi" w:hint="eastAsia"/>
        </w:rPr>
        <w:t>차 감염자(</w:t>
      </w:r>
      <w:r w:rsidR="00AB4249">
        <w:rPr>
          <w:rFonts w:asciiTheme="minorHAnsi" w:eastAsiaTheme="minorHAnsi" w:hAnsiTheme="minorHAnsi"/>
        </w:rPr>
        <w:t>2</w:t>
      </w:r>
      <w:r w:rsidR="00AB4249">
        <w:rPr>
          <w:rFonts w:asciiTheme="minorHAnsi" w:eastAsiaTheme="minorHAnsi" w:hAnsiTheme="minorHAnsi"/>
          <w:vertAlign w:val="superscript"/>
        </w:rPr>
        <w:t>nd</w:t>
      </w:r>
      <w:r w:rsidR="00AB4249">
        <w:rPr>
          <w:rFonts w:asciiTheme="minorHAnsi" w:eastAsiaTheme="minorHAnsi" w:hAnsiTheme="minorHAnsi"/>
        </w:rPr>
        <w:t>,3</w:t>
      </w:r>
      <w:r w:rsidR="00AB4249" w:rsidRPr="00AB4249">
        <w:rPr>
          <w:rFonts w:asciiTheme="minorHAnsi" w:eastAsiaTheme="minorHAnsi" w:hAnsiTheme="minorHAnsi"/>
          <w:vertAlign w:val="superscript"/>
        </w:rPr>
        <w:t>rd</w:t>
      </w:r>
      <w:r w:rsidR="00AB4249">
        <w:rPr>
          <w:rFonts w:asciiTheme="minorHAnsi" w:eastAsiaTheme="minorHAnsi" w:hAnsiTheme="minorHAnsi"/>
        </w:rPr>
        <w:t>,4</w:t>
      </w:r>
      <w:r w:rsidR="00AB4249">
        <w:rPr>
          <w:rFonts w:asciiTheme="minorHAnsi" w:eastAsiaTheme="minorHAnsi" w:hAnsiTheme="minorHAnsi" w:hint="eastAsia"/>
          <w:vertAlign w:val="superscript"/>
        </w:rPr>
        <w:t>t</w:t>
      </w:r>
      <w:r w:rsidR="00AB4249">
        <w:rPr>
          <w:rFonts w:asciiTheme="minorHAnsi" w:eastAsiaTheme="minorHAnsi" w:hAnsiTheme="minorHAnsi"/>
          <w:vertAlign w:val="superscript"/>
        </w:rPr>
        <w:t xml:space="preserve">h </w:t>
      </w:r>
      <w:r w:rsidR="00AB4249">
        <w:rPr>
          <w:rFonts w:asciiTheme="minorHAnsi" w:eastAsiaTheme="minorHAnsi" w:hAnsiTheme="minorHAnsi"/>
        </w:rPr>
        <w:t xml:space="preserve">generation) </w:t>
      </w:r>
      <w:r w:rsidR="00F07A6D">
        <w:rPr>
          <w:rFonts w:asciiTheme="minorHAnsi" w:eastAsiaTheme="minorHAnsi" w:hAnsiTheme="minorHAnsi" w:hint="eastAsia"/>
        </w:rPr>
        <w:t>7명</w:t>
      </w:r>
      <w:r w:rsidR="001B626A">
        <w:rPr>
          <w:rFonts w:asciiTheme="minorHAnsi" w:eastAsiaTheme="minorHAnsi" w:hAnsiTheme="minorHAnsi" w:hint="eastAsia"/>
        </w:rPr>
        <w:t xml:space="preserve"> 모두는</w:t>
      </w:r>
      <w:r w:rsidR="00557CA3" w:rsidRPr="00601C4E">
        <w:rPr>
          <w:rFonts w:asciiTheme="minorHAnsi" w:eastAsiaTheme="minorHAnsi" w:hAnsiTheme="minorHAnsi" w:hint="eastAsia"/>
        </w:rPr>
        <w:t xml:space="preserve"> </w:t>
      </w:r>
      <w:proofErr w:type="spellStart"/>
      <w:r w:rsidR="00FD153C">
        <w:rPr>
          <w:rFonts w:asciiTheme="minorHAnsi" w:eastAsiaTheme="minorHAnsi" w:hAnsiTheme="minorHAnsi" w:hint="eastAsia"/>
        </w:rPr>
        <w:t>전증상</w:t>
      </w:r>
      <w:proofErr w:type="spellEnd"/>
      <w:r w:rsidR="00FD153C">
        <w:rPr>
          <w:rFonts w:asciiTheme="minorHAnsi" w:eastAsiaTheme="minorHAnsi" w:hAnsiTheme="minorHAnsi" w:hint="eastAsia"/>
        </w:rPr>
        <w:t xml:space="preserve"> </w:t>
      </w:r>
      <w:r w:rsidR="00557CA3" w:rsidRPr="00601C4E">
        <w:rPr>
          <w:rFonts w:asciiTheme="minorHAnsi" w:eastAsiaTheme="minorHAnsi" w:hAnsiTheme="minorHAnsi" w:hint="eastAsia"/>
        </w:rPr>
        <w:t>접촉을 통한 전파</w:t>
      </w:r>
      <w:r w:rsidR="00D27D6B">
        <w:rPr>
          <w:rFonts w:asciiTheme="minorHAnsi" w:eastAsiaTheme="minorHAnsi" w:hAnsiTheme="minorHAnsi" w:hint="eastAsia"/>
        </w:rPr>
        <w:t>(</w:t>
      </w:r>
      <w:proofErr w:type="spellStart"/>
      <w:r w:rsidR="00D27D6B">
        <w:rPr>
          <w:rFonts w:asciiTheme="minorHAnsi" w:eastAsiaTheme="minorHAnsi" w:hAnsiTheme="minorHAnsi"/>
        </w:rPr>
        <w:t>Presymptomatic</w:t>
      </w:r>
      <w:proofErr w:type="spellEnd"/>
      <w:r w:rsidR="00D27D6B">
        <w:rPr>
          <w:rFonts w:asciiTheme="minorHAnsi" w:eastAsiaTheme="minorHAnsi" w:hAnsiTheme="minorHAnsi"/>
        </w:rPr>
        <w:t xml:space="preserve"> transmission)</w:t>
      </w:r>
      <w:r w:rsidR="00F07A6D">
        <w:rPr>
          <w:rFonts w:asciiTheme="minorHAnsi" w:eastAsiaTheme="minorHAnsi" w:hAnsiTheme="minorHAnsi" w:hint="eastAsia"/>
        </w:rPr>
        <w:t>였다</w:t>
      </w:r>
      <w:r w:rsidR="00557CA3" w:rsidRPr="00601C4E">
        <w:rPr>
          <w:rFonts w:asciiTheme="minorHAnsi" w:eastAsiaTheme="minorHAnsi" w:hAnsiTheme="minorHAnsi"/>
        </w:rPr>
        <w:t xml:space="preserve">. </w:t>
      </w:r>
      <w:r w:rsidRPr="00601C4E">
        <w:rPr>
          <w:rFonts w:asciiTheme="minorHAnsi" w:eastAsiaTheme="minorHAnsi" w:hAnsiTheme="minorHAnsi" w:hint="eastAsia"/>
        </w:rPr>
        <w:t xml:space="preserve">총 </w:t>
      </w:r>
      <w:r w:rsidRPr="00601C4E">
        <w:rPr>
          <w:rFonts w:asciiTheme="minorHAnsi" w:eastAsiaTheme="minorHAnsi" w:hAnsiTheme="minorHAnsi"/>
        </w:rPr>
        <w:t>192</w:t>
      </w:r>
      <w:r w:rsidRPr="00601C4E">
        <w:rPr>
          <w:rFonts w:asciiTheme="minorHAnsi" w:eastAsiaTheme="minorHAnsi" w:hAnsiTheme="minorHAnsi" w:hint="eastAsia"/>
        </w:rPr>
        <w:t xml:space="preserve">명의 접촉자가 </w:t>
      </w:r>
      <w:r w:rsidR="00F07A6D">
        <w:rPr>
          <w:rFonts w:asciiTheme="minorHAnsi" w:eastAsiaTheme="minorHAnsi" w:hAnsiTheme="minorHAnsi" w:hint="eastAsia"/>
        </w:rPr>
        <w:t>확인되었고,</w:t>
      </w:r>
      <w:r w:rsidRPr="00601C4E">
        <w:rPr>
          <w:rFonts w:asciiTheme="minorHAnsi" w:eastAsiaTheme="minorHAnsi" w:hAnsiTheme="minorHAnsi" w:hint="eastAsia"/>
        </w:rPr>
        <w:t xml:space="preserve"> </w:t>
      </w:r>
      <w:proofErr w:type="spellStart"/>
      <w:r w:rsidRPr="00601C4E">
        <w:rPr>
          <w:rFonts w:asciiTheme="minorHAnsi" w:eastAsiaTheme="minorHAnsi" w:hAnsiTheme="minorHAnsi" w:hint="eastAsia"/>
        </w:rPr>
        <w:t>이차발병률은</w:t>
      </w:r>
      <w:proofErr w:type="spellEnd"/>
      <w:r w:rsidRPr="00601C4E">
        <w:rPr>
          <w:rFonts w:asciiTheme="minorHAnsi" w:eastAsiaTheme="minorHAnsi" w:hAnsiTheme="minorHAnsi" w:hint="eastAsia"/>
        </w:rPr>
        <w:t xml:space="preserve"> </w:t>
      </w:r>
      <w:r w:rsidRPr="00601C4E">
        <w:rPr>
          <w:rFonts w:asciiTheme="minorHAnsi" w:eastAsiaTheme="minorHAnsi" w:hAnsiTheme="minorHAnsi"/>
        </w:rPr>
        <w:t>3.6%</w:t>
      </w:r>
      <w:r w:rsidRPr="00601C4E">
        <w:rPr>
          <w:rFonts w:asciiTheme="minorHAnsi" w:eastAsiaTheme="minorHAnsi" w:hAnsiTheme="minorHAnsi" w:hint="eastAsia"/>
        </w:rPr>
        <w:t>이다.</w:t>
      </w:r>
      <w:r w:rsidRPr="00601C4E">
        <w:rPr>
          <w:rFonts w:asciiTheme="minorHAnsi" w:eastAsiaTheme="minorHAnsi" w:hAnsiTheme="minorHAnsi"/>
        </w:rPr>
        <w:t xml:space="preserve"> </w:t>
      </w:r>
      <w:r w:rsidR="00601C4E" w:rsidRPr="00601C4E">
        <w:rPr>
          <w:rFonts w:asciiTheme="minorHAnsi" w:eastAsiaTheme="minorHAnsi" w:hAnsiTheme="minorHAnsi" w:hint="eastAsia"/>
        </w:rPr>
        <w:t xml:space="preserve">접촉자는 40-59세사이가 </w:t>
      </w:r>
      <w:r w:rsidR="00601C4E" w:rsidRPr="00601C4E">
        <w:rPr>
          <w:rFonts w:asciiTheme="minorHAnsi" w:eastAsiaTheme="minorHAnsi" w:hAnsiTheme="minorHAnsi"/>
        </w:rPr>
        <w:t>83</w:t>
      </w:r>
      <w:r w:rsidR="00601C4E" w:rsidRPr="00601C4E">
        <w:rPr>
          <w:rFonts w:asciiTheme="minorHAnsi" w:eastAsiaTheme="minorHAnsi" w:hAnsiTheme="minorHAnsi" w:hint="eastAsia"/>
        </w:rPr>
        <w:t>명(43.</w:t>
      </w:r>
      <w:r w:rsidR="00601C4E" w:rsidRPr="00601C4E">
        <w:rPr>
          <w:rFonts w:asciiTheme="minorHAnsi" w:eastAsiaTheme="minorHAnsi" w:hAnsiTheme="minorHAnsi"/>
        </w:rPr>
        <w:t>2</w:t>
      </w:r>
      <w:r w:rsidR="00601C4E" w:rsidRPr="00601C4E">
        <w:rPr>
          <w:rFonts w:asciiTheme="minorHAnsi" w:eastAsiaTheme="minorHAnsi" w:hAnsiTheme="minorHAnsi" w:hint="eastAsia"/>
        </w:rPr>
        <w:t xml:space="preserve">%)으로 가장 많았고 </w:t>
      </w:r>
      <w:proofErr w:type="spellStart"/>
      <w:r w:rsidR="00601C4E" w:rsidRPr="00601C4E">
        <w:rPr>
          <w:rFonts w:asciiTheme="minorHAnsi" w:eastAsiaTheme="minorHAnsi" w:hAnsiTheme="minorHAnsi" w:hint="eastAsia"/>
        </w:rPr>
        <w:t>이차발병률은</w:t>
      </w:r>
      <w:proofErr w:type="spellEnd"/>
      <w:r w:rsidR="00601C4E" w:rsidRPr="00601C4E">
        <w:rPr>
          <w:rFonts w:asciiTheme="minorHAnsi" w:eastAsiaTheme="minorHAnsi" w:hAnsiTheme="minorHAnsi" w:hint="eastAsia"/>
        </w:rPr>
        <w:t xml:space="preserve"> 60세 이상에서 1</w:t>
      </w:r>
      <w:r w:rsidR="00601C4E" w:rsidRPr="00601C4E">
        <w:rPr>
          <w:rFonts w:asciiTheme="minorHAnsi" w:eastAsiaTheme="minorHAnsi" w:hAnsiTheme="minorHAnsi"/>
        </w:rPr>
        <w:t>2</w:t>
      </w:r>
      <w:r w:rsidR="00601C4E" w:rsidRPr="00601C4E">
        <w:rPr>
          <w:rFonts w:asciiTheme="minorHAnsi" w:eastAsiaTheme="minorHAnsi" w:hAnsiTheme="minorHAnsi" w:hint="eastAsia"/>
        </w:rPr>
        <w:t>.</w:t>
      </w:r>
      <w:r w:rsidR="00601C4E" w:rsidRPr="00601C4E">
        <w:rPr>
          <w:rFonts w:asciiTheme="minorHAnsi" w:eastAsiaTheme="minorHAnsi" w:hAnsiTheme="minorHAnsi"/>
        </w:rPr>
        <w:t>1</w:t>
      </w:r>
      <w:r w:rsidR="00601C4E" w:rsidRPr="00601C4E">
        <w:rPr>
          <w:rFonts w:asciiTheme="minorHAnsi" w:eastAsiaTheme="minorHAnsi" w:hAnsiTheme="minorHAnsi" w:hint="eastAsia"/>
        </w:rPr>
        <w:t xml:space="preserve">%로 가장 높았다. 노출력에 따른 접촉자수는 일반접촉이 </w:t>
      </w:r>
      <w:r w:rsidR="00601C4E" w:rsidRPr="00601C4E">
        <w:rPr>
          <w:rFonts w:asciiTheme="minorHAnsi" w:eastAsiaTheme="minorHAnsi" w:hAnsiTheme="minorHAnsi"/>
        </w:rPr>
        <w:t>1</w:t>
      </w:r>
      <w:r w:rsidR="00436AD8">
        <w:rPr>
          <w:rFonts w:asciiTheme="minorHAnsi" w:eastAsiaTheme="minorHAnsi" w:hAnsiTheme="minorHAnsi" w:hint="eastAsia"/>
        </w:rPr>
        <w:t>56</w:t>
      </w:r>
      <w:r w:rsidR="00601C4E" w:rsidRPr="00601C4E">
        <w:rPr>
          <w:rFonts w:asciiTheme="minorHAnsi" w:eastAsiaTheme="minorHAnsi" w:hAnsiTheme="minorHAnsi" w:hint="eastAsia"/>
        </w:rPr>
        <w:t>명(</w:t>
      </w:r>
      <w:r w:rsidR="00436AD8">
        <w:rPr>
          <w:rFonts w:asciiTheme="minorHAnsi" w:eastAsiaTheme="minorHAnsi" w:hAnsiTheme="minorHAnsi" w:hint="eastAsia"/>
        </w:rPr>
        <w:t>81</w:t>
      </w:r>
      <w:r w:rsidR="00601C4E" w:rsidRPr="00601C4E">
        <w:rPr>
          <w:rFonts w:asciiTheme="minorHAnsi" w:eastAsiaTheme="minorHAnsi" w:hAnsiTheme="minorHAnsi"/>
        </w:rPr>
        <w:t>.3%)</w:t>
      </w:r>
      <w:r w:rsidR="00601C4E" w:rsidRPr="00601C4E">
        <w:rPr>
          <w:rFonts w:asciiTheme="minorHAnsi" w:eastAsiaTheme="minorHAnsi" w:hAnsiTheme="minorHAnsi" w:hint="eastAsia"/>
        </w:rPr>
        <w:t>으로 가장 많았다</w:t>
      </w:r>
      <w:r w:rsidR="00601C4E" w:rsidRPr="007C6677">
        <w:rPr>
          <w:rFonts w:asciiTheme="minorHAnsi" w:eastAsiaTheme="minorHAnsi" w:hAnsiTheme="minorHAnsi" w:hint="eastAsia"/>
        </w:rPr>
        <w:t xml:space="preserve">. </w:t>
      </w:r>
      <w:r w:rsidR="0097197D" w:rsidRPr="007C6677">
        <w:rPr>
          <w:rFonts w:asciiTheme="minorHAnsi" w:eastAsiaTheme="minorHAnsi" w:hAnsiTheme="minorHAnsi" w:hint="eastAsia"/>
        </w:rPr>
        <w:t>목욕탕</w:t>
      </w:r>
      <w:r w:rsidR="001930E9">
        <w:rPr>
          <w:rFonts w:asciiTheme="minorHAnsi" w:eastAsiaTheme="minorHAnsi" w:hAnsiTheme="minorHAnsi" w:hint="eastAsia"/>
        </w:rPr>
        <w:t>A</w:t>
      </w:r>
      <w:r w:rsidR="001930E9">
        <w:rPr>
          <w:rFonts w:asciiTheme="minorHAnsi" w:eastAsiaTheme="minorHAnsi" w:hAnsiTheme="minorHAnsi"/>
        </w:rPr>
        <w:t>(</w:t>
      </w:r>
      <w:r w:rsidR="001930E9">
        <w:rPr>
          <w:rFonts w:asciiTheme="minorHAnsi" w:eastAsiaTheme="minorHAnsi" w:hAnsiTheme="minorHAnsi" w:hint="eastAsia"/>
        </w:rPr>
        <w:t>여)를</w:t>
      </w:r>
      <w:r w:rsidR="0097197D" w:rsidRPr="007C6677">
        <w:rPr>
          <w:rFonts w:asciiTheme="minorHAnsi" w:eastAsiaTheme="minorHAnsi" w:hAnsiTheme="minorHAnsi" w:hint="eastAsia"/>
        </w:rPr>
        <w:t xml:space="preserve"> 이용한 방문자들은 </w:t>
      </w:r>
      <w:proofErr w:type="spellStart"/>
      <w:r w:rsidR="0097197D" w:rsidRPr="007C6677">
        <w:rPr>
          <w:rFonts w:asciiTheme="minorHAnsi" w:eastAsiaTheme="minorHAnsi" w:hAnsiTheme="minorHAnsi" w:hint="eastAsia"/>
        </w:rPr>
        <w:t>확진자</w:t>
      </w:r>
      <w:proofErr w:type="spellEnd"/>
      <w:r w:rsidR="00E07378" w:rsidRPr="007C6677">
        <w:rPr>
          <w:rFonts w:asciiTheme="minorHAnsi" w:eastAsiaTheme="minorHAnsi" w:hAnsiTheme="minorHAnsi" w:hint="eastAsia"/>
        </w:rPr>
        <w:t xml:space="preserve"> </w:t>
      </w:r>
      <w:r w:rsidR="00E07378" w:rsidRPr="007C6677">
        <w:rPr>
          <w:rFonts w:asciiTheme="minorHAnsi" w:eastAsiaTheme="minorHAnsi" w:hAnsiTheme="minorHAnsi"/>
        </w:rPr>
        <w:t>3</w:t>
      </w:r>
      <w:r w:rsidR="00E07378" w:rsidRPr="007C6677">
        <w:rPr>
          <w:rFonts w:asciiTheme="minorHAnsi" w:eastAsiaTheme="minorHAnsi" w:hAnsiTheme="minorHAnsi" w:hint="eastAsia"/>
        </w:rPr>
        <w:t>명</w:t>
      </w:r>
      <w:r w:rsidR="0097197D" w:rsidRPr="007C6677">
        <w:rPr>
          <w:rFonts w:asciiTheme="minorHAnsi" w:eastAsiaTheme="minorHAnsi" w:hAnsiTheme="minorHAnsi" w:hint="eastAsia"/>
        </w:rPr>
        <w:t xml:space="preserve">을 포함하여 총 </w:t>
      </w:r>
      <w:r w:rsidR="0097197D" w:rsidRPr="007C6677">
        <w:rPr>
          <w:rFonts w:asciiTheme="minorHAnsi" w:eastAsiaTheme="minorHAnsi" w:hAnsiTheme="minorHAnsi"/>
        </w:rPr>
        <w:t>58</w:t>
      </w:r>
      <w:r w:rsidR="0097197D" w:rsidRPr="007C6677">
        <w:rPr>
          <w:rFonts w:asciiTheme="minorHAnsi" w:eastAsiaTheme="minorHAnsi" w:hAnsiTheme="minorHAnsi" w:hint="eastAsia"/>
        </w:rPr>
        <w:t>명이며,</w:t>
      </w:r>
      <w:r w:rsidR="0097197D" w:rsidRPr="007C6677">
        <w:rPr>
          <w:rFonts w:asciiTheme="minorHAnsi" w:eastAsiaTheme="minorHAnsi" w:hAnsiTheme="minorHAnsi"/>
        </w:rPr>
        <w:t xml:space="preserve"> </w:t>
      </w:r>
      <w:proofErr w:type="spellStart"/>
      <w:r w:rsidR="0097197D" w:rsidRPr="007C6677">
        <w:rPr>
          <w:rFonts w:asciiTheme="minorHAnsi" w:eastAsiaTheme="minorHAnsi" w:hAnsiTheme="minorHAnsi" w:hint="eastAsia"/>
        </w:rPr>
        <w:t>이차발병률은</w:t>
      </w:r>
      <w:proofErr w:type="spellEnd"/>
      <w:r w:rsidR="0097197D" w:rsidRPr="007C6677">
        <w:rPr>
          <w:rFonts w:asciiTheme="minorHAnsi" w:eastAsiaTheme="minorHAnsi" w:hAnsiTheme="minorHAnsi" w:hint="eastAsia"/>
        </w:rPr>
        <w:t xml:space="preserve"> </w:t>
      </w:r>
      <w:r w:rsidR="0097197D" w:rsidRPr="007C6677">
        <w:rPr>
          <w:rFonts w:asciiTheme="minorHAnsi" w:eastAsiaTheme="minorHAnsi" w:hAnsiTheme="minorHAnsi"/>
        </w:rPr>
        <w:t>5.9%</w:t>
      </w:r>
      <w:r w:rsidR="0097197D" w:rsidRPr="007C6677">
        <w:rPr>
          <w:rFonts w:asciiTheme="minorHAnsi" w:eastAsiaTheme="minorHAnsi" w:hAnsiTheme="minorHAnsi" w:hint="eastAsia"/>
        </w:rPr>
        <w:t>이다</w:t>
      </w:r>
      <w:r w:rsidR="0097197D" w:rsidRPr="007C6677">
        <w:rPr>
          <w:rFonts w:asciiTheme="minorHAnsi" w:eastAsiaTheme="minorHAnsi" w:hAnsiTheme="minorHAnsi"/>
        </w:rPr>
        <w:t>.</w:t>
      </w:r>
    </w:p>
    <w:p w14:paraId="6B02FAEA" w14:textId="6803D01F" w:rsidR="00557CA3" w:rsidRPr="00601C4E" w:rsidRDefault="00557CA3" w:rsidP="00557CA3">
      <w:pPr>
        <w:pStyle w:val="1"/>
        <w:tabs>
          <w:tab w:val="left" w:pos="1312"/>
        </w:tabs>
        <w:jc w:val="left"/>
      </w:pPr>
      <w:r w:rsidRPr="00601C4E">
        <w:rPr>
          <w:rFonts w:eastAsia="맑은 고딕"/>
          <w:b/>
          <w:bCs/>
        </w:rPr>
        <w:t>CONCLUSIONS</w:t>
      </w:r>
    </w:p>
    <w:p w14:paraId="6C60DEDD" w14:textId="15CA50B2" w:rsidR="00557CA3" w:rsidRDefault="00BB196B" w:rsidP="004B4FB8">
      <w:pPr>
        <w:pStyle w:val="1"/>
        <w:tabs>
          <w:tab w:val="left" w:pos="1312"/>
        </w:tabs>
        <w:jc w:val="left"/>
      </w:pPr>
      <w:r w:rsidRPr="00460148">
        <w:rPr>
          <w:rFonts w:eastAsia="맑은 고딕" w:hAnsi="맑은 고딕" w:hint="eastAsia"/>
          <w:color w:val="auto"/>
        </w:rPr>
        <w:lastRenderedPageBreak/>
        <w:t>본 연구</w:t>
      </w:r>
      <w:r w:rsidR="004B4FB8" w:rsidRPr="00460148">
        <w:rPr>
          <w:rFonts w:eastAsia="맑은 고딕" w:hAnsi="맑은 고딕" w:hint="eastAsia"/>
          <w:color w:val="auto"/>
        </w:rPr>
        <w:t>를 통해</w:t>
      </w:r>
      <w:r w:rsidRPr="00460148">
        <w:rPr>
          <w:rFonts w:eastAsia="맑은 고딕" w:hAnsi="맑은 고딕" w:hint="eastAsia"/>
          <w:color w:val="auto"/>
        </w:rPr>
        <w:t xml:space="preserve"> 온도와 습도가 높은 </w:t>
      </w:r>
      <w:r w:rsidR="004B4FB8" w:rsidRPr="00460148">
        <w:rPr>
          <w:rFonts w:eastAsia="맑은 고딕" w:hAnsi="맑은 고딕" w:hint="eastAsia"/>
          <w:color w:val="auto"/>
        </w:rPr>
        <w:t xml:space="preserve">장소에서도 </w:t>
      </w:r>
      <w:r w:rsidRPr="00460148">
        <w:rPr>
          <w:rFonts w:eastAsia="맑은 고딕" w:hAnsi="맑은 고딕" w:hint="eastAsia"/>
          <w:color w:val="auto"/>
        </w:rPr>
        <w:t>집단감염</w:t>
      </w:r>
      <w:r w:rsidR="004B4FB8" w:rsidRPr="00460148">
        <w:rPr>
          <w:rFonts w:eastAsia="맑은 고딕" w:hAnsi="맑은 고딕" w:hint="eastAsia"/>
          <w:color w:val="auto"/>
        </w:rPr>
        <w:t xml:space="preserve">이 발생하는 예시를 확인할 수 </w:t>
      </w:r>
      <w:proofErr w:type="gramStart"/>
      <w:r w:rsidR="004B4FB8" w:rsidRPr="00460148">
        <w:rPr>
          <w:rFonts w:eastAsia="맑은 고딕" w:hAnsi="맑은 고딕" w:hint="eastAsia"/>
          <w:color w:val="auto"/>
        </w:rPr>
        <w:t>있었다.목</w:t>
      </w:r>
      <w:r w:rsidR="001B626A" w:rsidRPr="00460148">
        <w:rPr>
          <w:rFonts w:eastAsia="맑은 고딕" w:hAnsi="맑은 고딕" w:hint="eastAsia"/>
          <w:color w:val="auto"/>
        </w:rPr>
        <w:t>욕탕</w:t>
      </w:r>
      <w:proofErr w:type="gramEnd"/>
      <w:r w:rsidR="001930E9">
        <w:rPr>
          <w:rFonts w:eastAsia="맑은 고딕" w:hAnsi="맑은 고딕" w:hint="eastAsia"/>
          <w:color w:val="auto"/>
        </w:rPr>
        <w:t>A</w:t>
      </w:r>
      <w:r w:rsidR="001930E9">
        <w:rPr>
          <w:rFonts w:eastAsia="맑은 고딕" w:hAnsi="맑은 고딕"/>
          <w:color w:val="auto"/>
        </w:rPr>
        <w:t>(</w:t>
      </w:r>
      <w:r w:rsidR="001930E9">
        <w:rPr>
          <w:rFonts w:eastAsia="맑은 고딕" w:hAnsi="맑은 고딕" w:hint="eastAsia"/>
          <w:color w:val="auto"/>
        </w:rPr>
        <w:t>여)</w:t>
      </w:r>
      <w:r w:rsidR="001B626A" w:rsidRPr="00460148">
        <w:rPr>
          <w:rFonts w:eastAsia="맑은 고딕" w:hAnsi="맑은 고딕" w:hint="eastAsia"/>
          <w:color w:val="auto"/>
        </w:rPr>
        <w:t xml:space="preserve">에서 </w:t>
      </w:r>
      <w:r w:rsidR="001B626A" w:rsidRPr="007D514C">
        <w:rPr>
          <w:rFonts w:eastAsia="맑은 고딕" w:hAnsi="맑은 고딕" w:hint="eastAsia"/>
          <w:color w:val="auto"/>
        </w:rPr>
        <w:t xml:space="preserve">시작된 본 </w:t>
      </w:r>
      <w:proofErr w:type="spellStart"/>
      <w:r w:rsidR="001B626A" w:rsidRPr="007D514C">
        <w:rPr>
          <w:rFonts w:eastAsia="맑은 고딕" w:hAnsi="맑은 고딕" w:hint="eastAsia"/>
          <w:color w:val="auto"/>
        </w:rPr>
        <w:t>집단</w:t>
      </w:r>
      <w:r w:rsidR="00204A08">
        <w:rPr>
          <w:rFonts w:eastAsia="맑은 고딕" w:hAnsi="맑은 고딕" w:hint="eastAsia"/>
          <w:color w:val="auto"/>
        </w:rPr>
        <w:t>발병</w:t>
      </w:r>
      <w:r w:rsidR="001B626A" w:rsidRPr="007D514C">
        <w:rPr>
          <w:rFonts w:eastAsia="맑은 고딕" w:hAnsi="맑은 고딕" w:hint="eastAsia"/>
          <w:color w:val="auto"/>
        </w:rPr>
        <w:t>의</w:t>
      </w:r>
      <w:proofErr w:type="spellEnd"/>
      <w:r w:rsidR="001B626A" w:rsidRPr="007D514C">
        <w:rPr>
          <w:rFonts w:eastAsia="맑은 고딕" w:hAnsi="맑은 고딕" w:hint="eastAsia"/>
          <w:color w:val="auto"/>
        </w:rPr>
        <w:t xml:space="preserve"> 경우 </w:t>
      </w:r>
      <w:r w:rsidR="001B626A" w:rsidRPr="007D514C">
        <w:rPr>
          <w:rFonts w:eastAsia="맑은 고딕" w:hAnsi="맑은 고딕"/>
          <w:color w:val="auto"/>
        </w:rPr>
        <w:t>2-</w:t>
      </w:r>
      <w:r w:rsidR="00AB4249">
        <w:rPr>
          <w:rFonts w:eastAsia="맑은 고딕" w:hAnsi="맑은 고딕"/>
          <w:color w:val="auto"/>
        </w:rPr>
        <w:t>4</w:t>
      </w:r>
      <w:r w:rsidR="001B626A" w:rsidRPr="007D514C">
        <w:rPr>
          <w:rFonts w:eastAsia="맑은 고딕" w:hAnsi="맑은 고딕" w:hint="eastAsia"/>
          <w:color w:val="auto"/>
        </w:rPr>
        <w:t xml:space="preserve">차 감염의 전수는 </w:t>
      </w:r>
      <w:r w:rsidR="00460148" w:rsidRPr="007D514C">
        <w:rPr>
          <w:rFonts w:eastAsia="맑은 고딕" w:hAnsi="맑은 고딕" w:hint="eastAsia"/>
          <w:color w:val="auto"/>
        </w:rPr>
        <w:t>증상발현 이전</w:t>
      </w:r>
      <w:r w:rsidR="001B626A" w:rsidRPr="007D514C">
        <w:rPr>
          <w:rFonts w:eastAsia="맑은 고딕" w:hAnsi="맑은 고딕" w:hint="eastAsia"/>
          <w:color w:val="auto"/>
        </w:rPr>
        <w:t>의 밀접 접촉을 통해 일어</w:t>
      </w:r>
      <w:r w:rsidR="001B626A" w:rsidRPr="007D514C">
        <w:rPr>
          <w:rFonts w:asciiTheme="minorEastAsia" w:eastAsiaTheme="minorEastAsia" w:hAnsiTheme="minorEastAsia" w:hint="eastAsia"/>
          <w:color w:val="auto"/>
        </w:rPr>
        <w:t>났다.</w:t>
      </w:r>
      <w:r w:rsidR="001B626A" w:rsidRPr="007D514C">
        <w:rPr>
          <w:rFonts w:asciiTheme="minorEastAsia" w:eastAsiaTheme="minorEastAsia" w:hAnsiTheme="minorEastAsia"/>
          <w:color w:val="auto"/>
        </w:rPr>
        <w:t xml:space="preserve"> </w:t>
      </w:r>
      <w:r w:rsidRPr="007C6677">
        <w:rPr>
          <w:rFonts w:asciiTheme="minorEastAsia" w:eastAsiaTheme="minorEastAsia" w:hAnsiTheme="minorEastAsia" w:hint="eastAsia"/>
          <w:color w:val="auto"/>
        </w:rPr>
        <w:t xml:space="preserve">이러한 </w:t>
      </w:r>
      <w:proofErr w:type="spellStart"/>
      <w:r w:rsidR="00F15D77" w:rsidRPr="007C6677">
        <w:rPr>
          <w:rFonts w:asciiTheme="minorEastAsia" w:eastAsiaTheme="minorEastAsia" w:hAnsiTheme="minorEastAsia" w:hint="eastAsia"/>
          <w:color w:val="auto"/>
        </w:rPr>
        <w:t>전증상</w:t>
      </w:r>
      <w:proofErr w:type="spellEnd"/>
      <w:r w:rsidRPr="007C6677">
        <w:rPr>
          <w:rFonts w:asciiTheme="minorEastAsia" w:eastAsiaTheme="minorEastAsia" w:hAnsiTheme="minorEastAsia" w:hint="eastAsia"/>
          <w:color w:val="auto"/>
        </w:rPr>
        <w:t xml:space="preserve"> 전파 및 </w:t>
      </w:r>
      <w:r w:rsidRPr="007C6677">
        <w:rPr>
          <w:rFonts w:asciiTheme="minorEastAsia" w:eastAsiaTheme="minorEastAsia" w:hAnsiTheme="minorEastAsia"/>
          <w:color w:val="auto"/>
        </w:rPr>
        <w:t xml:space="preserve">Subclinical infection </w:t>
      </w:r>
      <w:r w:rsidRPr="007C6677">
        <w:rPr>
          <w:rFonts w:asciiTheme="minorEastAsia" w:eastAsiaTheme="minorEastAsia" w:hAnsiTheme="minorEastAsia" w:hint="eastAsia"/>
          <w:color w:val="auto"/>
        </w:rPr>
        <w:t>등이 특징인 유행을 조절하기 위해서는</w:t>
      </w:r>
      <w:r w:rsidRPr="007C6677">
        <w:rPr>
          <w:rFonts w:hint="eastAsia"/>
          <w:color w:val="auto"/>
        </w:rPr>
        <w:t xml:space="preserve"> </w:t>
      </w:r>
      <w:r w:rsidR="00557CA3" w:rsidRPr="007C6677">
        <w:rPr>
          <w:rFonts w:eastAsia="맑은 고딕" w:hAnsi="맑은 고딕" w:hint="eastAsia"/>
        </w:rPr>
        <w:t>개인위생 및 사회적 거리 두기</w:t>
      </w:r>
      <w:r w:rsidR="00557CA3" w:rsidRPr="007C6677">
        <w:rPr>
          <w:rFonts w:eastAsia="맑은 고딕"/>
        </w:rPr>
        <w:t xml:space="preserve">, </w:t>
      </w:r>
      <w:r w:rsidR="00557CA3" w:rsidRPr="007C6677">
        <w:rPr>
          <w:rFonts w:eastAsia="맑은 고딕" w:hAnsi="맑은 고딕" w:hint="eastAsia"/>
        </w:rPr>
        <w:t xml:space="preserve">각 지자체 및 보건당국의 빠른 </w:t>
      </w:r>
      <w:proofErr w:type="spellStart"/>
      <w:r w:rsidR="00557CA3" w:rsidRPr="007C6677">
        <w:rPr>
          <w:rFonts w:eastAsia="맑은 고딕" w:hAnsi="맑은 고딕" w:hint="eastAsia"/>
        </w:rPr>
        <w:t>접촉자</w:t>
      </w:r>
      <w:proofErr w:type="spellEnd"/>
      <w:r w:rsidR="00557CA3" w:rsidRPr="007C6677">
        <w:rPr>
          <w:rFonts w:eastAsia="맑은 고딕" w:hAnsi="맑은 고딕" w:hint="eastAsia"/>
        </w:rPr>
        <w:t xml:space="preserve"> 파악과 격리 그리고 의사의 적절한 판단을 통한 </w:t>
      </w:r>
      <w:r w:rsidR="0028586C" w:rsidRPr="007C6677">
        <w:rPr>
          <w:rFonts w:eastAsia="맑은 고딕" w:hAnsi="맑은 고딕" w:hint="eastAsia"/>
        </w:rPr>
        <w:t xml:space="preserve">빠른 </w:t>
      </w:r>
      <w:r w:rsidR="00557CA3" w:rsidRPr="007C6677">
        <w:rPr>
          <w:rFonts w:eastAsia="맑은 고딕" w:hAnsi="맑은 고딕" w:hint="eastAsia"/>
        </w:rPr>
        <w:t>검사</w:t>
      </w:r>
      <w:r w:rsidR="00557CA3">
        <w:rPr>
          <w:rFonts w:eastAsia="맑은 고딕" w:hAnsi="맑은 고딕" w:hint="eastAsia"/>
        </w:rPr>
        <w:t xml:space="preserve"> </w:t>
      </w:r>
      <w:r>
        <w:rPr>
          <w:rFonts w:eastAsia="맑은 고딕" w:hAnsi="맑은 고딕" w:hint="eastAsia"/>
        </w:rPr>
        <w:t>등이 필요하다.</w:t>
      </w:r>
      <w:r>
        <w:rPr>
          <w:rFonts w:eastAsia="맑은 고딕" w:hAnsi="맑은 고딕"/>
        </w:rPr>
        <w:t xml:space="preserve"> </w:t>
      </w:r>
      <w:r w:rsidR="00557CA3">
        <w:rPr>
          <w:rFonts w:eastAsia="맑은 고딕"/>
        </w:rPr>
        <w:t xml:space="preserve"> </w:t>
      </w:r>
    </w:p>
    <w:p w14:paraId="5B52A7DD" w14:textId="77777777" w:rsidR="00557CA3" w:rsidRDefault="00557CA3" w:rsidP="00557CA3">
      <w:pPr>
        <w:pStyle w:val="1"/>
        <w:tabs>
          <w:tab w:val="left" w:pos="1312"/>
        </w:tabs>
        <w:jc w:val="left"/>
      </w:pPr>
    </w:p>
    <w:p w14:paraId="0CFEB290" w14:textId="33317086" w:rsidR="00557CA3" w:rsidRPr="005279CD" w:rsidRDefault="005279CD" w:rsidP="00557CA3">
      <w:pPr>
        <w:pStyle w:val="1"/>
        <w:tabs>
          <w:tab w:val="left" w:pos="1312"/>
        </w:tabs>
        <w:jc w:val="left"/>
        <w:rPr>
          <w:b/>
          <w:bCs/>
        </w:rPr>
      </w:pPr>
      <w:r w:rsidRPr="005279CD">
        <w:rPr>
          <w:b/>
          <w:bCs/>
        </w:rPr>
        <w:t>KEWORD</w:t>
      </w:r>
    </w:p>
    <w:p w14:paraId="12D07F8C" w14:textId="06102954" w:rsidR="00601C4E" w:rsidRDefault="005279CD" w:rsidP="00557CA3">
      <w:pPr>
        <w:pStyle w:val="1"/>
        <w:tabs>
          <w:tab w:val="left" w:pos="1312"/>
        </w:tabs>
        <w:jc w:val="left"/>
      </w:pPr>
      <w:r>
        <w:t>:</w:t>
      </w:r>
      <w:r w:rsidR="00B36F7E" w:rsidRPr="00B36F7E">
        <w:t xml:space="preserve"> </w:t>
      </w:r>
      <w:r w:rsidR="00B36F7E">
        <w:t>COVID-19, Transmission, Disease outbreak, Contact tracing, Korea</w:t>
      </w:r>
    </w:p>
    <w:p w14:paraId="195FB93E" w14:textId="0FAC5560" w:rsidR="008433A9" w:rsidRDefault="008433A9" w:rsidP="00557CA3">
      <w:pPr>
        <w:pStyle w:val="1"/>
        <w:tabs>
          <w:tab w:val="left" w:pos="1312"/>
        </w:tabs>
        <w:jc w:val="left"/>
      </w:pPr>
    </w:p>
    <w:p w14:paraId="6153EAE9" w14:textId="77777777" w:rsidR="00B36F7E" w:rsidRDefault="00B36F7E" w:rsidP="00557CA3">
      <w:pPr>
        <w:pStyle w:val="1"/>
        <w:tabs>
          <w:tab w:val="left" w:pos="1312"/>
        </w:tabs>
        <w:jc w:val="left"/>
      </w:pPr>
    </w:p>
    <w:p w14:paraId="461B5116" w14:textId="77777777" w:rsidR="00DC1AE3" w:rsidRDefault="00DC1AE3">
      <w:pPr>
        <w:widowControl/>
        <w:wordWrap/>
        <w:autoSpaceDE/>
        <w:autoSpaceDN/>
        <w:spacing w:line="259" w:lineRule="auto"/>
        <w:rPr>
          <w:rFonts w:ascii="맑은 고딕" w:eastAsia="맑은 고딕" w:hAnsi="굴림" w:cs="굴림"/>
          <w:b/>
          <w:bCs/>
          <w:color w:val="000000"/>
          <w:sz w:val="22"/>
          <w:szCs w:val="22"/>
        </w:rPr>
      </w:pPr>
      <w:r>
        <w:rPr>
          <w:rFonts w:eastAsia="맑은 고딕"/>
          <w:b/>
          <w:bCs/>
          <w:sz w:val="22"/>
          <w:szCs w:val="22"/>
        </w:rPr>
        <w:br w:type="page"/>
      </w:r>
    </w:p>
    <w:p w14:paraId="2214F9A8" w14:textId="188BCBEF" w:rsidR="00557CA3" w:rsidRDefault="00557CA3" w:rsidP="00557CA3">
      <w:pPr>
        <w:pStyle w:val="1"/>
        <w:tabs>
          <w:tab w:val="left" w:pos="1312"/>
        </w:tabs>
        <w:jc w:val="left"/>
      </w:pPr>
      <w:r>
        <w:rPr>
          <w:rFonts w:eastAsia="맑은 고딕"/>
          <w:b/>
          <w:bCs/>
          <w:sz w:val="22"/>
          <w:szCs w:val="22"/>
        </w:rPr>
        <w:lastRenderedPageBreak/>
        <w:t>Introduction</w:t>
      </w:r>
    </w:p>
    <w:p w14:paraId="5AFD5467" w14:textId="7374CB0D" w:rsidR="00FB1465" w:rsidRDefault="00557CA3" w:rsidP="00557CA3">
      <w:pPr>
        <w:pStyle w:val="1"/>
        <w:tabs>
          <w:tab w:val="left" w:pos="1312"/>
        </w:tabs>
        <w:jc w:val="left"/>
        <w:rPr>
          <w:rFonts w:eastAsia="맑은 고딕"/>
        </w:rPr>
      </w:pPr>
      <w:r>
        <w:rPr>
          <w:rFonts w:eastAsia="맑은 고딕"/>
        </w:rPr>
        <w:t>2019</w:t>
      </w:r>
      <w:r>
        <w:rPr>
          <w:rFonts w:eastAsia="맑은 고딕" w:hAnsi="맑은 고딕" w:hint="eastAsia"/>
        </w:rPr>
        <w:t xml:space="preserve">년 </w:t>
      </w:r>
      <w:r>
        <w:rPr>
          <w:rFonts w:eastAsia="맑은 고딕"/>
        </w:rPr>
        <w:t>12</w:t>
      </w:r>
      <w:r>
        <w:rPr>
          <w:rFonts w:eastAsia="맑은 고딕" w:hAnsi="맑은 고딕" w:hint="eastAsia"/>
        </w:rPr>
        <w:t>월 중국 우한에서 시작된 이후 코로나</w:t>
      </w:r>
      <w:r>
        <w:rPr>
          <w:rFonts w:eastAsia="맑은 고딕"/>
        </w:rPr>
        <w:t>19</w:t>
      </w:r>
      <w:r>
        <w:rPr>
          <w:rFonts w:eastAsia="맑은 고딕" w:hAnsi="맑은 고딕" w:hint="eastAsia"/>
        </w:rPr>
        <w:t xml:space="preserve">는 전세계적으로 </w:t>
      </w:r>
      <w:proofErr w:type="spellStart"/>
      <w:r>
        <w:rPr>
          <w:rFonts w:eastAsia="맑은 고딕" w:hAnsi="맑은 고딕" w:hint="eastAsia"/>
        </w:rPr>
        <w:t>퍼져나가</w:t>
      </w:r>
      <w:proofErr w:type="spellEnd"/>
      <w:r>
        <w:rPr>
          <w:rFonts w:eastAsia="맑은 고딕" w:hAnsi="맑은 고딕" w:hint="eastAsia"/>
        </w:rPr>
        <w:t xml:space="preserve"> </w:t>
      </w:r>
      <w:r>
        <w:rPr>
          <w:rFonts w:eastAsia="맑은 고딕"/>
        </w:rPr>
        <w:t>2020</w:t>
      </w:r>
      <w:r>
        <w:rPr>
          <w:rFonts w:eastAsia="맑은 고딕" w:hAnsi="맑은 고딕" w:hint="eastAsia"/>
        </w:rPr>
        <w:t xml:space="preserve">년 </w:t>
      </w:r>
      <w:r>
        <w:rPr>
          <w:rFonts w:eastAsia="맑은 고딕"/>
        </w:rPr>
        <w:t>3</w:t>
      </w:r>
      <w:r>
        <w:rPr>
          <w:rFonts w:eastAsia="맑은 고딕" w:hAnsi="맑은 고딕" w:hint="eastAsia"/>
        </w:rPr>
        <w:t xml:space="preserve">월 </w:t>
      </w:r>
      <w:r>
        <w:rPr>
          <w:rFonts w:eastAsia="맑은 고딕"/>
        </w:rPr>
        <w:t>11</w:t>
      </w:r>
      <w:r>
        <w:rPr>
          <w:rFonts w:eastAsia="맑은 고딕" w:hAnsi="맑은 고딕" w:hint="eastAsia"/>
        </w:rPr>
        <w:t xml:space="preserve">일 </w:t>
      </w:r>
      <w:r w:rsidR="001930E9">
        <w:rPr>
          <w:rFonts w:eastAsia="맑은 고딕" w:hint="eastAsia"/>
        </w:rPr>
        <w:t>세계보건기구(</w:t>
      </w:r>
      <w:r w:rsidR="001930E9">
        <w:rPr>
          <w:rFonts w:eastAsia="맑은 고딕"/>
        </w:rPr>
        <w:t>World health Organization)</w:t>
      </w:r>
      <w:r w:rsidR="001930E9">
        <w:rPr>
          <w:rFonts w:eastAsia="맑은 고딕" w:hint="eastAsia"/>
        </w:rPr>
        <w:t>는 대</w:t>
      </w:r>
      <w:r>
        <w:rPr>
          <w:rFonts w:eastAsia="맑은 고딕" w:hAnsi="맑은 고딕" w:hint="eastAsia"/>
        </w:rPr>
        <w:t>유행</w:t>
      </w:r>
      <w:r>
        <w:rPr>
          <w:rFonts w:eastAsia="맑은 고딕"/>
        </w:rPr>
        <w:t>(Pandemic)</w:t>
      </w:r>
      <w:r>
        <w:rPr>
          <w:rFonts w:eastAsia="맑은 고딕" w:hAnsi="맑은 고딕" w:hint="eastAsia"/>
        </w:rPr>
        <w:t>을 선언하였다</w:t>
      </w:r>
      <w:r>
        <w:rPr>
          <w:rFonts w:eastAsia="맑은 고딕"/>
        </w:rPr>
        <w:t xml:space="preserve">. </w:t>
      </w:r>
      <w:r>
        <w:rPr>
          <w:rFonts w:eastAsia="맑은 고딕" w:hAnsi="맑은 고딕" w:hint="eastAsia"/>
        </w:rPr>
        <w:t>코로나</w:t>
      </w:r>
      <w:r>
        <w:rPr>
          <w:rFonts w:eastAsia="맑은 고딕"/>
        </w:rPr>
        <w:t>19</w:t>
      </w:r>
      <w:r>
        <w:rPr>
          <w:rFonts w:eastAsia="맑은 고딕" w:hAnsi="맑은 고딕" w:hint="eastAsia"/>
        </w:rPr>
        <w:t>는 발열</w:t>
      </w:r>
      <w:r>
        <w:rPr>
          <w:rFonts w:eastAsia="맑은 고딕"/>
        </w:rPr>
        <w:t xml:space="preserve">, </w:t>
      </w:r>
      <w:r>
        <w:rPr>
          <w:rFonts w:eastAsia="맑은 고딕" w:hAnsi="맑은 고딕" w:hint="eastAsia"/>
        </w:rPr>
        <w:t>기침</w:t>
      </w:r>
      <w:r>
        <w:rPr>
          <w:rFonts w:eastAsia="맑은 고딕"/>
        </w:rPr>
        <w:t xml:space="preserve">, </w:t>
      </w:r>
      <w:r>
        <w:rPr>
          <w:rFonts w:eastAsia="맑은 고딕" w:hAnsi="맑은 고딕" w:hint="eastAsia"/>
        </w:rPr>
        <w:t xml:space="preserve">근육통 등을 </w:t>
      </w:r>
      <w:r w:rsidR="009A4E0D">
        <w:rPr>
          <w:rFonts w:eastAsia="맑은 고딕" w:hAnsi="맑은 고딕" w:hint="eastAsia"/>
        </w:rPr>
        <w:t>증상으</w:t>
      </w:r>
      <w:r>
        <w:rPr>
          <w:rFonts w:eastAsia="맑은 고딕" w:hAnsi="맑은 고딕" w:hint="eastAsia"/>
        </w:rPr>
        <w:t>로 하며</w:t>
      </w:r>
      <w:r w:rsidR="001930E9">
        <w:rPr>
          <w:rFonts w:eastAsia="맑은 고딕" w:hAnsi="맑은 고딕" w:hint="eastAsia"/>
        </w:rPr>
        <w:t xml:space="preserve"> </w:t>
      </w:r>
      <w:r>
        <w:rPr>
          <w:rFonts w:eastAsia="맑은 고딕" w:hAnsi="맑은 고딕" w:hint="eastAsia"/>
        </w:rPr>
        <w:t xml:space="preserve">전세계적으로 많은 </w:t>
      </w:r>
      <w:proofErr w:type="spellStart"/>
      <w:r>
        <w:rPr>
          <w:rFonts w:eastAsia="맑은 고딕" w:hAnsi="맑은 고딕" w:hint="eastAsia"/>
        </w:rPr>
        <w:t>확진자</w:t>
      </w:r>
      <w:proofErr w:type="spellEnd"/>
      <w:r>
        <w:rPr>
          <w:rFonts w:eastAsia="맑은 고딕" w:hAnsi="맑은 고딕" w:hint="eastAsia"/>
        </w:rPr>
        <w:t xml:space="preserve"> 및 사망자들</w:t>
      </w:r>
      <w:r w:rsidR="00D4556D">
        <w:rPr>
          <w:rFonts w:eastAsia="맑은 고딕" w:hAnsi="맑은 고딕" w:hint="eastAsia"/>
        </w:rPr>
        <w:t xml:space="preserve">이 </w:t>
      </w:r>
      <w:r w:rsidR="006D6C2F">
        <w:rPr>
          <w:rFonts w:eastAsia="맑은 고딕" w:hAnsi="맑은 고딕" w:hint="eastAsia"/>
        </w:rPr>
        <w:t>발생</w:t>
      </w:r>
      <w:r w:rsidR="00D4556D">
        <w:rPr>
          <w:rFonts w:eastAsia="맑은 고딕" w:hAnsi="맑은 고딕" w:hint="eastAsia"/>
        </w:rPr>
        <w:t>하고 있다.</w:t>
      </w:r>
      <w:r w:rsidR="001850A0">
        <w:rPr>
          <w:rFonts w:eastAsia="맑은 고딕" w:hAnsi="맑은 고딕"/>
        </w:rPr>
        <w:fldChar w:fldCharType="begin">
          <w:fldData xml:space="preserve">PEVuZE5vdGU+PENpdGU+PEF1dGhvcj5MaTwvQXV0aG9yPjxZZWFyPjIwMjA8L1llYXI+PFJlY051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</w:fldData>
        </w:fldChar>
      </w:r>
      <w:r w:rsidR="001850A0">
        <w:rPr>
          <w:rFonts w:eastAsia="맑은 고딕" w:hAnsi="맑은 고딕"/>
        </w:rPr>
        <w:instrText xml:space="preserve"> ADDIN EN.CITE </w:instrText>
      </w:r>
      <w:r w:rsidR="001850A0">
        <w:rPr>
          <w:rFonts w:eastAsia="맑은 고딕" w:hAnsi="맑은 고딕"/>
        </w:rPr>
        <w:fldChar w:fldCharType="begin">
          <w:fldData xml:space="preserve">PEVuZE5vdGU+PENpdGU+PEF1dGhvcj5MaTwvQXV0aG9yPjxZZWFyPjIwMjA8L1llYXI+PFJlY051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</w:fldData>
        </w:fldChar>
      </w:r>
      <w:r w:rsidR="001850A0">
        <w:rPr>
          <w:rFonts w:eastAsia="맑은 고딕" w:hAnsi="맑은 고딕"/>
        </w:rPr>
        <w:instrText xml:space="preserve"> ADDIN EN.CITE.DATA </w:instrText>
      </w:r>
      <w:r w:rsidR="001850A0">
        <w:rPr>
          <w:rFonts w:eastAsia="맑은 고딕" w:hAnsi="맑은 고딕"/>
        </w:rPr>
      </w:r>
      <w:r w:rsidR="001850A0">
        <w:rPr>
          <w:rFonts w:eastAsia="맑은 고딕" w:hAnsi="맑은 고딕"/>
        </w:rPr>
        <w:fldChar w:fldCharType="end"/>
      </w:r>
      <w:r w:rsidR="001850A0">
        <w:rPr>
          <w:rFonts w:eastAsia="맑은 고딕" w:hAnsi="맑은 고딕"/>
        </w:rPr>
      </w:r>
      <w:r w:rsidR="001850A0">
        <w:rPr>
          <w:rFonts w:eastAsia="맑은 고딕" w:hAnsi="맑은 고딕"/>
        </w:rPr>
        <w:fldChar w:fldCharType="separate"/>
      </w:r>
      <w:r w:rsidR="001850A0">
        <w:rPr>
          <w:rFonts w:eastAsia="맑은 고딕" w:hAnsi="맑은 고딕"/>
          <w:noProof/>
        </w:rPr>
        <w:t>[1]</w:t>
      </w:r>
      <w:r w:rsidR="001850A0">
        <w:rPr>
          <w:rFonts w:eastAsia="맑은 고딕" w:hAnsi="맑은 고딕"/>
        </w:rPr>
        <w:fldChar w:fldCharType="end"/>
      </w:r>
      <w:r w:rsidR="00801DF6">
        <w:rPr>
          <w:rFonts w:eastAsia="맑은 고딕"/>
        </w:rPr>
        <w:t xml:space="preserve"> </w:t>
      </w:r>
      <w:r w:rsidR="00D4556D">
        <w:rPr>
          <w:rFonts w:eastAsia="맑은 고딕" w:hint="eastAsia"/>
        </w:rPr>
        <w:t xml:space="preserve">대한민국에서는 </w:t>
      </w:r>
      <w:r w:rsidR="00D4556D">
        <w:rPr>
          <w:rFonts w:eastAsia="맑은 고딕"/>
        </w:rPr>
        <w:t>2020</w:t>
      </w:r>
      <w:r w:rsidR="00D4556D">
        <w:rPr>
          <w:rFonts w:eastAsia="맑은 고딕" w:hint="eastAsia"/>
        </w:rPr>
        <w:t>년</w:t>
      </w:r>
      <w:r w:rsidR="006D6C2F">
        <w:rPr>
          <w:rFonts w:eastAsia="맑은 고딕" w:hint="eastAsia"/>
        </w:rPr>
        <w:t xml:space="preserve"> </w:t>
      </w:r>
      <w:r>
        <w:rPr>
          <w:rFonts w:eastAsia="맑은 고딕"/>
        </w:rPr>
        <w:t>1</w:t>
      </w:r>
      <w:r>
        <w:rPr>
          <w:rFonts w:eastAsia="맑은 고딕" w:hAnsi="맑은 고딕" w:hint="eastAsia"/>
        </w:rPr>
        <w:t>월</w:t>
      </w:r>
      <w:r w:rsidR="006D6C2F">
        <w:rPr>
          <w:rFonts w:eastAsia="맑은 고딕"/>
        </w:rPr>
        <w:t>20</w:t>
      </w:r>
      <w:r>
        <w:rPr>
          <w:rFonts w:eastAsia="맑은 고딕" w:hAnsi="맑은 고딕" w:hint="eastAsia"/>
        </w:rPr>
        <w:t xml:space="preserve">일 중국 우한시에서 입국한 사람이 처음 확진 된 이후 </w:t>
      </w:r>
      <w:r>
        <w:rPr>
          <w:rFonts w:eastAsia="맑은 고딕"/>
        </w:rPr>
        <w:t>2020</w:t>
      </w:r>
      <w:r>
        <w:rPr>
          <w:rFonts w:eastAsia="맑은 고딕" w:hAnsi="맑은 고딕" w:hint="eastAsia"/>
        </w:rPr>
        <w:t xml:space="preserve">년 </w:t>
      </w:r>
      <w:r>
        <w:rPr>
          <w:rFonts w:eastAsia="맑은 고딕"/>
        </w:rPr>
        <w:t>4</w:t>
      </w:r>
      <w:r>
        <w:rPr>
          <w:rFonts w:eastAsia="맑은 고딕" w:hAnsi="맑은 고딕" w:hint="eastAsia"/>
        </w:rPr>
        <w:t xml:space="preserve">월 </w:t>
      </w:r>
      <w:r w:rsidR="00601C4E">
        <w:rPr>
          <w:rFonts w:eastAsia="맑은 고딕"/>
        </w:rPr>
        <w:t>11</w:t>
      </w:r>
      <w:r>
        <w:rPr>
          <w:rFonts w:eastAsia="맑은 고딕" w:hAnsi="맑은 고딕" w:hint="eastAsia"/>
        </w:rPr>
        <w:t xml:space="preserve">일 기준 </w:t>
      </w:r>
      <w:r w:rsidR="00601C4E">
        <w:rPr>
          <w:rFonts w:eastAsia="맑은 고딕"/>
        </w:rPr>
        <w:t>10480</w:t>
      </w:r>
      <w:r>
        <w:rPr>
          <w:rFonts w:eastAsia="맑은 고딕" w:hAnsi="맑은 고딕" w:hint="eastAsia"/>
        </w:rPr>
        <w:t>명</w:t>
      </w:r>
      <w:r w:rsidR="00D4556D">
        <w:rPr>
          <w:rFonts w:eastAsia="맑은 고딕" w:hAnsi="맑은 고딕" w:hint="eastAsia"/>
        </w:rPr>
        <w:t xml:space="preserve">의 </w:t>
      </w:r>
      <w:proofErr w:type="spellStart"/>
      <w:r w:rsidR="00D4556D">
        <w:rPr>
          <w:rFonts w:eastAsia="맑은 고딕" w:hAnsi="맑은 고딕" w:hint="eastAsia"/>
        </w:rPr>
        <w:t>확진자가</w:t>
      </w:r>
      <w:proofErr w:type="spellEnd"/>
      <w:r w:rsidR="00D4556D">
        <w:rPr>
          <w:rFonts w:eastAsia="맑은 고딕" w:hAnsi="맑은 고딕" w:hint="eastAsia"/>
        </w:rPr>
        <w:t xml:space="preserve"> 확인되었고, </w:t>
      </w:r>
      <w:r w:rsidR="00B8241A">
        <w:rPr>
          <w:rFonts w:eastAsia="맑은 고딕" w:hAnsi="맑은 고딕"/>
        </w:rPr>
        <w:t>211</w:t>
      </w:r>
      <w:r w:rsidR="00B8241A">
        <w:rPr>
          <w:rFonts w:eastAsia="맑은 고딕" w:hAnsi="맑은 고딕" w:hint="eastAsia"/>
        </w:rPr>
        <w:t>명이 사망하</w:t>
      </w:r>
      <w:r>
        <w:rPr>
          <w:rFonts w:eastAsia="맑은 고딕" w:hAnsi="맑은 고딕" w:hint="eastAsia"/>
        </w:rPr>
        <w:t>였다</w:t>
      </w:r>
      <w:r>
        <w:rPr>
          <w:rFonts w:eastAsia="맑은 고딕"/>
        </w:rPr>
        <w:t>.</w:t>
      </w:r>
      <w:r w:rsidR="0088493F">
        <w:rPr>
          <w:rFonts w:eastAsia="맑은 고딕" w:hAnsi="맑은 고딕" w:hint="eastAsia"/>
        </w:rPr>
        <w:t xml:space="preserve"> </w:t>
      </w:r>
      <w:r w:rsidR="00AF3360">
        <w:rPr>
          <w:rFonts w:eastAsia="맑은 고딕" w:hAnsi="맑은 고딕"/>
        </w:rPr>
        <w:t>2</w:t>
      </w:r>
      <w:r w:rsidR="00AF3360">
        <w:rPr>
          <w:rFonts w:eastAsia="맑은 고딕" w:hAnsi="맑은 고딕" w:hint="eastAsia"/>
        </w:rPr>
        <w:t>월말~</w:t>
      </w:r>
      <w:r w:rsidR="00AF3360">
        <w:rPr>
          <w:rFonts w:eastAsia="맑은 고딕" w:hAnsi="맑은 고딕"/>
        </w:rPr>
        <w:t>4</w:t>
      </w:r>
      <w:r w:rsidR="00AF3360">
        <w:rPr>
          <w:rFonts w:eastAsia="맑은 고딕" w:hAnsi="맑은 고딕" w:hint="eastAsia"/>
        </w:rPr>
        <w:t xml:space="preserve">월초까지 </w:t>
      </w:r>
      <w:proofErr w:type="spellStart"/>
      <w:r w:rsidR="00AF3360">
        <w:rPr>
          <w:rFonts w:eastAsia="맑은 고딕" w:hAnsi="맑은 고딕" w:hint="eastAsia"/>
        </w:rPr>
        <w:t>확진된</w:t>
      </w:r>
      <w:proofErr w:type="spellEnd"/>
      <w:r w:rsidR="00AF3360">
        <w:rPr>
          <w:rFonts w:eastAsia="맑은 고딕" w:hAnsi="맑은 고딕" w:hint="eastAsia"/>
        </w:rPr>
        <w:t xml:space="preserve"> 대부분의 사례는</w:t>
      </w:r>
      <w:r w:rsidR="00850C0C">
        <w:rPr>
          <w:rFonts w:eastAsia="맑은 고딕" w:hAnsi="맑은 고딕"/>
        </w:rPr>
        <w:t xml:space="preserve"> </w:t>
      </w:r>
      <w:r w:rsidR="00850C0C" w:rsidRPr="001C07B2">
        <w:rPr>
          <w:rFonts w:eastAsia="맑은 고딕" w:hAnsi="맑은 고딕" w:hint="eastAsia"/>
        </w:rPr>
        <w:t xml:space="preserve">정부에서 특별재난지역으로 선포한 </w:t>
      </w:r>
      <w:r w:rsidRPr="001C07B2">
        <w:rPr>
          <w:rFonts w:eastAsia="맑은 고딕" w:hAnsi="맑은 고딕" w:hint="eastAsia"/>
        </w:rPr>
        <w:t>대구</w:t>
      </w:r>
      <w:r w:rsidR="00850C0C" w:rsidRPr="001C07B2">
        <w:rPr>
          <w:rFonts w:eastAsia="맑은 고딕" w:hAnsi="맑은 고딕" w:hint="eastAsia"/>
        </w:rPr>
        <w:t>,</w:t>
      </w:r>
      <w:r w:rsidR="00850C0C" w:rsidRPr="001C07B2">
        <w:rPr>
          <w:rFonts w:eastAsia="맑은 고딕" w:hAnsi="맑은 고딕"/>
        </w:rPr>
        <w:t xml:space="preserve"> </w:t>
      </w:r>
      <w:r w:rsidRPr="001C07B2">
        <w:rPr>
          <w:rFonts w:eastAsia="맑은 고딕" w:hAnsi="맑은 고딕" w:hint="eastAsia"/>
        </w:rPr>
        <w:t>경북</w:t>
      </w:r>
      <w:r w:rsidR="00AF3360" w:rsidRPr="001C07B2">
        <w:rPr>
          <w:rFonts w:eastAsia="맑은 고딕" w:hAnsi="맑은 고딕" w:hint="eastAsia"/>
        </w:rPr>
        <w:t xml:space="preserve">에서 </w:t>
      </w:r>
      <w:r w:rsidR="00850C0C" w:rsidRPr="001C07B2">
        <w:rPr>
          <w:rFonts w:eastAsia="맑은 고딕" w:hAnsi="맑은 고딕" w:hint="eastAsia"/>
        </w:rPr>
        <w:t>발생하</w:t>
      </w:r>
      <w:r w:rsidR="00AF3360" w:rsidRPr="001C07B2">
        <w:rPr>
          <w:rFonts w:eastAsia="맑은 고딕" w:hAnsi="맑은 고딕" w:hint="eastAsia"/>
        </w:rPr>
        <w:t>였으며,</w:t>
      </w:r>
      <w:r w:rsidR="00AF3360" w:rsidRPr="001C07B2">
        <w:rPr>
          <w:rFonts w:eastAsia="맑은 고딕" w:hAnsi="맑은 고딕"/>
        </w:rPr>
        <w:t xml:space="preserve"> </w:t>
      </w:r>
      <w:r w:rsidRPr="001C07B2">
        <w:rPr>
          <w:rFonts w:eastAsia="맑은 고딕" w:hAnsi="맑은 고딕" w:hint="eastAsia"/>
        </w:rPr>
        <w:t>현재는 전국에서 산발적으로 발생하는 경향을 보이고 있다</w:t>
      </w:r>
      <w:r w:rsidRPr="001C07B2">
        <w:rPr>
          <w:rFonts w:eastAsia="맑은 고딕"/>
        </w:rPr>
        <w:t>.</w:t>
      </w:r>
      <w:r w:rsidR="006D6CDB" w:rsidRPr="001C07B2">
        <w:rPr>
          <w:rFonts w:eastAsia="맑은 고딕"/>
        </w:rPr>
        <w:fldChar w:fldCharType="begin"/>
      </w:r>
      <w:r w:rsidR="006D6CDB" w:rsidRPr="001C07B2">
        <w:rPr>
          <w:rFonts w:eastAsia="맑은 고딕"/>
        </w:rPr>
        <w:instrText xml:space="preserve"> ADDIN EN.CITE &lt;EndNote&gt;&lt;Cite&gt;&lt;RecNum&gt;22&lt;/RecNum&gt;&lt;DisplayText&gt;[2]&lt;/DisplayText&gt;&lt;record&gt;&lt;rec-number&gt;22&lt;/rec-number&gt;&lt;foreign-keys&gt;&lt;key app="EN" db-id="9e5sf22thv2ewne2xfjvwpaevw29resfsasw" timestamp="1590147749"&gt;22&lt;/key&gt;&lt;/foreign-keys&gt;&lt;ref-type name="Journal Article"&gt;17&lt;/ref-type&gt;&lt;contributors&gt;&lt;/contributors&gt;&lt;titles&gt;&lt;title&gt;Korea Center for disease Control and Prevention COVID-19 Guideline for local government 7-4ed&lt;/title&gt;&lt;/titles&gt;&lt;dates&gt;&lt;/dates&gt;&lt;urls&gt;&lt;/urls&gt;&lt;/record&gt;&lt;/Cite&gt;&lt;/EndNote&gt;</w:instrText>
      </w:r>
      <w:r w:rsidR="006D6CDB" w:rsidRPr="001C07B2">
        <w:rPr>
          <w:rFonts w:eastAsia="맑은 고딕"/>
        </w:rPr>
        <w:fldChar w:fldCharType="separate"/>
      </w:r>
      <w:r w:rsidR="006D6CDB" w:rsidRPr="001C07B2">
        <w:rPr>
          <w:rFonts w:eastAsia="맑은 고딕"/>
          <w:noProof/>
        </w:rPr>
        <w:t>[2]</w:t>
      </w:r>
      <w:r w:rsidR="006D6CDB" w:rsidRPr="001C07B2">
        <w:rPr>
          <w:rFonts w:eastAsia="맑은 고딕"/>
        </w:rPr>
        <w:fldChar w:fldCharType="end"/>
      </w:r>
    </w:p>
    <w:p w14:paraId="4BA82871" w14:textId="395464BE" w:rsidR="00FB1465" w:rsidRDefault="00E244BA" w:rsidP="00557CA3">
      <w:pPr>
        <w:pStyle w:val="1"/>
        <w:tabs>
          <w:tab w:val="left" w:pos="1312"/>
        </w:tabs>
        <w:jc w:val="left"/>
        <w:rPr>
          <w:rFonts w:eastAsia="맑은 고딕"/>
        </w:rPr>
      </w:pPr>
      <w:r>
        <w:rPr>
          <w:rFonts w:eastAsia="맑은 고딕" w:hint="eastAsia"/>
        </w:rPr>
        <w:t xml:space="preserve">전 세계적으로 시행된 </w:t>
      </w:r>
      <w:r w:rsidR="00557CA3">
        <w:rPr>
          <w:rFonts w:eastAsia="맑은 고딕" w:hAnsi="맑은 고딕" w:hint="eastAsia"/>
        </w:rPr>
        <w:t>많은 연구를 바탕으로 코로나</w:t>
      </w:r>
      <w:r w:rsidR="00557CA3">
        <w:rPr>
          <w:rFonts w:eastAsia="맑은 고딕"/>
        </w:rPr>
        <w:t>19</w:t>
      </w:r>
      <w:r w:rsidR="00557CA3">
        <w:rPr>
          <w:rFonts w:eastAsia="맑은 고딕" w:hAnsi="맑은 고딕" w:hint="eastAsia"/>
        </w:rPr>
        <w:t>의 자연사 및 전파경로의 중요한 측면이 밝혀지고 있으나 여전히 의문점들이 남아있다</w:t>
      </w:r>
      <w:r w:rsidR="00557CA3">
        <w:rPr>
          <w:rFonts w:eastAsia="맑은 고딕"/>
        </w:rPr>
        <w:t xml:space="preserve">. </w:t>
      </w:r>
      <w:r>
        <w:rPr>
          <w:rFonts w:eastAsia="맑은 고딕" w:hint="eastAsia"/>
        </w:rPr>
        <w:t xml:space="preserve">그 중 </w:t>
      </w:r>
      <w:r w:rsidRPr="007D514C">
        <w:rPr>
          <w:rFonts w:eastAsia="맑은 고딕" w:hint="eastAsia"/>
        </w:rPr>
        <w:t xml:space="preserve">하나는 </w:t>
      </w:r>
      <w:r w:rsidR="00AD5BC7" w:rsidRPr="007D514C">
        <w:rPr>
          <w:rFonts w:eastAsia="맑은 고딕" w:hAnsi="맑은 고딕" w:hint="eastAsia"/>
        </w:rPr>
        <w:t>무증상</w:t>
      </w:r>
      <w:r w:rsidR="00F15D77" w:rsidRPr="007D514C">
        <w:rPr>
          <w:rFonts w:eastAsia="맑은 고딕" w:hAnsi="맑은 고딕"/>
        </w:rPr>
        <w:t xml:space="preserve"> </w:t>
      </w:r>
      <w:r w:rsidR="00AD5BC7" w:rsidRPr="007D514C">
        <w:rPr>
          <w:rFonts w:eastAsia="맑은 고딕" w:hAnsi="맑은 고딕" w:hint="eastAsia"/>
        </w:rPr>
        <w:t xml:space="preserve">또는 </w:t>
      </w:r>
      <w:proofErr w:type="spellStart"/>
      <w:r w:rsidR="00AD5BC7" w:rsidRPr="007D514C">
        <w:rPr>
          <w:rFonts w:eastAsia="맑은 고딕" w:hAnsi="맑은 고딕" w:hint="eastAsia"/>
        </w:rPr>
        <w:t>전증상</w:t>
      </w:r>
      <w:proofErr w:type="spellEnd"/>
      <w:r w:rsidR="00AD5BC7">
        <w:rPr>
          <w:rFonts w:eastAsia="맑은 고딕" w:hAnsi="맑은 고딕" w:hint="eastAsia"/>
        </w:rPr>
        <w:t xml:space="preserve"> </w:t>
      </w:r>
      <w:r w:rsidR="00557CA3">
        <w:rPr>
          <w:rFonts w:eastAsia="맑은 고딕" w:hAnsi="맑은 고딕" w:hint="eastAsia"/>
        </w:rPr>
        <w:t>전파의 가능성과 그 영향력이다</w:t>
      </w:r>
      <w:r>
        <w:rPr>
          <w:rFonts w:eastAsia="맑은 고딕" w:hAnsi="맑은 고딕" w:hint="eastAsia"/>
        </w:rPr>
        <w:t>.</w:t>
      </w:r>
      <w:r>
        <w:rPr>
          <w:rFonts w:eastAsia="맑은 고딕"/>
        </w:rPr>
        <w:fldChar w:fldCharType="begin"/>
      </w:r>
      <w:r w:rsidR="006D6CDB">
        <w:rPr>
          <w:rFonts w:eastAsia="맑은 고딕"/>
        </w:rPr>
        <w:instrText xml:space="preserve"> ADDIN EN.CITE &lt;EndNote&gt;&lt;Cite&gt;&lt;Author&gt;Bi&lt;/Author&gt;&lt;RecNum&gt;1&lt;/RecNum&gt;&lt;DisplayText&gt;[3]&lt;/DisplayText&gt;&lt;record&gt;&lt;rec-number&gt;1&lt;/rec-number&gt;&lt;foreign-keys&gt;&lt;key app="EN" db-id="9e5sf22thv2ewne2xfjvwpaevw29resfsasw" timestamp="1589771945"&gt;1&lt;/key&gt;&lt;/foreign-keys&gt;&lt;ref-type name="Journal Article"&gt;17&lt;/ref-type&gt;&lt;contributors&gt;&lt;authors&gt;&lt;author&gt;Bi, Qifang&lt;/author&gt;&lt;author&gt;Wu, Yongsheng&lt;/author&gt;&lt;author&gt;Mei, Shujiang&lt;/author&gt;&lt;author&gt;Ye, Chenfei&lt;/author&gt;&lt;author&gt;Zou, Xuan&lt;/author&gt;&lt;author&gt;Zhang, Zhen&lt;/author&gt;&lt;author&gt;Liu, Xiaojian&lt;/author&gt;&lt;author&gt;Wei, Lan&lt;/author&gt;&lt;author&gt;Truelove, Shaun A.&lt;/author&gt;&lt;author&gt;Zhang, Tong&lt;/author&gt;&lt;author&gt;Gao, Wei&lt;/author&gt;&lt;author&gt;Cheng, Cong&lt;/author&gt;&lt;author&gt;Tang, Xiujuan&lt;/author&gt;&lt;author&gt;Wu, Xiaoliang&lt;/author&gt;&lt;author&gt;Wu, Yu&lt;/author&gt;&lt;author&gt;Sun, Binbin&lt;/author&gt;&lt;author&gt;Huang, Suli&lt;/author&gt;&lt;author&gt;Sun, Yu&lt;/author&gt;&lt;author&gt;Zhang, Juncen&lt;/author&gt;&lt;author&gt;Ma, Ting&lt;/author&gt;&lt;author&gt;Lessler, Justin&lt;/author&gt;&lt;author&gt;Feng, Tiejian&lt;/author&gt;&lt;/authors&gt;&lt;/contributors&gt;&lt;titles&gt;&lt;title&gt;Epidemiology and transmission of COVID-19 in 391 cases and 1286 of their close contacts in Shenzhen, China: a retrospective cohort study&lt;/title&gt;&lt;secondary-title&gt;The Lancet Infectious Diseases&lt;/secondary-title&gt;&lt;/titles&gt;&lt;periodical&gt;&lt;full-title&gt;The Lancet Infectious Diseases&lt;/full-title&gt;&lt;/periodical&gt;&lt;dates&gt;&lt;/dates&gt;&lt;publisher&gt;Elsevier&lt;/publisher&gt;&lt;isbn&gt;1473-3099&lt;/isbn&gt;&lt;urls&gt;&lt;related-urls&gt;&lt;url&gt;https://doi.org/10.1016/S1473-3099(20)30287-5&lt;/url&gt;&lt;/related-urls&gt;&lt;/urls&gt;&lt;electronic-resource-num&gt;10.1016/S1473-3099(20)30287-5&lt;/electronic-resource-num&gt;&lt;access-date&gt;2020/05/17&lt;/access-date&gt;&lt;/record&gt;&lt;/Cite&gt;&lt;/EndNote&gt;</w:instrText>
      </w:r>
      <w:r>
        <w:rPr>
          <w:rFonts w:eastAsia="맑은 고딕"/>
        </w:rPr>
        <w:fldChar w:fldCharType="separate"/>
      </w:r>
      <w:r w:rsidR="006D6CDB">
        <w:rPr>
          <w:rFonts w:eastAsia="맑은 고딕"/>
          <w:noProof/>
        </w:rPr>
        <w:t>[3]</w:t>
      </w:r>
      <w:r>
        <w:rPr>
          <w:rFonts w:eastAsia="맑은 고딕"/>
        </w:rPr>
        <w:fldChar w:fldCharType="end"/>
      </w:r>
      <w:r w:rsidR="00557CA3">
        <w:rPr>
          <w:rFonts w:eastAsia="맑은 고딕"/>
        </w:rPr>
        <w:t xml:space="preserve"> </w:t>
      </w:r>
      <w:r w:rsidR="00557CA3">
        <w:rPr>
          <w:rFonts w:eastAsia="맑은 고딕" w:hAnsi="맑은 고딕" w:hint="eastAsia"/>
        </w:rPr>
        <w:t>코로나</w:t>
      </w:r>
      <w:r w:rsidR="00557CA3">
        <w:rPr>
          <w:rFonts w:eastAsia="맑은 고딕"/>
        </w:rPr>
        <w:t>19</w:t>
      </w:r>
      <w:r w:rsidR="00557CA3">
        <w:rPr>
          <w:rFonts w:eastAsia="맑은 고딕" w:hAnsi="맑은 고딕" w:hint="eastAsia"/>
        </w:rPr>
        <w:t xml:space="preserve">는 </w:t>
      </w:r>
      <w:r w:rsidR="009A4E0D">
        <w:rPr>
          <w:rFonts w:eastAsia="맑은 고딕" w:hAnsi="맑은 고딕" w:hint="eastAsia"/>
        </w:rPr>
        <w:t xml:space="preserve">이전의 </w:t>
      </w:r>
      <w:r w:rsidR="009A4E0D" w:rsidRPr="007C6677">
        <w:rPr>
          <w:rFonts w:eastAsia="맑은 고딕" w:hAnsi="맑은 고딕" w:hint="eastAsia"/>
        </w:rPr>
        <w:t xml:space="preserve">코로나바이러스와 </w:t>
      </w:r>
      <w:r w:rsidR="00557CA3" w:rsidRPr="007C6677">
        <w:rPr>
          <w:rFonts w:eastAsia="맑은 고딕" w:hAnsi="맑은 고딕" w:hint="eastAsia"/>
        </w:rPr>
        <w:t>달리 증상 초기 높은 바이러스 부하를 가진다</w:t>
      </w:r>
      <w:r w:rsidR="00557CA3" w:rsidRPr="007C6677">
        <w:rPr>
          <w:rFonts w:eastAsia="맑은 고딕"/>
        </w:rPr>
        <w:t xml:space="preserve">. </w:t>
      </w:r>
      <w:r w:rsidR="00557CA3" w:rsidRPr="007C6677">
        <w:rPr>
          <w:rFonts w:eastAsia="맑은 고딕" w:hAnsi="맑은 고딕" w:hint="eastAsia"/>
        </w:rPr>
        <w:t>무증상 환자에서 검출된 바이러스 부하 역시도 유증상 환자와 유사하며 이를 통해 무증상 또는 감염과정 초기에 전염이 일어날 수 있을 것을 추측할 수 있다</w:t>
      </w:r>
      <w:r w:rsidR="00557CA3" w:rsidRPr="007C6677">
        <w:rPr>
          <w:rFonts w:eastAsia="맑은 고딕"/>
        </w:rPr>
        <w:t>.</w:t>
      </w:r>
      <w:r w:rsidRPr="007C6677">
        <w:rPr>
          <w:rFonts w:eastAsia="맑은 고딕"/>
        </w:rPr>
        <w:fldChar w:fldCharType="begin">
          <w:fldData xml:space="preserve">PEVuZE5vdGU+PENpdGU+PEF1dGhvcj5ab3U8L0F1dGhvcj48WWVhcj4yMDIwPC9ZZWFyPjxSZWNO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</w:fldData>
        </w:fldChar>
      </w:r>
      <w:r w:rsidR="006D6CDB" w:rsidRPr="007C6677">
        <w:rPr>
          <w:rFonts w:eastAsia="맑은 고딕"/>
        </w:rPr>
        <w:instrText xml:space="preserve"> ADDIN EN.CITE </w:instrText>
      </w:r>
      <w:r w:rsidR="006D6CDB" w:rsidRPr="007C6677">
        <w:rPr>
          <w:rFonts w:eastAsia="맑은 고딕"/>
        </w:rPr>
        <w:fldChar w:fldCharType="begin">
          <w:fldData xml:space="preserve">PEVuZE5vdGU+PENpdGU+PEF1dGhvcj5ab3U8L0F1dGhvcj48WWVhcj4yMDIwPC9ZZWFyPjxSZWNO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</w:fldData>
        </w:fldChar>
      </w:r>
      <w:r w:rsidR="006D6CDB" w:rsidRPr="007C6677">
        <w:rPr>
          <w:rFonts w:eastAsia="맑은 고딕"/>
        </w:rPr>
        <w:instrText xml:space="preserve"> ADDIN EN.CITE.DATA </w:instrText>
      </w:r>
      <w:r w:rsidR="006D6CDB" w:rsidRPr="007C6677">
        <w:rPr>
          <w:rFonts w:eastAsia="맑은 고딕"/>
        </w:rPr>
      </w:r>
      <w:r w:rsidR="006D6CDB" w:rsidRPr="007C6677">
        <w:rPr>
          <w:rFonts w:eastAsia="맑은 고딕"/>
        </w:rPr>
        <w:fldChar w:fldCharType="end"/>
      </w:r>
      <w:r w:rsidRPr="007C6677">
        <w:rPr>
          <w:rFonts w:eastAsia="맑은 고딕"/>
        </w:rPr>
      </w:r>
      <w:r w:rsidRPr="007C6677">
        <w:rPr>
          <w:rFonts w:eastAsia="맑은 고딕"/>
        </w:rPr>
        <w:fldChar w:fldCharType="separate"/>
      </w:r>
      <w:r w:rsidR="006D6CDB" w:rsidRPr="007C6677">
        <w:rPr>
          <w:rFonts w:eastAsia="맑은 고딕"/>
          <w:noProof/>
        </w:rPr>
        <w:t>[4]</w:t>
      </w:r>
      <w:r w:rsidRPr="007C6677">
        <w:rPr>
          <w:rFonts w:eastAsia="맑은 고딕"/>
        </w:rPr>
        <w:fldChar w:fldCharType="end"/>
      </w:r>
      <w:r w:rsidR="00557CA3" w:rsidRPr="007C6677">
        <w:rPr>
          <w:rFonts w:eastAsia="맑은 고딕"/>
        </w:rPr>
        <w:t xml:space="preserve"> </w:t>
      </w:r>
      <w:r w:rsidR="00557CA3" w:rsidRPr="007C6677">
        <w:rPr>
          <w:rFonts w:eastAsia="맑은 고딕" w:hAnsi="맑은 고딕" w:hint="eastAsia"/>
        </w:rPr>
        <w:t>증상 발</w:t>
      </w:r>
      <w:r w:rsidR="00FD153C" w:rsidRPr="007C6677">
        <w:rPr>
          <w:rFonts w:eastAsia="맑은 고딕" w:hAnsi="맑은 고딕" w:hint="eastAsia"/>
        </w:rPr>
        <w:t>현</w:t>
      </w:r>
      <w:r w:rsidR="00557CA3" w:rsidRPr="007C6677">
        <w:rPr>
          <w:rFonts w:eastAsia="맑은 고딕" w:hAnsi="맑은 고딕" w:hint="eastAsia"/>
        </w:rPr>
        <w:t xml:space="preserve"> 이전에 감염력이 있어 전파가 시작된다면</w:t>
      </w:r>
      <w:r w:rsidR="006D6C2F" w:rsidRPr="007C6677">
        <w:rPr>
          <w:rFonts w:eastAsia="맑은 고딕" w:hAnsi="맑은 고딕" w:hint="eastAsia"/>
        </w:rPr>
        <w:t>,</w:t>
      </w:r>
      <w:r w:rsidR="00557CA3" w:rsidRPr="007C6677">
        <w:rPr>
          <w:rFonts w:eastAsia="맑은 고딕" w:hAnsi="맑은 고딕" w:hint="eastAsia"/>
        </w:rPr>
        <w:t xml:space="preserve"> </w:t>
      </w:r>
      <w:r w:rsidR="008B6127" w:rsidRPr="007C6677">
        <w:rPr>
          <w:rFonts w:eastAsia="맑은 고딕" w:hAnsi="맑은 고딕" w:hint="eastAsia"/>
        </w:rPr>
        <w:t xml:space="preserve">증상이 발현한 </w:t>
      </w:r>
      <w:r w:rsidR="00F47A2D" w:rsidRPr="007C6677">
        <w:rPr>
          <w:rFonts w:eastAsia="맑은 고딕" w:hAnsi="맑은 고딕" w:hint="eastAsia"/>
        </w:rPr>
        <w:t>환자</w:t>
      </w:r>
      <w:r w:rsidR="008B6127" w:rsidRPr="007C6677">
        <w:rPr>
          <w:rFonts w:eastAsia="맑은 고딕" w:hAnsi="맑은 고딕" w:hint="eastAsia"/>
        </w:rPr>
        <w:t xml:space="preserve">를 빠르게 </w:t>
      </w:r>
      <w:r w:rsidR="00F47A2D" w:rsidRPr="007C6677">
        <w:rPr>
          <w:rFonts w:eastAsia="맑은 고딕" w:hAnsi="맑은 고딕" w:hint="eastAsia"/>
        </w:rPr>
        <w:t xml:space="preserve">검사하고 </w:t>
      </w:r>
      <w:r w:rsidR="008B6127" w:rsidRPr="007C6677">
        <w:rPr>
          <w:rFonts w:eastAsia="맑은 고딕" w:hAnsi="맑은 고딕" w:hint="eastAsia"/>
        </w:rPr>
        <w:t>격리</w:t>
      </w:r>
      <w:r w:rsidR="0008037C">
        <w:rPr>
          <w:rFonts w:eastAsia="맑은 고딕" w:hAnsi="맑은 고딕"/>
        </w:rPr>
        <w:t>(Isolation)</w:t>
      </w:r>
      <w:r w:rsidR="008B6127" w:rsidRPr="007C6677">
        <w:rPr>
          <w:rFonts w:eastAsia="맑은 고딕" w:hAnsi="맑은 고딕" w:hint="eastAsia"/>
        </w:rPr>
        <w:t>하는 것</w:t>
      </w:r>
      <w:r w:rsidR="00F47A2D" w:rsidRPr="007C6677">
        <w:rPr>
          <w:rFonts w:eastAsia="맑은 고딕" w:hAnsi="맑은 고딕" w:hint="eastAsia"/>
        </w:rPr>
        <w:t>뿐</w:t>
      </w:r>
      <w:r w:rsidR="00E07378" w:rsidRPr="007C6677">
        <w:rPr>
          <w:rFonts w:eastAsia="맑은 고딕" w:hAnsi="맑은 고딕" w:hint="eastAsia"/>
        </w:rPr>
        <w:t xml:space="preserve"> </w:t>
      </w:r>
      <w:r w:rsidR="00F47A2D" w:rsidRPr="007C6677">
        <w:rPr>
          <w:rFonts w:eastAsia="맑은 고딕" w:hAnsi="맑은 고딕" w:hint="eastAsia"/>
        </w:rPr>
        <w:t>만</w:t>
      </w:r>
      <w:r w:rsidR="00E07378" w:rsidRPr="007C6677">
        <w:rPr>
          <w:rFonts w:eastAsia="맑은 고딕" w:hAnsi="맑은 고딕" w:hint="eastAsia"/>
        </w:rPr>
        <w:t xml:space="preserve"> </w:t>
      </w:r>
      <w:r w:rsidR="00F47A2D" w:rsidRPr="007C6677">
        <w:rPr>
          <w:rFonts w:eastAsia="맑은 고딕" w:hAnsi="맑은 고딕" w:hint="eastAsia"/>
        </w:rPr>
        <w:t>아니라</w:t>
      </w:r>
      <w:r w:rsidR="008B6127">
        <w:rPr>
          <w:rFonts w:eastAsia="맑은 고딕" w:hAnsi="맑은 고딕" w:hint="eastAsia"/>
        </w:rPr>
        <w:t xml:space="preserve"> </w:t>
      </w:r>
      <w:r w:rsidR="0061308B" w:rsidRPr="00827D9D">
        <w:rPr>
          <w:rFonts w:eastAsia="맑은 고딕" w:hAnsi="맑은 고딕" w:hint="eastAsia"/>
        </w:rPr>
        <w:t>증상 발</w:t>
      </w:r>
      <w:r w:rsidR="00FD153C">
        <w:rPr>
          <w:rFonts w:eastAsia="맑은 고딕" w:hAnsi="맑은 고딕" w:hint="eastAsia"/>
        </w:rPr>
        <w:t>현</w:t>
      </w:r>
      <w:r w:rsidR="0061308B" w:rsidRPr="00827D9D">
        <w:rPr>
          <w:rFonts w:eastAsia="맑은 고딕" w:hAnsi="맑은 고딕" w:hint="eastAsia"/>
        </w:rPr>
        <w:t xml:space="preserve"> 이전 또는 증상이 경미한 </w:t>
      </w:r>
      <w:proofErr w:type="spellStart"/>
      <w:r w:rsidR="0061308B" w:rsidRPr="00827D9D">
        <w:rPr>
          <w:rFonts w:eastAsia="맑은 고딕" w:hAnsi="맑은 고딕" w:hint="eastAsia"/>
        </w:rPr>
        <w:t>확진자를</w:t>
      </w:r>
      <w:proofErr w:type="spellEnd"/>
      <w:r w:rsidR="0061308B" w:rsidRPr="00827D9D">
        <w:rPr>
          <w:rFonts w:eastAsia="맑은 고딕" w:hAnsi="맑은 고딕" w:hint="eastAsia"/>
        </w:rPr>
        <w:t xml:space="preserve"> 적극적으로 찾아내고</w:t>
      </w:r>
      <w:r w:rsidR="0061308B" w:rsidRPr="00827D9D">
        <w:rPr>
          <w:rFonts w:eastAsia="맑은 고딕" w:hAnsi="맑은 고딕"/>
        </w:rPr>
        <w:t xml:space="preserve"> </w:t>
      </w:r>
      <w:proofErr w:type="spellStart"/>
      <w:r w:rsidR="0061308B" w:rsidRPr="00827D9D">
        <w:rPr>
          <w:rFonts w:eastAsia="맑은 고딕" w:hAnsi="맑은 고딕" w:hint="eastAsia"/>
        </w:rPr>
        <w:t>확진자의</w:t>
      </w:r>
      <w:proofErr w:type="spellEnd"/>
      <w:r w:rsidR="0061308B" w:rsidRPr="00827D9D">
        <w:rPr>
          <w:rFonts w:eastAsia="맑은 고딕" w:hAnsi="맑은 고딕" w:hint="eastAsia"/>
        </w:rPr>
        <w:t xml:space="preserve"> 접촉자를 선제적으로 </w:t>
      </w:r>
      <w:r w:rsidR="001930E9">
        <w:rPr>
          <w:rFonts w:eastAsia="맑은 고딕" w:hAnsi="맑은 고딕" w:hint="eastAsia"/>
        </w:rPr>
        <w:t>자가</w:t>
      </w:r>
      <w:r w:rsidR="0061308B" w:rsidRPr="00827D9D">
        <w:rPr>
          <w:rFonts w:eastAsia="맑은 고딕" w:hAnsi="맑은 고딕" w:hint="eastAsia"/>
        </w:rPr>
        <w:t>격리</w:t>
      </w:r>
      <w:r w:rsidR="0008037C">
        <w:rPr>
          <w:rFonts w:eastAsia="맑은 고딕" w:hAnsi="맑은 고딕" w:hint="eastAsia"/>
        </w:rPr>
        <w:t>(</w:t>
      </w:r>
      <w:r w:rsidR="0008037C">
        <w:rPr>
          <w:rFonts w:eastAsia="맑은 고딕" w:hAnsi="맑은 고딕"/>
        </w:rPr>
        <w:t>Quarantine)</w:t>
      </w:r>
      <w:r w:rsidR="0061308B" w:rsidRPr="00827D9D">
        <w:rPr>
          <w:rFonts w:eastAsia="맑은 고딕" w:hAnsi="맑은 고딕" w:hint="eastAsia"/>
        </w:rPr>
        <w:t>하는 것이 필요할 것이다.</w:t>
      </w:r>
      <w:r w:rsidR="0061308B" w:rsidRPr="00827D9D">
        <w:rPr>
          <w:rFonts w:eastAsia="맑은 고딕" w:hAnsi="맑은 고딕"/>
        </w:rPr>
        <w:t xml:space="preserve"> </w:t>
      </w:r>
      <w:r w:rsidR="0061308B" w:rsidRPr="00827D9D">
        <w:rPr>
          <w:rFonts w:eastAsia="맑은 고딕" w:hint="eastAsia"/>
        </w:rPr>
        <w:t>그러나 이는 현실적으로 많은 어려움이 따를 것이다</w:t>
      </w:r>
      <w:r w:rsidR="0061308B" w:rsidRPr="00827D9D">
        <w:rPr>
          <w:rFonts w:eastAsia="맑은 고딕"/>
        </w:rPr>
        <w:t>.</w:t>
      </w:r>
      <w:r w:rsidR="009307EC">
        <w:rPr>
          <w:rFonts w:eastAsia="맑은 고딕" w:hAnsi="맑은 고딕"/>
        </w:rPr>
        <w:fldChar w:fldCharType="begin"/>
      </w:r>
      <w:r w:rsidR="006D6CDB">
        <w:rPr>
          <w:rFonts w:eastAsia="맑은 고딕" w:hAnsi="맑은 고딕"/>
        </w:rPr>
        <w:instrText xml:space="preserve"> ADDIN EN.CITE &lt;EndNote&gt;&lt;Cite&gt;&lt;Author&gt;Bi&lt;/Author&gt;&lt;RecNum&gt;1&lt;/RecNum&gt;&lt;DisplayText&gt;[3]&lt;/DisplayText&gt;&lt;record&gt;&lt;rec-number&gt;1&lt;/rec-number&gt;&lt;foreign-keys&gt;&lt;key app="EN" db-id="9e5sf22thv2ewne2xfjvwpaevw29resfsasw" timestamp="1589771945"&gt;1&lt;/key&gt;&lt;/foreign-keys&gt;&lt;ref-type name="Journal Article"&gt;17&lt;/ref-type&gt;&lt;contributors&gt;&lt;authors&gt;&lt;author&gt;Bi, Qifang&lt;/author&gt;&lt;author&gt;Wu, Yongsheng&lt;/author&gt;&lt;author&gt;Mei, Shujiang&lt;/author&gt;&lt;author&gt;Ye, Chenfei&lt;/author&gt;&lt;author&gt;Zou, Xuan&lt;/author&gt;&lt;author&gt;Zhang, Zhen&lt;/author&gt;&lt;author&gt;Liu, Xiaojian&lt;/author&gt;&lt;author&gt;Wei, Lan&lt;/author&gt;&lt;author&gt;Truelove, Shaun A.&lt;/author&gt;&lt;author&gt;Zhang, Tong&lt;/author&gt;&lt;author&gt;Gao, Wei&lt;/author&gt;&lt;author&gt;Cheng, Cong&lt;/author&gt;&lt;author&gt;Tang, Xiujuan&lt;/author&gt;&lt;author&gt;Wu, Xiaoliang&lt;/author&gt;&lt;author&gt;Wu, Yu&lt;/author&gt;&lt;author&gt;Sun, Binbin&lt;/author&gt;&lt;author&gt;Huang, Suli&lt;/author&gt;&lt;author&gt;Sun, Yu&lt;/author&gt;&lt;author&gt;Zhang, Juncen&lt;/author&gt;&lt;author&gt;Ma, Ting&lt;/author&gt;&lt;author&gt;Lessler, Justin&lt;/author&gt;&lt;author&gt;Feng, Tiejian&lt;/author&gt;&lt;/authors&gt;&lt;/contributors&gt;&lt;titles&gt;&lt;title&gt;Epidemiology and transmission of COVID-19 in 391 cases and 1286 of their close contacts in Shenzhen, China: a retrospective cohort study&lt;/title&gt;&lt;secondary-title&gt;The Lancet Infectious Diseases&lt;/secondary-title&gt;&lt;/titles&gt;&lt;periodical&gt;&lt;full-title&gt;The Lancet Infectious Diseases&lt;/full-title&gt;&lt;/periodical&gt;&lt;dates&gt;&lt;/dates&gt;&lt;publisher&gt;Elsevier&lt;/publisher&gt;&lt;isbn&gt;1473-3099&lt;/isbn&gt;&lt;urls&gt;&lt;related-urls&gt;&lt;url&gt;https://doi.org/10.1016/S1473-3099(20)30287-5&lt;/url&gt;&lt;/related-urls&gt;&lt;/urls&gt;&lt;electronic-resource-num&gt;10.1016/S1473-3099(20)30287-5&lt;/electronic-resource-num&gt;&lt;access-date&gt;2020/05/17&lt;/access-date&gt;&lt;/record&gt;&lt;/Cite&gt;&lt;/EndNote&gt;</w:instrText>
      </w:r>
      <w:r w:rsidR="009307EC">
        <w:rPr>
          <w:rFonts w:eastAsia="맑은 고딕" w:hAnsi="맑은 고딕"/>
        </w:rPr>
        <w:fldChar w:fldCharType="separate"/>
      </w:r>
      <w:r w:rsidR="006D6CDB">
        <w:rPr>
          <w:rFonts w:eastAsia="맑은 고딕" w:hAnsi="맑은 고딕"/>
          <w:noProof/>
        </w:rPr>
        <w:t>[3]</w:t>
      </w:r>
      <w:r w:rsidR="009307EC">
        <w:rPr>
          <w:rFonts w:eastAsia="맑은 고딕" w:hAnsi="맑은 고딕"/>
        </w:rPr>
        <w:fldChar w:fldCharType="end"/>
      </w:r>
      <w:r w:rsidR="00557CA3">
        <w:rPr>
          <w:rFonts w:eastAsia="맑은 고딕"/>
        </w:rPr>
        <w:t xml:space="preserve"> </w:t>
      </w:r>
    </w:p>
    <w:p w14:paraId="4AD46216" w14:textId="7928A373" w:rsidR="00FB1465" w:rsidRPr="00731204" w:rsidRDefault="00FB1465" w:rsidP="00557CA3">
      <w:pPr>
        <w:pStyle w:val="1"/>
        <w:tabs>
          <w:tab w:val="left" w:pos="1312"/>
        </w:tabs>
        <w:jc w:val="left"/>
        <w:rPr>
          <w:rFonts w:eastAsia="맑은 고딕"/>
        </w:rPr>
      </w:pPr>
      <w:r>
        <w:rPr>
          <w:rFonts w:eastAsia="맑은 고딕" w:hint="eastAsia"/>
        </w:rPr>
        <w:t>본 연구에서는 대한민국의 지역</w:t>
      </w:r>
      <w:r w:rsidR="001930E9">
        <w:rPr>
          <w:rFonts w:eastAsia="맑은 고딕"/>
        </w:rPr>
        <w:t>A</w:t>
      </w:r>
      <w:r>
        <w:rPr>
          <w:rFonts w:eastAsia="맑은 고딕" w:hint="eastAsia"/>
        </w:rPr>
        <w:t xml:space="preserve">에서 발생한 </w:t>
      </w:r>
      <w:proofErr w:type="spellStart"/>
      <w:r>
        <w:rPr>
          <w:rFonts w:eastAsia="맑은 고딕" w:hint="eastAsia"/>
        </w:rPr>
        <w:t>집단</w:t>
      </w:r>
      <w:r w:rsidR="00A95AD3">
        <w:rPr>
          <w:rFonts w:eastAsia="맑은 고딕" w:hint="eastAsia"/>
        </w:rPr>
        <w:t>발병</w:t>
      </w:r>
      <w:proofErr w:type="spellEnd"/>
      <w:r>
        <w:rPr>
          <w:rFonts w:eastAsia="맑은 고딕" w:hint="eastAsia"/>
        </w:rPr>
        <w:t xml:space="preserve"> 사례를 바탕으로 코로나19의 증상 발</w:t>
      </w:r>
      <w:r w:rsidR="00FD153C">
        <w:rPr>
          <w:rFonts w:eastAsia="맑은 고딕" w:hint="eastAsia"/>
        </w:rPr>
        <w:t>현</w:t>
      </w:r>
      <w:r>
        <w:rPr>
          <w:rFonts w:eastAsia="맑은 고딕" w:hint="eastAsia"/>
        </w:rPr>
        <w:t xml:space="preserve"> 전 전파 양상과</w:t>
      </w:r>
      <w:r>
        <w:rPr>
          <w:rFonts w:eastAsia="맑은 고딕"/>
        </w:rPr>
        <w:t xml:space="preserve"> </w:t>
      </w:r>
      <w:proofErr w:type="spellStart"/>
      <w:r w:rsidR="00557CA3">
        <w:rPr>
          <w:rFonts w:eastAsia="맑은 고딕" w:hAnsi="맑은 고딕" w:hint="eastAsia"/>
        </w:rPr>
        <w:t>접촉</w:t>
      </w:r>
      <w:r w:rsidR="00D1657A">
        <w:rPr>
          <w:rFonts w:eastAsia="맑은 고딕" w:hAnsi="맑은 고딕" w:hint="eastAsia"/>
        </w:rPr>
        <w:t>자</w:t>
      </w:r>
      <w:proofErr w:type="spellEnd"/>
      <w:r w:rsidR="00D1657A">
        <w:rPr>
          <w:rFonts w:eastAsia="맑은 고딕" w:hAnsi="맑은 고딕" w:hint="eastAsia"/>
        </w:rPr>
        <w:t xml:space="preserve"> </w:t>
      </w:r>
      <w:r w:rsidR="00557CA3" w:rsidRPr="00465399">
        <w:rPr>
          <w:rFonts w:eastAsia="맑은 고딕" w:hAnsi="맑은 고딕" w:hint="eastAsia"/>
        </w:rPr>
        <w:t>추적</w:t>
      </w:r>
      <w:r w:rsidR="00465399" w:rsidRPr="00465399">
        <w:rPr>
          <w:rFonts w:hint="eastAsia"/>
        </w:rPr>
        <w:t>(</w:t>
      </w:r>
      <w:r w:rsidR="00465399" w:rsidRPr="00465399">
        <w:t>Contact tracing)</w:t>
      </w:r>
      <w:r w:rsidR="00557CA3">
        <w:rPr>
          <w:rFonts w:eastAsia="맑은 고딕" w:hAnsi="맑은 고딕" w:hint="eastAsia"/>
        </w:rPr>
        <w:t xml:space="preserve">을 통해 </w:t>
      </w:r>
      <w:r>
        <w:rPr>
          <w:rFonts w:eastAsia="맑은 고딕" w:hAnsi="맑은 고딕" w:hint="eastAsia"/>
        </w:rPr>
        <w:t>코로나1</w:t>
      </w:r>
      <w:r>
        <w:rPr>
          <w:rFonts w:eastAsia="맑은 고딕" w:hAnsi="맑은 고딕"/>
        </w:rPr>
        <w:t>9</w:t>
      </w:r>
      <w:r>
        <w:rPr>
          <w:rFonts w:eastAsia="맑은 고딕" w:hAnsi="맑은 고딕" w:hint="eastAsia"/>
        </w:rPr>
        <w:t>의 전파를</w:t>
      </w:r>
      <w:r w:rsidR="00557CA3">
        <w:rPr>
          <w:rFonts w:eastAsia="맑은 고딕" w:hAnsi="맑은 고딕" w:hint="eastAsia"/>
        </w:rPr>
        <w:t xml:space="preserve"> 어느정도 조절할 수 있었는지를 알아보고자 한다</w:t>
      </w:r>
      <w:r w:rsidR="00557CA3">
        <w:rPr>
          <w:rFonts w:eastAsia="맑은 고딕"/>
        </w:rPr>
        <w:t>.</w:t>
      </w:r>
      <w:r w:rsidR="0088493F">
        <w:rPr>
          <w:rFonts w:eastAsia="맑은 고딕"/>
        </w:rPr>
        <w:t xml:space="preserve"> </w:t>
      </w:r>
      <w:r w:rsidR="00557CA3">
        <w:rPr>
          <w:rFonts w:eastAsia="맑은 고딕" w:hAnsi="맑은 고딕" w:hint="eastAsia"/>
        </w:rPr>
        <w:t xml:space="preserve">또한 추적을 통해 </w:t>
      </w:r>
      <w:r w:rsidR="00D1657A">
        <w:rPr>
          <w:rFonts w:eastAsia="맑은 고딕" w:hAnsi="맑은 고딕" w:hint="eastAsia"/>
        </w:rPr>
        <w:t>설정한</w:t>
      </w:r>
      <w:r w:rsidR="00557CA3">
        <w:rPr>
          <w:rFonts w:eastAsia="맑은 고딕" w:hAnsi="맑은 고딕" w:hint="eastAsia"/>
        </w:rPr>
        <w:t xml:space="preserve"> 접촉자</w:t>
      </w:r>
      <w:r w:rsidR="00D1657A">
        <w:rPr>
          <w:rFonts w:eastAsia="맑은 고딕" w:hAnsi="맑은 고딕" w:hint="eastAsia"/>
        </w:rPr>
        <w:t>들</w:t>
      </w:r>
      <w:r w:rsidR="00557CA3">
        <w:rPr>
          <w:rFonts w:eastAsia="맑은 고딕" w:hAnsi="맑은 고딕" w:hint="eastAsia"/>
        </w:rPr>
        <w:t xml:space="preserve">을 </w:t>
      </w:r>
      <w:r w:rsidR="00591FA0">
        <w:rPr>
          <w:rFonts w:eastAsia="맑은 고딕" w:hAnsi="맑은 고딕" w:hint="eastAsia"/>
        </w:rPr>
        <w:t>바탕으로</w:t>
      </w:r>
      <w:r w:rsidR="00557CA3">
        <w:rPr>
          <w:rFonts w:eastAsia="맑은 고딕" w:hAnsi="맑은 고딕" w:hint="eastAsia"/>
        </w:rPr>
        <w:t xml:space="preserve"> </w:t>
      </w:r>
      <w:r w:rsidR="0088493F">
        <w:rPr>
          <w:rFonts w:eastAsia="맑은 고딕" w:hAnsi="맑은 고딕" w:hint="eastAsia"/>
        </w:rPr>
        <w:t>지역사회</w:t>
      </w:r>
      <w:r>
        <w:rPr>
          <w:rFonts w:eastAsia="맑은 고딕" w:hAnsi="맑은 고딕" w:hint="eastAsia"/>
        </w:rPr>
        <w:t xml:space="preserve"> </w:t>
      </w:r>
      <w:proofErr w:type="spellStart"/>
      <w:r>
        <w:rPr>
          <w:rFonts w:eastAsia="맑은 고딕" w:hAnsi="맑은 고딕" w:hint="eastAsia"/>
        </w:rPr>
        <w:t>집단</w:t>
      </w:r>
      <w:r w:rsidR="00A95AD3">
        <w:rPr>
          <w:rFonts w:eastAsia="맑은 고딕" w:hAnsi="맑은 고딕" w:hint="eastAsia"/>
        </w:rPr>
        <w:t>발병</w:t>
      </w:r>
      <w:proofErr w:type="spellEnd"/>
      <w:r>
        <w:rPr>
          <w:rFonts w:eastAsia="맑은 고딕" w:hAnsi="맑은 고딕" w:hint="eastAsia"/>
        </w:rPr>
        <w:t xml:space="preserve"> 사례에서</w:t>
      </w:r>
      <w:r w:rsidR="001930E9">
        <w:rPr>
          <w:rFonts w:eastAsia="맑은 고딕" w:hAnsi="맑은 고딕" w:hint="eastAsia"/>
        </w:rPr>
        <w:t>의</w:t>
      </w:r>
      <w:r>
        <w:rPr>
          <w:rFonts w:eastAsia="맑은 고딕" w:hAnsi="맑은 고딕" w:hint="eastAsia"/>
        </w:rPr>
        <w:t xml:space="preserve"> </w:t>
      </w:r>
      <w:r w:rsidR="00557CA3">
        <w:rPr>
          <w:rFonts w:eastAsia="맑은 고딕" w:hAnsi="맑은 고딕" w:hint="eastAsia"/>
        </w:rPr>
        <w:t>코로나</w:t>
      </w:r>
      <w:r w:rsidR="00557CA3">
        <w:rPr>
          <w:rFonts w:eastAsia="맑은 고딕"/>
        </w:rPr>
        <w:t>19</w:t>
      </w:r>
      <w:r w:rsidR="00557CA3">
        <w:rPr>
          <w:rFonts w:eastAsia="맑은 고딕" w:hAnsi="맑은 고딕" w:hint="eastAsia"/>
        </w:rPr>
        <w:t xml:space="preserve"> </w:t>
      </w:r>
      <w:r w:rsidR="0088493F">
        <w:rPr>
          <w:rFonts w:eastAsia="맑은 고딕" w:hAnsi="맑은 고딕" w:hint="eastAsia"/>
        </w:rPr>
        <w:t xml:space="preserve">유행의 특징과 </w:t>
      </w:r>
      <w:proofErr w:type="spellStart"/>
      <w:r w:rsidR="0088493F">
        <w:rPr>
          <w:rFonts w:eastAsia="맑은 고딕" w:hAnsi="맑은 고딕" w:hint="eastAsia"/>
        </w:rPr>
        <w:t>이차발병률</w:t>
      </w:r>
      <w:proofErr w:type="spellEnd"/>
      <w:r w:rsidR="0088493F">
        <w:rPr>
          <w:rFonts w:eastAsia="맑은 고딕" w:hAnsi="맑은 고딕" w:hint="eastAsia"/>
        </w:rPr>
        <w:t xml:space="preserve"> 등의 </w:t>
      </w:r>
      <w:r w:rsidR="00557CA3">
        <w:rPr>
          <w:rFonts w:eastAsia="맑은 고딕" w:hAnsi="맑은 고딕" w:hint="eastAsia"/>
        </w:rPr>
        <w:t xml:space="preserve">정보를 </w:t>
      </w:r>
      <w:r w:rsidR="0088493F">
        <w:rPr>
          <w:rFonts w:eastAsia="맑은 고딕" w:hAnsi="맑은 고딕" w:hint="eastAsia"/>
        </w:rPr>
        <w:t>알아보았다.</w:t>
      </w:r>
    </w:p>
    <w:p w14:paraId="0B5BD70C" w14:textId="749A5969" w:rsidR="00A8704E" w:rsidRDefault="00A8704E" w:rsidP="00A8704E">
      <w:pPr>
        <w:pStyle w:val="1"/>
        <w:tabs>
          <w:tab w:val="left" w:pos="1312"/>
        </w:tabs>
        <w:jc w:val="left"/>
        <w:rPr>
          <w:rFonts w:eastAsia="맑은 고딕"/>
          <w:b/>
          <w:bCs/>
          <w:sz w:val="22"/>
          <w:szCs w:val="22"/>
        </w:rPr>
      </w:pPr>
      <w:bookmarkStart w:id="1" w:name="_Hlk44117416"/>
      <w:r>
        <w:rPr>
          <w:rFonts w:eastAsia="맑은 고딕" w:hint="eastAsia"/>
          <w:b/>
          <w:bCs/>
          <w:sz w:val="22"/>
          <w:szCs w:val="22"/>
        </w:rPr>
        <w:t>Method</w:t>
      </w:r>
      <w:r w:rsidR="00DC1AE3">
        <w:rPr>
          <w:rFonts w:eastAsia="맑은 고딕" w:hint="eastAsia"/>
          <w:b/>
          <w:bCs/>
          <w:sz w:val="22"/>
          <w:szCs w:val="22"/>
        </w:rPr>
        <w:t>s</w:t>
      </w:r>
    </w:p>
    <w:p w14:paraId="1C424A1C" w14:textId="6316166E" w:rsidR="00C7219E" w:rsidRPr="007C6677" w:rsidRDefault="001109A4" w:rsidP="00A07DDF">
      <w:r w:rsidRPr="007C6677">
        <w:rPr>
          <w:b/>
          <w:bCs/>
        </w:rPr>
        <w:t xml:space="preserve">Background </w:t>
      </w:r>
      <w:r w:rsidRPr="001C07B2">
        <w:rPr>
          <w:b/>
          <w:bCs/>
        </w:rPr>
        <w:t xml:space="preserve">and </w:t>
      </w:r>
      <w:r w:rsidR="00A8704E" w:rsidRPr="001C07B2">
        <w:rPr>
          <w:rFonts w:hint="eastAsia"/>
          <w:b/>
          <w:bCs/>
        </w:rPr>
        <w:t>Setting)</w:t>
      </w:r>
      <w:r w:rsidR="00A8704E" w:rsidRPr="001C07B2">
        <w:rPr>
          <w:rFonts w:hint="eastAsia"/>
        </w:rPr>
        <w:t xml:space="preserve"> </w:t>
      </w:r>
      <w:r w:rsidR="009A6DF4" w:rsidRPr="001C07B2">
        <w:t>2020</w:t>
      </w:r>
      <w:r w:rsidR="009A6DF4" w:rsidRPr="001C07B2">
        <w:rPr>
          <w:rFonts w:hint="eastAsia"/>
        </w:rPr>
        <w:t>년</w:t>
      </w:r>
      <w:r w:rsidR="003A74C9" w:rsidRPr="001C07B2">
        <w:rPr>
          <w:rFonts w:hint="eastAsia"/>
        </w:rPr>
        <w:t xml:space="preserve"> </w:t>
      </w:r>
      <w:r w:rsidR="004933EE" w:rsidRPr="001C07B2">
        <w:t>3</w:t>
      </w:r>
      <w:r w:rsidR="004933EE" w:rsidRPr="001C07B2">
        <w:rPr>
          <w:rFonts w:hint="eastAsia"/>
        </w:rPr>
        <w:t>월2</w:t>
      </w:r>
      <w:r w:rsidR="004933EE" w:rsidRPr="001C07B2">
        <w:t>8</w:t>
      </w:r>
      <w:r w:rsidR="004933EE" w:rsidRPr="001C07B2">
        <w:rPr>
          <w:rFonts w:hint="eastAsia"/>
        </w:rPr>
        <w:t xml:space="preserve">일부터 </w:t>
      </w:r>
      <w:r w:rsidR="004933EE" w:rsidRPr="001C07B2">
        <w:t>3</w:t>
      </w:r>
      <w:r w:rsidR="004933EE" w:rsidRPr="001C07B2">
        <w:rPr>
          <w:rFonts w:hint="eastAsia"/>
        </w:rPr>
        <w:t>월3</w:t>
      </w:r>
      <w:r w:rsidR="004933EE" w:rsidRPr="001C07B2">
        <w:t>1</w:t>
      </w:r>
      <w:r w:rsidR="004933EE" w:rsidRPr="001C07B2">
        <w:rPr>
          <w:rFonts w:hint="eastAsia"/>
        </w:rPr>
        <w:t>일까지</w:t>
      </w:r>
      <w:r w:rsidR="00A07DDF" w:rsidRPr="001C07B2">
        <w:rPr>
          <w:rFonts w:hint="eastAsia"/>
        </w:rPr>
        <w:t xml:space="preserve"> </w:t>
      </w:r>
      <w:r w:rsidR="004933EE" w:rsidRPr="001C07B2">
        <w:rPr>
          <w:rFonts w:hint="eastAsia"/>
        </w:rPr>
        <w:t xml:space="preserve">다수의 </w:t>
      </w:r>
      <w:r w:rsidR="00A95AD3" w:rsidRPr="001C07B2">
        <w:rPr>
          <w:rFonts w:hint="eastAsia"/>
        </w:rPr>
        <w:t>코로나1</w:t>
      </w:r>
      <w:r w:rsidR="00A95AD3" w:rsidRPr="001C07B2">
        <w:t xml:space="preserve">9 </w:t>
      </w:r>
      <w:r w:rsidR="00A95AD3" w:rsidRPr="001C07B2">
        <w:rPr>
          <w:rFonts w:hint="eastAsia"/>
        </w:rPr>
        <w:t>확진자</w:t>
      </w:r>
      <w:r w:rsidR="004933EE" w:rsidRPr="001C07B2">
        <w:rPr>
          <w:rFonts w:hint="eastAsia"/>
        </w:rPr>
        <w:t>가</w:t>
      </w:r>
      <w:r w:rsidR="00FB1465" w:rsidRPr="001C07B2">
        <w:rPr>
          <w:rFonts w:hint="eastAsia"/>
        </w:rPr>
        <w:t xml:space="preserve"> </w:t>
      </w:r>
      <w:r w:rsidR="009A6DF4" w:rsidRPr="001C07B2">
        <w:rPr>
          <w:rFonts w:hint="eastAsia"/>
        </w:rPr>
        <w:t>지역A</w:t>
      </w:r>
      <w:r w:rsidRPr="001C07B2">
        <w:rPr>
          <w:rFonts w:hint="eastAsia"/>
        </w:rPr>
        <w:t xml:space="preserve">에서 </w:t>
      </w:r>
      <w:r w:rsidR="00A07DDF" w:rsidRPr="001C07B2">
        <w:rPr>
          <w:rFonts w:hint="eastAsia"/>
        </w:rPr>
        <w:t xml:space="preserve">발생하였고 </w:t>
      </w:r>
      <w:r w:rsidRPr="001C07B2">
        <w:rPr>
          <w:rFonts w:hint="eastAsia"/>
        </w:rPr>
        <w:t>지역</w:t>
      </w:r>
      <w:r w:rsidR="009A6DF4" w:rsidRPr="001C07B2">
        <w:rPr>
          <w:rFonts w:hint="eastAsia"/>
        </w:rPr>
        <w:t>A</w:t>
      </w:r>
      <w:r w:rsidRPr="001C07B2">
        <w:rPr>
          <w:rFonts w:hint="eastAsia"/>
        </w:rPr>
        <w:t>에 위치한 빌딩</w:t>
      </w:r>
      <w:r w:rsidR="00EE4780" w:rsidRPr="001C07B2">
        <w:rPr>
          <w:rFonts w:hint="eastAsia"/>
        </w:rPr>
        <w:t>A</w:t>
      </w:r>
      <w:r w:rsidRPr="001C07B2">
        <w:rPr>
          <w:rFonts w:hint="eastAsia"/>
        </w:rPr>
        <w:t xml:space="preserve"> 및 </w:t>
      </w:r>
      <w:r w:rsidRPr="001C07B2">
        <w:rPr>
          <w:rFonts w:hint="eastAsia"/>
          <w:bCs/>
        </w:rPr>
        <w:t>다중이용시설(목욕탕</w:t>
      </w:r>
      <w:r w:rsidR="00EE4780" w:rsidRPr="001C07B2">
        <w:rPr>
          <w:rFonts w:hint="eastAsia"/>
          <w:bCs/>
        </w:rPr>
        <w:t>A</w:t>
      </w:r>
      <w:r w:rsidRPr="001C07B2">
        <w:rPr>
          <w:rFonts w:hint="eastAsia"/>
          <w:bCs/>
        </w:rPr>
        <w:t>)</w:t>
      </w:r>
      <w:r w:rsidRPr="001C07B2">
        <w:rPr>
          <w:rFonts w:hint="eastAsia"/>
        </w:rPr>
        <w:t>과 연관이 있음을</w:t>
      </w:r>
      <w:r w:rsidRPr="001C07B2">
        <w:t xml:space="preserve"> </w:t>
      </w:r>
      <w:r w:rsidRPr="001C07B2">
        <w:rPr>
          <w:rFonts w:hint="eastAsia"/>
        </w:rPr>
        <w:t>확인하였</w:t>
      </w:r>
      <w:r w:rsidR="00B924B0" w:rsidRPr="001C07B2">
        <w:rPr>
          <w:rFonts w:hint="eastAsia"/>
        </w:rPr>
        <w:t>다</w:t>
      </w:r>
      <w:r w:rsidR="00B924B0" w:rsidRPr="001C07B2">
        <w:t>.</w:t>
      </w:r>
      <w:r w:rsidRPr="001C07B2">
        <w:rPr>
          <w:rFonts w:hint="eastAsia"/>
        </w:rPr>
        <w:t xml:space="preserve"> </w:t>
      </w:r>
      <w:r w:rsidR="009A6DF4" w:rsidRPr="001C07B2">
        <w:rPr>
          <w:rFonts w:hint="eastAsia"/>
        </w:rPr>
        <w:t>지역A는 인구 약 3</w:t>
      </w:r>
      <w:r w:rsidR="009A6DF4" w:rsidRPr="001C07B2">
        <w:t>5</w:t>
      </w:r>
      <w:r w:rsidR="009A6DF4" w:rsidRPr="001C07B2">
        <w:rPr>
          <w:rFonts w:hint="eastAsia"/>
        </w:rPr>
        <w:t xml:space="preserve">만명의 도시이며 주변 도시들의 </w:t>
      </w:r>
      <w:r w:rsidR="00A8349D" w:rsidRPr="001C07B2">
        <w:rPr>
          <w:rFonts w:hint="eastAsia"/>
        </w:rPr>
        <w:t>행정,</w:t>
      </w:r>
      <w:r w:rsidR="00A8349D" w:rsidRPr="001C07B2">
        <w:t xml:space="preserve"> </w:t>
      </w:r>
      <w:r w:rsidR="00A8349D" w:rsidRPr="001C07B2">
        <w:rPr>
          <w:rFonts w:hint="eastAsia"/>
        </w:rPr>
        <w:t xml:space="preserve">교통 및 생활권 </w:t>
      </w:r>
      <w:r w:rsidR="009A6DF4" w:rsidRPr="001C07B2">
        <w:rPr>
          <w:rFonts w:hint="eastAsia"/>
        </w:rPr>
        <w:t>거점도시</w:t>
      </w:r>
      <w:r w:rsidR="00A8349D" w:rsidRPr="001C07B2">
        <w:rPr>
          <w:rFonts w:hint="eastAsia"/>
        </w:rPr>
        <w:t>의</w:t>
      </w:r>
      <w:r w:rsidR="009A6DF4" w:rsidRPr="001C07B2">
        <w:rPr>
          <w:rFonts w:hint="eastAsia"/>
        </w:rPr>
        <w:t xml:space="preserve"> 역할을 하고 있다.</w:t>
      </w:r>
      <w:r w:rsidR="009A6DF4" w:rsidRPr="001C07B2">
        <w:t xml:space="preserve"> </w:t>
      </w:r>
      <w:r w:rsidR="00A8349D" w:rsidRPr="001C07B2">
        <w:rPr>
          <w:rFonts w:hint="eastAsia"/>
        </w:rPr>
        <w:t>이번 목욕탕</w:t>
      </w:r>
      <w:r w:rsidR="00D203C3" w:rsidRPr="001C07B2">
        <w:rPr>
          <w:rFonts w:hint="eastAsia"/>
        </w:rPr>
        <w:t>A</w:t>
      </w:r>
      <w:r w:rsidR="00A8349D" w:rsidRPr="001C07B2">
        <w:rPr>
          <w:rFonts w:hint="eastAsia"/>
        </w:rPr>
        <w:t xml:space="preserve">관련 </w:t>
      </w:r>
      <w:proofErr w:type="spellStart"/>
      <w:r w:rsidR="00A8349D" w:rsidRPr="001C07B2">
        <w:rPr>
          <w:rFonts w:hint="eastAsia"/>
        </w:rPr>
        <w:t>집단발병</w:t>
      </w:r>
      <w:proofErr w:type="spellEnd"/>
      <w:r w:rsidR="00A8349D" w:rsidRPr="001C07B2">
        <w:rPr>
          <w:rFonts w:hint="eastAsia"/>
        </w:rPr>
        <w:t xml:space="preserve"> 이전 대구 신천지교회 관련 </w:t>
      </w:r>
      <w:proofErr w:type="spellStart"/>
      <w:r w:rsidR="00A8349D" w:rsidRPr="001C07B2">
        <w:rPr>
          <w:rFonts w:hint="eastAsia"/>
        </w:rPr>
        <w:t>확진자</w:t>
      </w:r>
      <w:proofErr w:type="spellEnd"/>
      <w:r w:rsidR="00A8349D" w:rsidRPr="001C07B2">
        <w:t xml:space="preserve"> 2</w:t>
      </w:r>
      <w:r w:rsidR="00A8349D" w:rsidRPr="001C07B2">
        <w:rPr>
          <w:rFonts w:hint="eastAsia"/>
        </w:rPr>
        <w:t xml:space="preserve">명이 </w:t>
      </w:r>
      <w:r w:rsidR="00EE4780" w:rsidRPr="001C07B2">
        <w:rPr>
          <w:rFonts w:hint="eastAsia"/>
        </w:rPr>
        <w:t xml:space="preserve">약 </w:t>
      </w:r>
      <w:r w:rsidR="00EE4780" w:rsidRPr="001C07B2">
        <w:t>40</w:t>
      </w:r>
      <w:r w:rsidR="00EE4780" w:rsidRPr="001C07B2">
        <w:rPr>
          <w:rFonts w:hint="eastAsia"/>
        </w:rPr>
        <w:t xml:space="preserve">일 전 </w:t>
      </w:r>
      <w:r w:rsidR="00A8349D" w:rsidRPr="001C07B2">
        <w:rPr>
          <w:rFonts w:hint="eastAsia"/>
        </w:rPr>
        <w:t xml:space="preserve">발생한 것 외에 </w:t>
      </w:r>
      <w:proofErr w:type="spellStart"/>
      <w:r w:rsidR="00A8349D" w:rsidRPr="001C07B2">
        <w:rPr>
          <w:rFonts w:hint="eastAsia"/>
        </w:rPr>
        <w:t>확진자가</w:t>
      </w:r>
      <w:proofErr w:type="spellEnd"/>
      <w:r w:rsidR="00A8349D" w:rsidRPr="001C07B2">
        <w:rPr>
          <w:rFonts w:hint="eastAsia"/>
        </w:rPr>
        <w:t xml:space="preserve"> 발생한 적이 없</w:t>
      </w:r>
      <w:r w:rsidR="00EE4780" w:rsidRPr="001C07B2">
        <w:rPr>
          <w:rFonts w:hint="eastAsia"/>
        </w:rPr>
        <w:t>는 지역이다</w:t>
      </w:r>
      <w:r w:rsidR="00A8349D" w:rsidRPr="001C07B2">
        <w:rPr>
          <w:rFonts w:hint="eastAsia"/>
        </w:rPr>
        <w:t>.</w:t>
      </w:r>
      <w:r w:rsidR="00A8349D" w:rsidRPr="001C07B2">
        <w:t xml:space="preserve"> </w:t>
      </w:r>
      <w:r w:rsidR="006A693D" w:rsidRPr="001C07B2">
        <w:rPr>
          <w:rFonts w:hint="eastAsia"/>
        </w:rPr>
        <w:t>빌딩</w:t>
      </w:r>
      <w:r w:rsidR="00EE4780" w:rsidRPr="001C07B2">
        <w:rPr>
          <w:rFonts w:hint="eastAsia"/>
        </w:rPr>
        <w:t>A</w:t>
      </w:r>
      <w:r w:rsidR="00A8349D" w:rsidRPr="001C07B2">
        <w:rPr>
          <w:rFonts w:hint="eastAsia"/>
        </w:rPr>
        <w:t>은 지하3층에서 지상1</w:t>
      </w:r>
      <w:r w:rsidR="00A8349D" w:rsidRPr="001C07B2">
        <w:t>9</w:t>
      </w:r>
      <w:r w:rsidR="00A8349D" w:rsidRPr="001C07B2">
        <w:rPr>
          <w:rFonts w:hint="eastAsia"/>
        </w:rPr>
        <w:t xml:space="preserve">층의 규모로 </w:t>
      </w:r>
      <w:r w:rsidR="00EE4780" w:rsidRPr="001C07B2">
        <w:rPr>
          <w:rFonts w:hint="eastAsia"/>
        </w:rPr>
        <w:t>상업</w:t>
      </w:r>
      <w:r w:rsidR="00A8349D" w:rsidRPr="001C07B2">
        <w:rPr>
          <w:rFonts w:hint="eastAsia"/>
        </w:rPr>
        <w:t>시설(지하1층~지상1층)</w:t>
      </w:r>
      <w:r w:rsidR="00EE4780" w:rsidRPr="001C07B2">
        <w:rPr>
          <w:rFonts w:hint="eastAsia"/>
        </w:rPr>
        <w:t>과 지식산업센터(</w:t>
      </w:r>
      <w:r w:rsidR="00EE4780" w:rsidRPr="001C07B2">
        <w:t>2</w:t>
      </w:r>
      <w:r w:rsidR="00EE4780" w:rsidRPr="001C07B2">
        <w:rPr>
          <w:rFonts w:hint="eastAsia"/>
        </w:rPr>
        <w:t>층~</w:t>
      </w:r>
      <w:r w:rsidR="00EE4780" w:rsidRPr="001C07B2">
        <w:t>19</w:t>
      </w:r>
      <w:r w:rsidR="00EE4780" w:rsidRPr="001C07B2">
        <w:rPr>
          <w:rFonts w:hint="eastAsia"/>
        </w:rPr>
        <w:t xml:space="preserve">층)가 </w:t>
      </w:r>
      <w:r w:rsidR="00A8349D" w:rsidRPr="001C07B2">
        <w:rPr>
          <w:rFonts w:hint="eastAsia"/>
        </w:rPr>
        <w:t>입주</w:t>
      </w:r>
      <w:r w:rsidR="00EE4780" w:rsidRPr="001C07B2">
        <w:rPr>
          <w:rFonts w:hint="eastAsia"/>
        </w:rPr>
        <w:t xml:space="preserve">하고 </w:t>
      </w:r>
      <w:r w:rsidR="00A8349D" w:rsidRPr="001C07B2">
        <w:rPr>
          <w:rFonts w:hint="eastAsia"/>
        </w:rPr>
        <w:t>있다.</w:t>
      </w:r>
      <w:r w:rsidR="00EE4780" w:rsidRPr="001C07B2">
        <w:t xml:space="preserve"> </w:t>
      </w:r>
      <w:r w:rsidR="006A693D" w:rsidRPr="001C07B2">
        <w:rPr>
          <w:rFonts w:hint="eastAsia"/>
        </w:rPr>
        <w:t xml:space="preserve">상주 인원은 </w:t>
      </w:r>
      <w:r w:rsidR="00A8704E" w:rsidRPr="001C07B2">
        <w:rPr>
          <w:rFonts w:hint="eastAsia"/>
        </w:rPr>
        <w:t>약 2500명</w:t>
      </w:r>
      <w:r w:rsidR="00B924B0" w:rsidRPr="001C07B2">
        <w:rPr>
          <w:rFonts w:hint="eastAsia"/>
        </w:rPr>
        <w:t>이며</w:t>
      </w:r>
      <w:r w:rsidR="00A8704E" w:rsidRPr="001C07B2">
        <w:rPr>
          <w:rFonts w:hint="eastAsia"/>
        </w:rPr>
        <w:t xml:space="preserve"> 1일 출입차량</w:t>
      </w:r>
      <w:r w:rsidR="00B924B0" w:rsidRPr="001C07B2">
        <w:rPr>
          <w:rFonts w:hint="eastAsia"/>
        </w:rPr>
        <w:t>은</w:t>
      </w:r>
      <w:r w:rsidR="00A8704E" w:rsidRPr="001C07B2">
        <w:rPr>
          <w:rFonts w:hint="eastAsia"/>
        </w:rPr>
        <w:t xml:space="preserve"> 약 2300대이</w:t>
      </w:r>
      <w:r w:rsidR="00B924B0" w:rsidRPr="001C07B2">
        <w:rPr>
          <w:rFonts w:hint="eastAsia"/>
        </w:rPr>
        <w:t>다</w:t>
      </w:r>
      <w:r w:rsidR="00B924B0" w:rsidRPr="001C07B2">
        <w:t>.</w:t>
      </w:r>
      <w:r w:rsidR="00A8704E" w:rsidRPr="001C07B2">
        <w:rPr>
          <w:rFonts w:hint="eastAsia"/>
        </w:rPr>
        <w:t xml:space="preserve"> </w:t>
      </w:r>
      <w:r w:rsidR="00A07DDF" w:rsidRPr="001C07B2">
        <w:rPr>
          <w:rFonts w:hint="eastAsia"/>
        </w:rPr>
        <w:t>상업 시설의 방문객을 포함한 유동</w:t>
      </w:r>
      <w:r w:rsidR="00B924B0" w:rsidRPr="001C07B2">
        <w:rPr>
          <w:rFonts w:hint="eastAsia"/>
        </w:rPr>
        <w:t xml:space="preserve">인구는 하루에 </w:t>
      </w:r>
      <w:r w:rsidR="00A8704E" w:rsidRPr="001C07B2">
        <w:rPr>
          <w:rFonts w:hint="eastAsia"/>
        </w:rPr>
        <w:t>약 350</w:t>
      </w:r>
      <w:r w:rsidR="00A07DDF" w:rsidRPr="001C07B2">
        <w:rPr>
          <w:rFonts w:hint="eastAsia"/>
        </w:rPr>
        <w:t>명이다.</w:t>
      </w:r>
      <w:r w:rsidR="00A07DDF" w:rsidRPr="001C07B2">
        <w:t xml:space="preserve"> </w:t>
      </w:r>
      <w:r w:rsidR="00B46432" w:rsidRPr="001C07B2">
        <w:rPr>
          <w:rFonts w:hint="eastAsia"/>
        </w:rPr>
        <w:t>목욕탕</w:t>
      </w:r>
      <w:r w:rsidR="00EE4780" w:rsidRPr="001C07B2">
        <w:rPr>
          <w:rFonts w:hint="eastAsia"/>
        </w:rPr>
        <w:t>A은 빌딩A의 지하1층에 위치하고 있</w:t>
      </w:r>
      <w:r w:rsidR="000B36BE" w:rsidRPr="001C07B2">
        <w:rPr>
          <w:rFonts w:hint="eastAsia"/>
        </w:rPr>
        <w:t>고,</w:t>
      </w:r>
      <w:r w:rsidR="000B36BE" w:rsidRPr="001C07B2">
        <w:t xml:space="preserve"> </w:t>
      </w:r>
      <w:r w:rsidR="0063662A" w:rsidRPr="001C07B2">
        <w:rPr>
          <w:rFonts w:hint="eastAsia"/>
        </w:rPr>
        <w:t xml:space="preserve">남녀 목욕탕은 분리되어 </w:t>
      </w:r>
      <w:r w:rsidR="00EE4780" w:rsidRPr="001C07B2">
        <w:rPr>
          <w:rFonts w:hint="eastAsia"/>
        </w:rPr>
        <w:t>공용</w:t>
      </w:r>
      <w:r w:rsidR="000B36BE" w:rsidRPr="001C07B2">
        <w:rPr>
          <w:rFonts w:hint="eastAsia"/>
        </w:rPr>
        <w:t xml:space="preserve">으로 사용하는 공간은 </w:t>
      </w:r>
      <w:r w:rsidR="00EE4780" w:rsidRPr="001C07B2">
        <w:rPr>
          <w:rFonts w:hint="eastAsia"/>
        </w:rPr>
        <w:t>없</w:t>
      </w:r>
      <w:r w:rsidR="005736ED" w:rsidRPr="001C07B2">
        <w:rPr>
          <w:rFonts w:hint="eastAsia"/>
        </w:rPr>
        <w:t>다.</w:t>
      </w:r>
      <w:r w:rsidR="006A693D" w:rsidRPr="001C07B2">
        <w:rPr>
          <w:rFonts w:hint="eastAsia"/>
        </w:rPr>
        <w:t xml:space="preserve"> 일일 방문</w:t>
      </w:r>
      <w:r w:rsidR="00B924B0" w:rsidRPr="001C07B2">
        <w:rPr>
          <w:rFonts w:hint="eastAsia"/>
        </w:rPr>
        <w:t>자는</w:t>
      </w:r>
      <w:r w:rsidR="006A693D" w:rsidRPr="001C07B2">
        <w:rPr>
          <w:rFonts w:hint="eastAsia"/>
        </w:rPr>
        <w:t xml:space="preserve"> 약 </w:t>
      </w:r>
      <w:r w:rsidR="00D1657A" w:rsidRPr="001C07B2">
        <w:t>250</w:t>
      </w:r>
      <w:r w:rsidR="000C3F0E" w:rsidRPr="001C07B2">
        <w:rPr>
          <w:rFonts w:hint="eastAsia"/>
        </w:rPr>
        <w:t>명이</w:t>
      </w:r>
      <w:r w:rsidR="00A07DDF" w:rsidRPr="001C07B2">
        <w:rPr>
          <w:rFonts w:hint="eastAsia"/>
        </w:rPr>
        <w:t>며 피트니스센터와</w:t>
      </w:r>
      <w:r w:rsidR="00A07DDF" w:rsidRPr="007C6677">
        <w:rPr>
          <w:rFonts w:hint="eastAsia"/>
        </w:rPr>
        <w:t xml:space="preserve"> 함께 정기적으로 이용하는 사람들이 많고 주말</w:t>
      </w:r>
      <w:r w:rsidR="00A07DDF" w:rsidRPr="007C6677">
        <w:rPr>
          <w:rFonts w:hint="eastAsia"/>
        </w:rPr>
        <w:lastRenderedPageBreak/>
        <w:t>엔</w:t>
      </w:r>
      <w:r w:rsidR="00A8704E" w:rsidRPr="007C6677">
        <w:rPr>
          <w:rFonts w:hint="eastAsia"/>
        </w:rPr>
        <w:t xml:space="preserve"> </w:t>
      </w:r>
      <w:r w:rsidR="00A07DDF" w:rsidRPr="007C6677">
        <w:rPr>
          <w:rFonts w:hint="eastAsia"/>
        </w:rPr>
        <w:t>타</w:t>
      </w:r>
      <w:r w:rsidR="006A693D" w:rsidRPr="007C6677">
        <w:rPr>
          <w:rFonts w:hint="eastAsia"/>
        </w:rPr>
        <w:t xml:space="preserve"> 지역</w:t>
      </w:r>
      <w:r w:rsidR="00A07DDF" w:rsidRPr="007C6677">
        <w:rPr>
          <w:rFonts w:hint="eastAsia"/>
        </w:rPr>
        <w:t>에서 방문하는 사람들도</w:t>
      </w:r>
      <w:r w:rsidR="006A693D" w:rsidRPr="007C6677">
        <w:rPr>
          <w:rFonts w:hint="eastAsia"/>
        </w:rPr>
        <w:t xml:space="preserve"> 많다</w:t>
      </w:r>
      <w:r w:rsidR="00A8704E" w:rsidRPr="007C6677">
        <w:rPr>
          <w:rFonts w:hint="eastAsia"/>
        </w:rPr>
        <w:t>.</w:t>
      </w:r>
      <w:r w:rsidR="00EE4780">
        <w:t xml:space="preserve"> </w:t>
      </w:r>
      <w:r w:rsidR="00EE4780">
        <w:rPr>
          <w:rFonts w:hint="eastAsia"/>
        </w:rPr>
        <w:t xml:space="preserve">따라서 </w:t>
      </w:r>
      <w:r w:rsidR="00EE4780" w:rsidRPr="007C6677">
        <w:rPr>
          <w:rFonts w:hint="eastAsia"/>
        </w:rPr>
        <w:t>지역 보건소와 시도 역학조사반은</w:t>
      </w:r>
      <w:r w:rsidR="000B36BE">
        <w:rPr>
          <w:rFonts w:hint="eastAsia"/>
        </w:rPr>
        <w:t xml:space="preserve"> </w:t>
      </w:r>
      <w:proofErr w:type="spellStart"/>
      <w:r w:rsidR="000B36BE" w:rsidRPr="007C6677">
        <w:rPr>
          <w:rFonts w:hint="eastAsia"/>
        </w:rPr>
        <w:t>집단발</w:t>
      </w:r>
      <w:r w:rsidR="000B36BE">
        <w:rPr>
          <w:rFonts w:hint="eastAsia"/>
        </w:rPr>
        <w:t>병</w:t>
      </w:r>
      <w:proofErr w:type="spellEnd"/>
      <w:r w:rsidR="000B36BE" w:rsidRPr="007C6677">
        <w:rPr>
          <w:rFonts w:hint="eastAsia"/>
        </w:rPr>
        <w:t xml:space="preserve"> 및 감염원</w:t>
      </w:r>
      <w:r w:rsidR="00355427" w:rsidRPr="00355427">
        <w:rPr>
          <w:rFonts w:hint="eastAsia"/>
        </w:rPr>
        <w:t>(</w:t>
      </w:r>
      <w:r w:rsidR="00355427" w:rsidRPr="00355427">
        <w:t>Patient zero)</w:t>
      </w:r>
      <w:r w:rsidR="000B36BE" w:rsidRPr="007C6677">
        <w:rPr>
          <w:rFonts w:hint="eastAsia"/>
        </w:rPr>
        <w:t xml:space="preserve"> 파악과 </w:t>
      </w:r>
      <w:proofErr w:type="spellStart"/>
      <w:r w:rsidR="000B36BE" w:rsidRPr="007C6677">
        <w:rPr>
          <w:rFonts w:hint="eastAsia"/>
        </w:rPr>
        <w:t>확진자의</w:t>
      </w:r>
      <w:proofErr w:type="spellEnd"/>
      <w:r w:rsidR="000B36BE" w:rsidRPr="007C6677">
        <w:rPr>
          <w:rFonts w:hint="eastAsia"/>
        </w:rPr>
        <w:t xml:space="preserve"> </w:t>
      </w:r>
      <w:proofErr w:type="spellStart"/>
      <w:r w:rsidR="000B36BE" w:rsidRPr="007C6677">
        <w:rPr>
          <w:rFonts w:hint="eastAsia"/>
        </w:rPr>
        <w:t>접촉자</w:t>
      </w:r>
      <w:proofErr w:type="spellEnd"/>
      <w:r w:rsidR="000B36BE" w:rsidRPr="007C6677">
        <w:rPr>
          <w:rFonts w:hint="eastAsia"/>
        </w:rPr>
        <w:t xml:space="preserve"> 추적</w:t>
      </w:r>
      <w:r w:rsidR="00465399" w:rsidRPr="00465399">
        <w:rPr>
          <w:rFonts w:hint="eastAsia"/>
        </w:rPr>
        <w:t>(</w:t>
      </w:r>
      <w:r w:rsidR="00465399" w:rsidRPr="00465399">
        <w:t>Contact tracing)</w:t>
      </w:r>
      <w:r w:rsidR="000B36BE" w:rsidRPr="007C6677">
        <w:rPr>
          <w:rFonts w:hint="eastAsia"/>
        </w:rPr>
        <w:t>을 위해</w:t>
      </w:r>
      <w:r w:rsidR="00EE4780" w:rsidRPr="007C6677">
        <w:rPr>
          <w:rFonts w:hint="eastAsia"/>
        </w:rPr>
        <w:t xml:space="preserve"> </w:t>
      </w:r>
      <w:r w:rsidR="00465399">
        <w:rPr>
          <w:rFonts w:hint="eastAsia"/>
        </w:rPr>
        <w:t>합동</w:t>
      </w:r>
      <w:r w:rsidR="00EE4780" w:rsidRPr="007C6677">
        <w:rPr>
          <w:rFonts w:hint="eastAsia"/>
        </w:rPr>
        <w:t>역학조사반을 구성하여 역학조사를 진행하였다.</w:t>
      </w:r>
    </w:p>
    <w:p w14:paraId="5EB0A796" w14:textId="26E63A98" w:rsidR="00C7219E" w:rsidRDefault="00FD3B5A" w:rsidP="00A8704E">
      <w:r w:rsidRPr="007C6677">
        <w:rPr>
          <w:b/>
          <w:bCs/>
        </w:rPr>
        <w:t xml:space="preserve">Epidemiologic investigation and </w:t>
      </w:r>
      <w:r w:rsidR="00A8704E" w:rsidRPr="007C6677">
        <w:rPr>
          <w:rFonts w:hint="eastAsia"/>
          <w:b/>
          <w:bCs/>
        </w:rPr>
        <w:t>Response Measures)</w:t>
      </w:r>
      <w:r w:rsidR="00A8704E" w:rsidRPr="007C6677">
        <w:rPr>
          <w:rFonts w:hint="eastAsia"/>
        </w:rPr>
        <w:t xml:space="preserve"> </w:t>
      </w:r>
      <w:r w:rsidR="005736ED" w:rsidRPr="001C07B2">
        <w:rPr>
          <w:rFonts w:hint="eastAsia"/>
        </w:rPr>
        <w:t xml:space="preserve">첫번째 </w:t>
      </w:r>
      <w:proofErr w:type="spellStart"/>
      <w:r w:rsidR="005736ED" w:rsidRPr="001C07B2">
        <w:rPr>
          <w:rFonts w:hint="eastAsia"/>
        </w:rPr>
        <w:t>확진자</w:t>
      </w:r>
      <w:proofErr w:type="spellEnd"/>
      <w:r w:rsidR="00AB4249" w:rsidRPr="001C07B2">
        <w:rPr>
          <w:rFonts w:hint="eastAsia"/>
        </w:rPr>
        <w:t>(</w:t>
      </w:r>
      <w:r w:rsidR="00AB4249" w:rsidRPr="001C07B2">
        <w:t>Index case)</w:t>
      </w:r>
      <w:r w:rsidR="005736ED" w:rsidRPr="001C07B2">
        <w:rPr>
          <w:rFonts w:hint="eastAsia"/>
        </w:rPr>
        <w:t>인 환자</w:t>
      </w:r>
      <w:r w:rsidR="005736ED" w:rsidRPr="001C07B2">
        <w:t>#1</w:t>
      </w:r>
      <w:r w:rsidR="005736ED" w:rsidRPr="001C07B2">
        <w:rPr>
          <w:rFonts w:hint="eastAsia"/>
        </w:rPr>
        <w:t xml:space="preserve">은 </w:t>
      </w:r>
      <w:r w:rsidR="00604066" w:rsidRPr="001C07B2">
        <w:t>3</w:t>
      </w:r>
      <w:r w:rsidR="00604066" w:rsidRPr="001C07B2">
        <w:rPr>
          <w:rFonts w:hint="eastAsia"/>
        </w:rPr>
        <w:t>월2</w:t>
      </w:r>
      <w:r w:rsidR="005736ED" w:rsidRPr="001C07B2">
        <w:t>7</w:t>
      </w:r>
      <w:r w:rsidR="00604066" w:rsidRPr="001C07B2">
        <w:rPr>
          <w:rFonts w:hint="eastAsia"/>
        </w:rPr>
        <w:t>일</w:t>
      </w:r>
      <w:r w:rsidR="004933EE" w:rsidRPr="001C07B2">
        <w:rPr>
          <w:rFonts w:hint="eastAsia"/>
        </w:rPr>
        <w:t xml:space="preserve">부터 발생한 </w:t>
      </w:r>
      <w:r w:rsidR="00604066" w:rsidRPr="001C07B2">
        <w:rPr>
          <w:rFonts w:hint="eastAsia"/>
        </w:rPr>
        <w:t>발열,</w:t>
      </w:r>
      <w:r w:rsidR="00604066" w:rsidRPr="001C07B2">
        <w:t xml:space="preserve"> </w:t>
      </w:r>
      <w:r w:rsidR="00604066" w:rsidRPr="001C07B2">
        <w:rPr>
          <w:rFonts w:hint="eastAsia"/>
        </w:rPr>
        <w:t xml:space="preserve">근육통 및 무기력증 </w:t>
      </w:r>
      <w:r w:rsidR="004933EE" w:rsidRPr="001C07B2">
        <w:rPr>
          <w:rFonts w:hint="eastAsia"/>
        </w:rPr>
        <w:t>등의 증상으로</w:t>
      </w:r>
      <w:r w:rsidR="004933EE" w:rsidRPr="001C07B2">
        <w:t xml:space="preserve"> </w:t>
      </w:r>
      <w:r w:rsidR="005736ED" w:rsidRPr="001C07B2">
        <w:rPr>
          <w:rFonts w:hint="eastAsia"/>
        </w:rPr>
        <w:t>A</w:t>
      </w:r>
      <w:r w:rsidR="00604066" w:rsidRPr="001C07B2">
        <w:rPr>
          <w:rFonts w:hint="eastAsia"/>
        </w:rPr>
        <w:t>의원</w:t>
      </w:r>
      <w:r w:rsidR="005736ED" w:rsidRPr="001C07B2">
        <w:rPr>
          <w:rFonts w:hint="eastAsia"/>
        </w:rPr>
        <w:t>을 방문하였</w:t>
      </w:r>
      <w:r w:rsidR="0063662A" w:rsidRPr="001C07B2">
        <w:rPr>
          <w:rFonts w:hint="eastAsia"/>
        </w:rPr>
        <w:t>다.</w:t>
      </w:r>
      <w:r w:rsidR="0063662A" w:rsidRPr="001C07B2">
        <w:t xml:space="preserve"> </w:t>
      </w:r>
      <w:r w:rsidR="004933EE" w:rsidRPr="001C07B2">
        <w:rPr>
          <w:rFonts w:hint="eastAsia"/>
        </w:rPr>
        <w:t>코로나1</w:t>
      </w:r>
      <w:r w:rsidR="004933EE" w:rsidRPr="001C07B2">
        <w:t>9</w:t>
      </w:r>
      <w:r w:rsidR="004933EE" w:rsidRPr="001C07B2">
        <w:rPr>
          <w:rFonts w:hint="eastAsia"/>
        </w:rPr>
        <w:t xml:space="preserve">의 검사가 필요하다는 의사의 </w:t>
      </w:r>
      <w:r w:rsidR="00604066" w:rsidRPr="001C07B2">
        <w:rPr>
          <w:rFonts w:hint="eastAsia"/>
        </w:rPr>
        <w:t>소</w:t>
      </w:r>
      <w:r w:rsidR="004933EE" w:rsidRPr="001C07B2">
        <w:rPr>
          <w:rFonts w:hint="eastAsia"/>
        </w:rPr>
        <w:t>견</w:t>
      </w:r>
      <w:r w:rsidR="00FB13E0" w:rsidRPr="001C07B2">
        <w:rPr>
          <w:rFonts w:hint="eastAsia"/>
        </w:rPr>
        <w:t>에 따라</w:t>
      </w:r>
      <w:r w:rsidR="004933EE" w:rsidRPr="001C07B2">
        <w:rPr>
          <w:rFonts w:hint="eastAsia"/>
        </w:rPr>
        <w:t xml:space="preserve"> </w:t>
      </w:r>
      <w:r w:rsidR="005736ED" w:rsidRPr="001C07B2">
        <w:rPr>
          <w:rFonts w:hint="eastAsia"/>
        </w:rPr>
        <w:t xml:space="preserve">보건소 </w:t>
      </w:r>
      <w:r w:rsidR="004933EE" w:rsidRPr="001C07B2">
        <w:rPr>
          <w:rFonts w:hint="eastAsia"/>
        </w:rPr>
        <w:t>선별진료소</w:t>
      </w:r>
      <w:r w:rsidR="00FB13E0" w:rsidRPr="001C07B2">
        <w:rPr>
          <w:rFonts w:hint="eastAsia"/>
        </w:rPr>
        <w:t>를 내원하여</w:t>
      </w:r>
      <w:r w:rsidR="004933EE" w:rsidRPr="001C07B2">
        <w:rPr>
          <w:rFonts w:hint="eastAsia"/>
        </w:rPr>
        <w:t xml:space="preserve"> </w:t>
      </w:r>
      <w:r w:rsidR="005736ED" w:rsidRPr="001C07B2">
        <w:rPr>
          <w:rFonts w:hint="eastAsia"/>
        </w:rPr>
        <w:t xml:space="preserve">검사를 받아 </w:t>
      </w:r>
      <w:r w:rsidR="005736ED" w:rsidRPr="001C07B2">
        <w:t>3</w:t>
      </w:r>
      <w:r w:rsidR="005736ED" w:rsidRPr="001C07B2">
        <w:rPr>
          <w:rFonts w:hint="eastAsia"/>
        </w:rPr>
        <w:t>월2</w:t>
      </w:r>
      <w:r w:rsidR="005736ED" w:rsidRPr="001C07B2">
        <w:t>8</w:t>
      </w:r>
      <w:r w:rsidR="005736ED" w:rsidRPr="001C07B2">
        <w:rPr>
          <w:rFonts w:hint="eastAsia"/>
        </w:rPr>
        <w:t xml:space="preserve">일 </w:t>
      </w:r>
      <w:r w:rsidR="004933EE" w:rsidRPr="001C07B2">
        <w:rPr>
          <w:rFonts w:hint="eastAsia"/>
        </w:rPr>
        <w:t>확진 되었다.</w:t>
      </w:r>
      <w:r w:rsidR="004933EE" w:rsidRPr="001C07B2">
        <w:t xml:space="preserve"> </w:t>
      </w:r>
      <w:r w:rsidR="000B36BE" w:rsidRPr="001C07B2">
        <w:rPr>
          <w:rFonts w:hint="eastAsia"/>
        </w:rPr>
        <w:t>특별재난</w:t>
      </w:r>
      <w:r w:rsidR="009D2A24" w:rsidRPr="001C07B2">
        <w:rPr>
          <w:rFonts w:hint="eastAsia"/>
        </w:rPr>
        <w:t>지역</w:t>
      </w:r>
      <w:r w:rsidR="0063662A" w:rsidRPr="001C07B2">
        <w:rPr>
          <w:rFonts w:hint="eastAsia"/>
        </w:rPr>
        <w:t>(</w:t>
      </w:r>
      <w:proofErr w:type="gramStart"/>
      <w:r w:rsidR="0063662A" w:rsidRPr="001C07B2">
        <w:rPr>
          <w:rFonts w:hint="eastAsia"/>
        </w:rPr>
        <w:t>대구,경북</w:t>
      </w:r>
      <w:proofErr w:type="gramEnd"/>
      <w:r w:rsidR="0063662A" w:rsidRPr="001C07B2">
        <w:rPr>
          <w:rFonts w:hint="eastAsia"/>
        </w:rPr>
        <w:t>)</w:t>
      </w:r>
      <w:r w:rsidR="009D2A24" w:rsidRPr="001C07B2">
        <w:t xml:space="preserve"> </w:t>
      </w:r>
      <w:r w:rsidR="009D2A24" w:rsidRPr="001C07B2">
        <w:rPr>
          <w:rFonts w:hint="eastAsia"/>
        </w:rPr>
        <w:t>및</w:t>
      </w:r>
      <w:r w:rsidR="009D2A24" w:rsidRPr="001C07B2">
        <w:t xml:space="preserve"> </w:t>
      </w:r>
      <w:r w:rsidR="004933EE" w:rsidRPr="001C07B2">
        <w:rPr>
          <w:rFonts w:hint="eastAsia"/>
        </w:rPr>
        <w:t>해외</w:t>
      </w:r>
      <w:r w:rsidR="009D2A24" w:rsidRPr="001C07B2">
        <w:rPr>
          <w:rFonts w:hint="eastAsia"/>
        </w:rPr>
        <w:t>방문</w:t>
      </w:r>
      <w:r w:rsidR="004933EE" w:rsidRPr="001C07B2">
        <w:rPr>
          <w:rFonts w:hint="eastAsia"/>
        </w:rPr>
        <w:t xml:space="preserve"> 또는 </w:t>
      </w:r>
      <w:proofErr w:type="spellStart"/>
      <w:r w:rsidR="004933EE" w:rsidRPr="001C07B2">
        <w:rPr>
          <w:rFonts w:hint="eastAsia"/>
        </w:rPr>
        <w:t>확진자와의</w:t>
      </w:r>
      <w:proofErr w:type="spellEnd"/>
      <w:r w:rsidR="004933EE" w:rsidRPr="001C07B2">
        <w:rPr>
          <w:rFonts w:hint="eastAsia"/>
        </w:rPr>
        <w:t xml:space="preserve"> </w:t>
      </w:r>
      <w:proofErr w:type="spellStart"/>
      <w:r w:rsidR="004933EE" w:rsidRPr="001C07B2">
        <w:rPr>
          <w:rFonts w:hint="eastAsia"/>
        </w:rPr>
        <w:t>접촉력</w:t>
      </w:r>
      <w:proofErr w:type="spellEnd"/>
      <w:r w:rsidR="004933EE" w:rsidRPr="001C07B2">
        <w:rPr>
          <w:rFonts w:hint="eastAsia"/>
        </w:rPr>
        <w:t xml:space="preserve"> 등</w:t>
      </w:r>
      <w:r w:rsidR="00FB13E0" w:rsidRPr="001C07B2">
        <w:rPr>
          <w:rFonts w:hint="eastAsia"/>
        </w:rPr>
        <w:t>의</w:t>
      </w:r>
      <w:r w:rsidR="004933EE" w:rsidRPr="001C07B2">
        <w:rPr>
          <w:rFonts w:hint="eastAsia"/>
        </w:rPr>
        <w:t xml:space="preserve"> 역학적</w:t>
      </w:r>
      <w:r w:rsidR="00604066" w:rsidRPr="001C07B2">
        <w:rPr>
          <w:rFonts w:hint="eastAsia"/>
        </w:rPr>
        <w:t xml:space="preserve"> </w:t>
      </w:r>
      <w:r w:rsidR="004933EE" w:rsidRPr="001C07B2">
        <w:rPr>
          <w:rFonts w:hint="eastAsia"/>
        </w:rPr>
        <w:t>연관성이 없어 감염원을 알 수 없는 환자였다.</w:t>
      </w:r>
      <w:r w:rsidR="004933EE" w:rsidRPr="001C07B2">
        <w:t xml:space="preserve"> </w:t>
      </w:r>
      <w:r w:rsidRPr="001C07B2">
        <w:rPr>
          <w:rFonts w:hint="eastAsia"/>
        </w:rPr>
        <w:t xml:space="preserve">이후 </w:t>
      </w:r>
      <w:r w:rsidR="00FB13E0" w:rsidRPr="001C07B2">
        <w:t>3</w:t>
      </w:r>
      <w:r w:rsidR="00FB13E0" w:rsidRPr="001C07B2">
        <w:rPr>
          <w:rFonts w:hint="eastAsia"/>
        </w:rPr>
        <w:t>월3</w:t>
      </w:r>
      <w:r w:rsidR="00FB13E0" w:rsidRPr="001C07B2">
        <w:t>1</w:t>
      </w:r>
      <w:r w:rsidR="00FB13E0" w:rsidRPr="001C07B2">
        <w:rPr>
          <w:rFonts w:hint="eastAsia"/>
        </w:rPr>
        <w:t xml:space="preserve">일, </w:t>
      </w:r>
      <w:r w:rsidR="00FB13E0" w:rsidRPr="001C07B2">
        <w:t>5</w:t>
      </w:r>
      <w:r w:rsidR="00FB13E0" w:rsidRPr="001C07B2">
        <w:rPr>
          <w:rFonts w:hint="eastAsia"/>
        </w:rPr>
        <w:t xml:space="preserve">일 전부터 발생한 발열 및 무기력증 증상으로 </w:t>
      </w:r>
      <w:r w:rsidR="009D2A24" w:rsidRPr="001C07B2">
        <w:rPr>
          <w:rFonts w:hint="eastAsia"/>
        </w:rPr>
        <w:t>병원 선별진료소</w:t>
      </w:r>
      <w:r w:rsidR="00FB13E0" w:rsidRPr="001C07B2">
        <w:rPr>
          <w:rFonts w:hint="eastAsia"/>
        </w:rPr>
        <w:t>에서</w:t>
      </w:r>
      <w:r w:rsidR="009D2A24" w:rsidRPr="001C07B2">
        <w:rPr>
          <w:rFonts w:hint="eastAsia"/>
        </w:rPr>
        <w:t xml:space="preserve"> 검사 받은 환자</w:t>
      </w:r>
      <w:r w:rsidR="005736ED" w:rsidRPr="001C07B2">
        <w:rPr>
          <w:rFonts w:hint="eastAsia"/>
        </w:rPr>
        <w:t>#</w:t>
      </w:r>
      <w:r w:rsidR="009D2A24" w:rsidRPr="001C07B2">
        <w:rPr>
          <w:rFonts w:hint="eastAsia"/>
        </w:rPr>
        <w:t>3과 환자</w:t>
      </w:r>
      <w:r w:rsidR="005736ED" w:rsidRPr="001C07B2">
        <w:rPr>
          <w:rFonts w:hint="eastAsia"/>
        </w:rPr>
        <w:t>#</w:t>
      </w:r>
      <w:r w:rsidR="009D2A24" w:rsidRPr="001C07B2">
        <w:rPr>
          <w:rFonts w:hint="eastAsia"/>
        </w:rPr>
        <w:t xml:space="preserve">3의 배우자로 발열 및 근육통이 </w:t>
      </w:r>
      <w:r w:rsidR="009D2A24" w:rsidRPr="001C07B2">
        <w:t>3</w:t>
      </w:r>
      <w:r w:rsidR="009D2A24" w:rsidRPr="001C07B2">
        <w:rPr>
          <w:rFonts w:hint="eastAsia"/>
        </w:rPr>
        <w:t>일 전부터 발생한 환자</w:t>
      </w:r>
      <w:r w:rsidR="005736ED" w:rsidRPr="001C07B2">
        <w:rPr>
          <w:rFonts w:hint="eastAsia"/>
        </w:rPr>
        <w:t>#</w:t>
      </w:r>
      <w:r w:rsidR="009D2A24" w:rsidRPr="001C07B2">
        <w:rPr>
          <w:rFonts w:hint="eastAsia"/>
        </w:rPr>
        <w:t>4가 동시에 확진</w:t>
      </w:r>
      <w:r w:rsidR="00FB13E0" w:rsidRPr="001C07B2">
        <w:rPr>
          <w:rFonts w:hint="eastAsia"/>
        </w:rPr>
        <w:t xml:space="preserve"> </w:t>
      </w:r>
      <w:r w:rsidR="009D2A24" w:rsidRPr="001C07B2">
        <w:rPr>
          <w:rFonts w:hint="eastAsia"/>
        </w:rPr>
        <w:t>되었다.</w:t>
      </w:r>
      <w:r w:rsidRPr="001C07B2">
        <w:rPr>
          <w:rFonts w:hint="eastAsia"/>
        </w:rPr>
        <w:t xml:space="preserve"> </w:t>
      </w:r>
      <w:r w:rsidR="009D2A24" w:rsidRPr="001C07B2">
        <w:rPr>
          <w:rFonts w:hint="eastAsia"/>
        </w:rPr>
        <w:t>환자</w:t>
      </w:r>
      <w:r w:rsidR="005736ED" w:rsidRPr="001C07B2">
        <w:rPr>
          <w:rFonts w:hint="eastAsia"/>
        </w:rPr>
        <w:t>#</w:t>
      </w:r>
      <w:r w:rsidR="009D2A24" w:rsidRPr="001C07B2">
        <w:rPr>
          <w:rFonts w:hint="eastAsia"/>
        </w:rPr>
        <w:t>3</w:t>
      </w:r>
      <w:r w:rsidR="009D2A24" w:rsidRPr="001C07B2">
        <w:t xml:space="preserve">, </w:t>
      </w:r>
      <w:r w:rsidR="005736ED" w:rsidRPr="001C07B2">
        <w:t>#</w:t>
      </w:r>
      <w:r w:rsidR="009D2A24" w:rsidRPr="001C07B2">
        <w:t xml:space="preserve">4 </w:t>
      </w:r>
      <w:r w:rsidR="009D2A24" w:rsidRPr="001C07B2">
        <w:rPr>
          <w:rFonts w:hint="eastAsia"/>
        </w:rPr>
        <w:t>모두 앞의 환자</w:t>
      </w:r>
      <w:r w:rsidR="005736ED" w:rsidRPr="001C07B2">
        <w:rPr>
          <w:rFonts w:hint="eastAsia"/>
        </w:rPr>
        <w:t>#</w:t>
      </w:r>
      <w:r w:rsidR="009D2A24" w:rsidRPr="001C07B2">
        <w:rPr>
          <w:rFonts w:hint="eastAsia"/>
        </w:rPr>
        <w:t>1과 같이 역학적</w:t>
      </w:r>
      <w:r w:rsidR="000B36BE" w:rsidRPr="001C07B2">
        <w:rPr>
          <w:rFonts w:hint="eastAsia"/>
        </w:rPr>
        <w:t xml:space="preserve"> </w:t>
      </w:r>
      <w:r w:rsidR="009D2A24" w:rsidRPr="001C07B2">
        <w:rPr>
          <w:rFonts w:hint="eastAsia"/>
        </w:rPr>
        <w:t xml:space="preserve">연관성이 없어 </w:t>
      </w:r>
      <w:r w:rsidRPr="001C07B2">
        <w:rPr>
          <w:rFonts w:hint="eastAsia"/>
        </w:rPr>
        <w:t>감염원을 알 수 없는 환자</w:t>
      </w:r>
      <w:r w:rsidR="009D2A24" w:rsidRPr="001C07B2">
        <w:rPr>
          <w:rFonts w:hint="eastAsia"/>
        </w:rPr>
        <w:t>였다.</w:t>
      </w:r>
      <w:r w:rsidRPr="001C07B2">
        <w:t xml:space="preserve"> </w:t>
      </w:r>
      <w:r w:rsidR="00156783" w:rsidRPr="001C07B2">
        <w:rPr>
          <w:rFonts w:hint="eastAsia"/>
        </w:rPr>
        <w:t xml:space="preserve">이후 </w:t>
      </w:r>
      <w:proofErr w:type="spellStart"/>
      <w:r w:rsidR="00156783" w:rsidRPr="001C07B2">
        <w:rPr>
          <w:rFonts w:hint="eastAsia"/>
        </w:rPr>
        <w:t>접촉자</w:t>
      </w:r>
      <w:proofErr w:type="spellEnd"/>
      <w:r w:rsidR="00CC2C83" w:rsidRPr="001C07B2">
        <w:rPr>
          <w:rFonts w:hint="eastAsia"/>
        </w:rPr>
        <w:t xml:space="preserve"> </w:t>
      </w:r>
      <w:r w:rsidR="00156783" w:rsidRPr="001C07B2">
        <w:rPr>
          <w:rFonts w:hint="eastAsia"/>
        </w:rPr>
        <w:t>조사</w:t>
      </w:r>
      <w:r w:rsidR="00465399" w:rsidRPr="001C07B2">
        <w:rPr>
          <w:rFonts w:hint="eastAsia"/>
        </w:rPr>
        <w:t>(</w:t>
      </w:r>
      <w:r w:rsidR="00465399" w:rsidRPr="001C07B2">
        <w:t>Contact tracing)</w:t>
      </w:r>
      <w:r w:rsidR="00156783" w:rsidRPr="001C07B2">
        <w:rPr>
          <w:rFonts w:hint="eastAsia"/>
        </w:rPr>
        <w:t>를 통해 환자</w:t>
      </w:r>
      <w:r w:rsidR="005736ED" w:rsidRPr="001C07B2">
        <w:rPr>
          <w:rFonts w:hint="eastAsia"/>
        </w:rPr>
        <w:t>#</w:t>
      </w:r>
      <w:r w:rsidR="00156783" w:rsidRPr="001C07B2">
        <w:rPr>
          <w:rFonts w:hint="eastAsia"/>
        </w:rPr>
        <w:t>5</w:t>
      </w:r>
      <w:r w:rsidR="00156783" w:rsidRPr="001C07B2">
        <w:t>~</w:t>
      </w:r>
      <w:r w:rsidR="005736ED" w:rsidRPr="001C07B2">
        <w:t>#</w:t>
      </w:r>
      <w:r w:rsidR="00156783" w:rsidRPr="001C07B2">
        <w:t>10</w:t>
      </w:r>
      <w:r w:rsidR="00156783" w:rsidRPr="001C07B2">
        <w:rPr>
          <w:rFonts w:hint="eastAsia"/>
        </w:rPr>
        <w:t>이 확진 되었다.</w:t>
      </w:r>
      <w:r w:rsidR="00156783" w:rsidRPr="001C07B2">
        <w:t xml:space="preserve"> </w:t>
      </w:r>
      <w:r w:rsidR="00156783" w:rsidRPr="001C07B2">
        <w:rPr>
          <w:rFonts w:hint="eastAsia"/>
        </w:rPr>
        <w:t>감염원</w:t>
      </w:r>
      <w:r w:rsidR="00355427" w:rsidRPr="001C07B2">
        <w:rPr>
          <w:rFonts w:hint="eastAsia"/>
        </w:rPr>
        <w:t>(</w:t>
      </w:r>
      <w:r w:rsidR="00355427" w:rsidRPr="001C07B2">
        <w:t>Patient zero)</w:t>
      </w:r>
      <w:r w:rsidR="00156783" w:rsidRPr="001C07B2">
        <w:rPr>
          <w:rFonts w:hint="eastAsia"/>
        </w:rPr>
        <w:t>을 찾는 심층역학</w:t>
      </w:r>
      <w:r w:rsidR="00156783" w:rsidRPr="001C07B2">
        <w:rPr>
          <w:rFonts w:hint="eastAsia"/>
          <w:szCs w:val="20"/>
        </w:rPr>
        <w:t>조사결과 환자</w:t>
      </w:r>
      <w:r w:rsidR="005736ED" w:rsidRPr="001C07B2">
        <w:rPr>
          <w:rFonts w:hint="eastAsia"/>
          <w:szCs w:val="20"/>
        </w:rPr>
        <w:t>#</w:t>
      </w:r>
      <w:proofErr w:type="gramStart"/>
      <w:r w:rsidR="00156783" w:rsidRPr="001C07B2">
        <w:rPr>
          <w:rFonts w:hint="eastAsia"/>
          <w:szCs w:val="20"/>
        </w:rPr>
        <w:t>1</w:t>
      </w:r>
      <w:r w:rsidR="00156783" w:rsidRPr="001C07B2">
        <w:rPr>
          <w:szCs w:val="20"/>
        </w:rPr>
        <w:t>,</w:t>
      </w:r>
      <w:r w:rsidR="005736ED" w:rsidRPr="001C07B2">
        <w:rPr>
          <w:szCs w:val="20"/>
        </w:rPr>
        <w:t>#</w:t>
      </w:r>
      <w:proofErr w:type="gramEnd"/>
      <w:r w:rsidR="00156783" w:rsidRPr="001C07B2">
        <w:rPr>
          <w:rFonts w:hint="eastAsia"/>
          <w:szCs w:val="20"/>
        </w:rPr>
        <w:t>3</w:t>
      </w:r>
      <w:r w:rsidR="00156783" w:rsidRPr="001C07B2">
        <w:rPr>
          <w:szCs w:val="20"/>
        </w:rPr>
        <w:t>,</w:t>
      </w:r>
      <w:r w:rsidR="005736ED" w:rsidRPr="001C07B2">
        <w:rPr>
          <w:szCs w:val="20"/>
        </w:rPr>
        <w:t>#</w:t>
      </w:r>
      <w:r w:rsidR="00156783" w:rsidRPr="001C07B2">
        <w:rPr>
          <w:szCs w:val="20"/>
        </w:rPr>
        <w:t>4</w:t>
      </w:r>
      <w:r w:rsidR="00156783" w:rsidRPr="001C07B2">
        <w:rPr>
          <w:rFonts w:hint="eastAsia"/>
          <w:szCs w:val="20"/>
        </w:rPr>
        <w:t>가 빌딩</w:t>
      </w:r>
      <w:r w:rsidR="005736ED" w:rsidRPr="001C07B2">
        <w:rPr>
          <w:rFonts w:hint="eastAsia"/>
          <w:szCs w:val="20"/>
        </w:rPr>
        <w:t>A</w:t>
      </w:r>
      <w:r w:rsidR="00156783" w:rsidRPr="001C07B2">
        <w:rPr>
          <w:rFonts w:hint="eastAsia"/>
          <w:szCs w:val="20"/>
        </w:rPr>
        <w:t>의 다중이용시설(목욕탕</w:t>
      </w:r>
      <w:r w:rsidR="005736ED" w:rsidRPr="001C07B2">
        <w:rPr>
          <w:rFonts w:hint="eastAsia"/>
          <w:szCs w:val="20"/>
        </w:rPr>
        <w:t>A</w:t>
      </w:r>
      <w:r w:rsidR="00156783" w:rsidRPr="001C07B2">
        <w:rPr>
          <w:rFonts w:hint="eastAsia"/>
          <w:szCs w:val="20"/>
        </w:rPr>
        <w:t>)을 주기적으로 방문함이 확인되었고 환자</w:t>
      </w:r>
      <w:r w:rsidR="005736ED" w:rsidRPr="001C07B2">
        <w:rPr>
          <w:rFonts w:hint="eastAsia"/>
          <w:szCs w:val="20"/>
        </w:rPr>
        <w:t>#</w:t>
      </w:r>
      <w:r w:rsidR="00156783" w:rsidRPr="001C07B2">
        <w:rPr>
          <w:szCs w:val="20"/>
        </w:rPr>
        <w:t>4,</w:t>
      </w:r>
      <w:r w:rsidR="005736ED" w:rsidRPr="001C07B2">
        <w:rPr>
          <w:szCs w:val="20"/>
        </w:rPr>
        <w:t>#</w:t>
      </w:r>
      <w:r w:rsidR="00156783" w:rsidRPr="001C07B2">
        <w:rPr>
          <w:szCs w:val="20"/>
        </w:rPr>
        <w:t>5</w:t>
      </w:r>
      <w:r w:rsidR="00156783" w:rsidRPr="001C07B2">
        <w:rPr>
          <w:rFonts w:hint="eastAsia"/>
          <w:szCs w:val="20"/>
        </w:rPr>
        <w:t>의 근무지가 빌딩</w:t>
      </w:r>
      <w:r w:rsidR="005736ED" w:rsidRPr="001C07B2">
        <w:rPr>
          <w:rFonts w:hint="eastAsia"/>
          <w:szCs w:val="20"/>
        </w:rPr>
        <w:t>A</w:t>
      </w:r>
      <w:r w:rsidR="00156783" w:rsidRPr="001C07B2">
        <w:rPr>
          <w:rFonts w:hint="eastAsia"/>
          <w:szCs w:val="20"/>
        </w:rPr>
        <w:t>에</w:t>
      </w:r>
      <w:r w:rsidR="00156783" w:rsidRPr="007C6677">
        <w:rPr>
          <w:rFonts w:hint="eastAsia"/>
          <w:szCs w:val="20"/>
        </w:rPr>
        <w:t xml:space="preserve"> 있는 것으로 파악되</w:t>
      </w:r>
      <w:r w:rsidR="00A07DDF" w:rsidRPr="007C6677">
        <w:rPr>
          <w:rFonts w:hint="eastAsia"/>
          <w:szCs w:val="20"/>
        </w:rPr>
        <w:t>었다.</w:t>
      </w:r>
      <w:r w:rsidR="00156783" w:rsidRPr="007C6677">
        <w:rPr>
          <w:rFonts w:hint="eastAsia"/>
          <w:szCs w:val="20"/>
        </w:rPr>
        <w:t xml:space="preserve"> </w:t>
      </w:r>
      <w:r w:rsidR="00E07378" w:rsidRPr="007C6677">
        <w:rPr>
          <w:rFonts w:hint="eastAsia"/>
          <w:szCs w:val="20"/>
        </w:rPr>
        <w:t xml:space="preserve">이에 </w:t>
      </w:r>
      <w:r w:rsidR="00156783" w:rsidRPr="007C6677">
        <w:rPr>
          <w:rFonts w:hint="eastAsia"/>
          <w:szCs w:val="20"/>
        </w:rPr>
        <w:t>빌딩</w:t>
      </w:r>
      <w:r w:rsidR="005736ED">
        <w:rPr>
          <w:rFonts w:hint="eastAsia"/>
          <w:szCs w:val="20"/>
        </w:rPr>
        <w:t>A와</w:t>
      </w:r>
      <w:r w:rsidR="00156783" w:rsidRPr="007C6677">
        <w:rPr>
          <w:rFonts w:hint="eastAsia"/>
          <w:szCs w:val="20"/>
        </w:rPr>
        <w:t xml:space="preserve"> 관련한 </w:t>
      </w:r>
      <w:proofErr w:type="spellStart"/>
      <w:r w:rsidR="00156783" w:rsidRPr="007C6677">
        <w:rPr>
          <w:rFonts w:hint="eastAsia"/>
          <w:szCs w:val="20"/>
        </w:rPr>
        <w:t>집단</w:t>
      </w:r>
      <w:r w:rsidR="00A07DDF" w:rsidRPr="007C6677">
        <w:rPr>
          <w:rFonts w:hint="eastAsia"/>
          <w:szCs w:val="20"/>
        </w:rPr>
        <w:t>발</w:t>
      </w:r>
      <w:r w:rsidR="00204A08">
        <w:rPr>
          <w:rFonts w:hint="eastAsia"/>
          <w:szCs w:val="20"/>
        </w:rPr>
        <w:t>병</w:t>
      </w:r>
      <w:r w:rsidR="00156783" w:rsidRPr="007C6677">
        <w:rPr>
          <w:rFonts w:hint="eastAsia"/>
          <w:szCs w:val="20"/>
        </w:rPr>
        <w:t>으로</w:t>
      </w:r>
      <w:proofErr w:type="spellEnd"/>
      <w:r w:rsidR="00156783" w:rsidRPr="007C6677">
        <w:rPr>
          <w:rFonts w:hint="eastAsia"/>
          <w:szCs w:val="20"/>
        </w:rPr>
        <w:t xml:space="preserve"> 생각</w:t>
      </w:r>
      <w:r w:rsidR="00A07DDF" w:rsidRPr="007C6677">
        <w:rPr>
          <w:rFonts w:hint="eastAsia"/>
          <w:szCs w:val="20"/>
        </w:rPr>
        <w:t>되어</w:t>
      </w:r>
      <w:r w:rsidR="00156783" w:rsidRPr="007C6677">
        <w:rPr>
          <w:rFonts w:hint="eastAsia"/>
          <w:szCs w:val="20"/>
        </w:rPr>
        <w:t xml:space="preserve"> </w:t>
      </w:r>
      <w:r w:rsidR="00A07DDF" w:rsidRPr="007C6677">
        <w:rPr>
          <w:rFonts w:hint="eastAsia"/>
          <w:szCs w:val="20"/>
        </w:rPr>
        <w:t>빌딩</w:t>
      </w:r>
      <w:r w:rsidR="005736ED">
        <w:rPr>
          <w:rFonts w:hint="eastAsia"/>
          <w:szCs w:val="20"/>
        </w:rPr>
        <w:t>A</w:t>
      </w:r>
      <w:r w:rsidR="00A07DDF" w:rsidRPr="007C6677">
        <w:rPr>
          <w:rFonts w:hint="eastAsia"/>
          <w:szCs w:val="20"/>
        </w:rPr>
        <w:t xml:space="preserve"> 방문자에 대한 검사 및 역학조사</w:t>
      </w:r>
      <w:r w:rsidR="00156783" w:rsidRPr="007C6677">
        <w:rPr>
          <w:rFonts w:hint="eastAsia"/>
          <w:szCs w:val="20"/>
        </w:rPr>
        <w:t xml:space="preserve">를 진행하였고 </w:t>
      </w:r>
      <w:r w:rsidR="00156783" w:rsidRPr="007C6677">
        <w:rPr>
          <w:szCs w:val="20"/>
        </w:rPr>
        <w:t>4</w:t>
      </w:r>
      <w:r w:rsidR="00156783" w:rsidRPr="007C6677">
        <w:rPr>
          <w:rFonts w:hint="eastAsia"/>
          <w:szCs w:val="20"/>
        </w:rPr>
        <w:t>월3일 환자</w:t>
      </w:r>
      <w:r w:rsidR="005736ED">
        <w:rPr>
          <w:rFonts w:hint="eastAsia"/>
          <w:szCs w:val="20"/>
        </w:rPr>
        <w:t>#</w:t>
      </w:r>
      <w:r w:rsidR="00156783" w:rsidRPr="007C6677">
        <w:rPr>
          <w:rFonts w:hint="eastAsia"/>
          <w:szCs w:val="20"/>
        </w:rPr>
        <w:t>2가 확진 되었다.</w:t>
      </w:r>
      <w:r w:rsidR="00156783" w:rsidRPr="007C6677">
        <w:rPr>
          <w:rFonts w:hint="eastAsia"/>
        </w:rPr>
        <w:t xml:space="preserve"> </w:t>
      </w:r>
      <w:r w:rsidR="00A8704E" w:rsidRPr="007C6677">
        <w:rPr>
          <w:rFonts w:hint="eastAsia"/>
        </w:rPr>
        <w:t>빌딩</w:t>
      </w:r>
      <w:r w:rsidR="005736ED">
        <w:rPr>
          <w:rFonts w:hint="eastAsia"/>
        </w:rPr>
        <w:t>A</w:t>
      </w:r>
      <w:r w:rsidR="00A8704E" w:rsidRPr="007C6677">
        <w:rPr>
          <w:rFonts w:hint="eastAsia"/>
        </w:rPr>
        <w:t xml:space="preserve">은 </w:t>
      </w:r>
      <w:proofErr w:type="spellStart"/>
      <w:r w:rsidR="00A8704E" w:rsidRPr="007C6677">
        <w:rPr>
          <w:rFonts w:hint="eastAsia"/>
        </w:rPr>
        <w:t>집단발</w:t>
      </w:r>
      <w:r w:rsidR="00204A08">
        <w:rPr>
          <w:rFonts w:hint="eastAsia"/>
        </w:rPr>
        <w:t>병</w:t>
      </w:r>
      <w:r w:rsidR="00A8704E" w:rsidRPr="007C6677">
        <w:rPr>
          <w:rFonts w:hint="eastAsia"/>
        </w:rPr>
        <w:t>이</w:t>
      </w:r>
      <w:proofErr w:type="spellEnd"/>
      <w:r w:rsidR="00A8704E" w:rsidRPr="00156783">
        <w:rPr>
          <w:rFonts w:hint="eastAsia"/>
        </w:rPr>
        <w:t xml:space="preserve"> 보고된</w:t>
      </w:r>
      <w:r w:rsidR="00A8704E">
        <w:rPr>
          <w:rFonts w:hint="eastAsia"/>
        </w:rPr>
        <w:t xml:space="preserve"> 3월31일부터 폐쇄조치 하였고 빌딩</w:t>
      </w:r>
      <w:r w:rsidR="005736ED">
        <w:rPr>
          <w:rFonts w:hint="eastAsia"/>
        </w:rPr>
        <w:t>A</w:t>
      </w:r>
      <w:r w:rsidR="00A8704E">
        <w:rPr>
          <w:rFonts w:hint="eastAsia"/>
        </w:rPr>
        <w:t xml:space="preserve"> 앞</w:t>
      </w:r>
      <w:r w:rsidR="00A07DDF">
        <w:rPr>
          <w:rFonts w:hint="eastAsia"/>
        </w:rPr>
        <w:t>에</w:t>
      </w:r>
      <w:r w:rsidR="00A8704E">
        <w:rPr>
          <w:rFonts w:hint="eastAsia"/>
        </w:rPr>
        <w:t xml:space="preserve"> </w:t>
      </w:r>
      <w:r w:rsidR="00A8704E" w:rsidRPr="001C07B2">
        <w:rPr>
          <w:rFonts w:hint="eastAsia"/>
        </w:rPr>
        <w:t xml:space="preserve">임시선별진료소를 </w:t>
      </w:r>
      <w:r w:rsidR="005736ED" w:rsidRPr="001C07B2">
        <w:t>4</w:t>
      </w:r>
      <w:r w:rsidR="005736ED" w:rsidRPr="001C07B2">
        <w:rPr>
          <w:rFonts w:hint="eastAsia"/>
        </w:rPr>
        <w:t xml:space="preserve">월1일부터 </w:t>
      </w:r>
      <w:r w:rsidR="00216903" w:rsidRPr="001C07B2">
        <w:t>4</w:t>
      </w:r>
      <w:r w:rsidR="00216903" w:rsidRPr="001C07B2">
        <w:rPr>
          <w:rFonts w:hint="eastAsia"/>
        </w:rPr>
        <w:t xml:space="preserve">월5일까지 </w:t>
      </w:r>
      <w:r w:rsidR="00A8704E" w:rsidRPr="001C07B2">
        <w:rPr>
          <w:rFonts w:hint="eastAsia"/>
        </w:rPr>
        <w:t xml:space="preserve">설치하여 </w:t>
      </w:r>
      <w:r w:rsidR="000C3F0E" w:rsidRPr="001C07B2">
        <w:rPr>
          <w:rFonts w:hint="eastAsia"/>
        </w:rPr>
        <w:t>빌딩</w:t>
      </w:r>
      <w:r w:rsidR="00B40A35" w:rsidRPr="001C07B2">
        <w:rPr>
          <w:rFonts w:hint="eastAsia"/>
        </w:rPr>
        <w:t>A</w:t>
      </w:r>
      <w:r w:rsidR="000C3F0E">
        <w:rPr>
          <w:rFonts w:hint="eastAsia"/>
        </w:rPr>
        <w:t xml:space="preserve"> 입주자 및 방문자들이 선별진료 및 검사를 받을 수 있게 </w:t>
      </w:r>
      <w:r w:rsidR="000C3F0E" w:rsidRPr="007C6677">
        <w:rPr>
          <w:rFonts w:hint="eastAsia"/>
        </w:rPr>
        <w:t>하였다.</w:t>
      </w:r>
      <w:r w:rsidR="00A8704E" w:rsidRPr="007C6677">
        <w:rPr>
          <w:rFonts w:hint="eastAsia"/>
        </w:rPr>
        <w:t xml:space="preserve"> </w:t>
      </w:r>
      <w:r w:rsidR="00A8704E" w:rsidRPr="00850C0C">
        <w:rPr>
          <w:rFonts w:hint="eastAsia"/>
        </w:rPr>
        <w:t>지역</w:t>
      </w:r>
      <w:r w:rsidR="005736ED" w:rsidRPr="00850C0C">
        <w:rPr>
          <w:rFonts w:hint="eastAsia"/>
        </w:rPr>
        <w:t>A</w:t>
      </w:r>
      <w:r w:rsidR="00A8704E" w:rsidRPr="007C6677">
        <w:rPr>
          <w:rFonts w:hint="eastAsia"/>
        </w:rPr>
        <w:t xml:space="preserve"> 외 방문자는 </w:t>
      </w:r>
      <w:r w:rsidR="00A8704E" w:rsidRPr="00850C0C">
        <w:rPr>
          <w:rFonts w:hint="eastAsia"/>
        </w:rPr>
        <w:t xml:space="preserve">인근 </w:t>
      </w:r>
      <w:r w:rsidR="00371A13" w:rsidRPr="00850C0C">
        <w:rPr>
          <w:rFonts w:hint="eastAsia"/>
        </w:rPr>
        <w:t>지역</w:t>
      </w:r>
      <w:r w:rsidR="00A8704E" w:rsidRPr="00850C0C">
        <w:rPr>
          <w:rFonts w:hint="eastAsia"/>
        </w:rPr>
        <w:t>으로</w:t>
      </w:r>
      <w:r w:rsidR="00A8704E" w:rsidRPr="007C6677">
        <w:rPr>
          <w:rFonts w:hint="eastAsia"/>
        </w:rPr>
        <w:t xml:space="preserve"> 재난문자를 발송하여 </w:t>
      </w:r>
      <w:r w:rsidR="00C7219E" w:rsidRPr="007C6677">
        <w:rPr>
          <w:rFonts w:hint="eastAsia"/>
        </w:rPr>
        <w:t xml:space="preserve">거주지 보건소에서 </w:t>
      </w:r>
      <w:r w:rsidR="00A8704E" w:rsidRPr="007C6677">
        <w:rPr>
          <w:rFonts w:hint="eastAsia"/>
        </w:rPr>
        <w:t>검사를 받도록</w:t>
      </w:r>
      <w:r w:rsidR="00C7219E" w:rsidRPr="007C6677">
        <w:t xml:space="preserve"> </w:t>
      </w:r>
      <w:r w:rsidR="00A8704E" w:rsidRPr="007C6677">
        <w:rPr>
          <w:rFonts w:hint="eastAsia"/>
        </w:rPr>
        <w:t xml:space="preserve">하였다. </w:t>
      </w:r>
      <w:r w:rsidR="00C63750" w:rsidRPr="007C6677">
        <w:t>(</w:t>
      </w:r>
      <w:r w:rsidR="00C63750" w:rsidRPr="007C6677">
        <w:rPr>
          <w:rFonts w:hint="eastAsia"/>
          <w:bCs/>
        </w:rPr>
        <w:t>증상발</w:t>
      </w:r>
      <w:r w:rsidR="00A07DDF" w:rsidRPr="007C6677">
        <w:rPr>
          <w:rFonts w:hint="eastAsia"/>
          <w:bCs/>
        </w:rPr>
        <w:t>생</w:t>
      </w:r>
      <w:r w:rsidR="00C63750" w:rsidRPr="007C6677">
        <w:rPr>
          <w:rFonts w:hint="eastAsia"/>
          <w:bCs/>
        </w:rPr>
        <w:t>일이 가장 빠른</w:t>
      </w:r>
      <w:r w:rsidR="00C63750" w:rsidRPr="007C6677">
        <w:rPr>
          <w:bCs/>
        </w:rPr>
        <w:t>)</w:t>
      </w:r>
      <w:r w:rsidR="003F1BDE" w:rsidRPr="005F16AA">
        <w:rPr>
          <w:rFonts w:hint="eastAsia"/>
          <w:bCs/>
        </w:rPr>
        <w:t>환자</w:t>
      </w:r>
      <w:r w:rsidR="00B40A35" w:rsidRPr="005F16AA">
        <w:rPr>
          <w:rFonts w:hint="eastAsia"/>
          <w:bCs/>
        </w:rPr>
        <w:t>#</w:t>
      </w:r>
      <w:r w:rsidR="00B243EF" w:rsidRPr="005F16AA">
        <w:rPr>
          <w:rFonts w:hint="eastAsia"/>
          <w:bCs/>
        </w:rPr>
        <w:t>3</w:t>
      </w:r>
      <w:r w:rsidR="003F1BDE" w:rsidRPr="007C6677">
        <w:rPr>
          <w:rFonts w:hint="eastAsia"/>
          <w:bCs/>
        </w:rPr>
        <w:t>의 증상발생일 기준</w:t>
      </w:r>
      <w:r w:rsidR="003F1BDE" w:rsidRPr="007C6677">
        <w:rPr>
          <w:bCs/>
        </w:rPr>
        <w:t xml:space="preserve"> 14</w:t>
      </w:r>
      <w:r w:rsidR="003F1BDE" w:rsidRPr="007C6677">
        <w:rPr>
          <w:rFonts w:hint="eastAsia"/>
          <w:bCs/>
        </w:rPr>
        <w:t xml:space="preserve">일 전인 </w:t>
      </w:r>
      <w:r w:rsidR="003F1BDE" w:rsidRPr="007C6677">
        <w:rPr>
          <w:bCs/>
        </w:rPr>
        <w:t>3</w:t>
      </w:r>
      <w:r w:rsidR="003F1BDE" w:rsidRPr="007C6677">
        <w:rPr>
          <w:rFonts w:hint="eastAsia"/>
          <w:bCs/>
        </w:rPr>
        <w:t>월</w:t>
      </w:r>
      <w:r w:rsidR="003F1BDE" w:rsidRPr="007C6677">
        <w:rPr>
          <w:bCs/>
        </w:rPr>
        <w:t>12</w:t>
      </w:r>
      <w:r w:rsidR="003F1BDE" w:rsidRPr="007C6677">
        <w:rPr>
          <w:rFonts w:hint="eastAsia"/>
          <w:bCs/>
        </w:rPr>
        <w:t>일부터 빌딩</w:t>
      </w:r>
      <w:r w:rsidR="00731204">
        <w:rPr>
          <w:rFonts w:hint="eastAsia"/>
          <w:bCs/>
        </w:rPr>
        <w:t>A</w:t>
      </w:r>
      <w:r w:rsidR="003F1BDE" w:rsidRPr="007C6677">
        <w:rPr>
          <w:rFonts w:hint="eastAsia"/>
          <w:bCs/>
        </w:rPr>
        <w:t xml:space="preserve"> 폐쇄일인 </w:t>
      </w:r>
      <w:r w:rsidR="003F1BDE" w:rsidRPr="007C6677">
        <w:rPr>
          <w:bCs/>
        </w:rPr>
        <w:t>3</w:t>
      </w:r>
      <w:r w:rsidR="003F1BDE" w:rsidRPr="007C6677">
        <w:rPr>
          <w:rFonts w:hint="eastAsia"/>
          <w:bCs/>
        </w:rPr>
        <w:t>월3</w:t>
      </w:r>
      <w:r w:rsidR="003F1BDE" w:rsidRPr="007C6677">
        <w:rPr>
          <w:bCs/>
        </w:rPr>
        <w:t>1</w:t>
      </w:r>
      <w:r w:rsidR="003F1BDE" w:rsidRPr="007C6677">
        <w:rPr>
          <w:rFonts w:hint="eastAsia"/>
          <w:bCs/>
        </w:rPr>
        <w:t xml:space="preserve">일까지 </w:t>
      </w:r>
      <w:r w:rsidR="003F1BDE" w:rsidRPr="007C6677">
        <w:rPr>
          <w:rFonts w:hint="eastAsia"/>
        </w:rPr>
        <w:t>빌딩</w:t>
      </w:r>
      <w:r w:rsidR="00B40A35">
        <w:rPr>
          <w:rFonts w:hint="eastAsia"/>
        </w:rPr>
        <w:t>A를</w:t>
      </w:r>
      <w:r w:rsidR="003F1BDE" w:rsidRPr="007C6677">
        <w:rPr>
          <w:rFonts w:hint="eastAsia"/>
        </w:rPr>
        <w:t xml:space="preserve"> 방문한 사람 전수를 대상으로 조사를 시행하였</w:t>
      </w:r>
      <w:r w:rsidR="005D6077" w:rsidRPr="007C6677">
        <w:rPr>
          <w:rFonts w:hint="eastAsia"/>
        </w:rPr>
        <w:t>고 검사 대상자는</w:t>
      </w:r>
      <w:r w:rsidR="003F1BDE" w:rsidRPr="007C6677">
        <w:rPr>
          <w:rFonts w:hint="eastAsia"/>
        </w:rPr>
        <w:t xml:space="preserve"> </w:t>
      </w:r>
      <w:r w:rsidR="00A8704E" w:rsidRPr="007C6677">
        <w:rPr>
          <w:rFonts w:hint="eastAsia"/>
        </w:rPr>
        <w:t>1. 3월12일~3월31일 직원, 방문자, 기숙사 거주자 중 유증상자 2. 3월12일부터 3월24일까지 목욕탕</w:t>
      </w:r>
      <w:r w:rsidR="005736ED">
        <w:rPr>
          <w:rFonts w:hint="eastAsia"/>
        </w:rPr>
        <w:t>A</w:t>
      </w:r>
      <w:r w:rsidR="00A8704E" w:rsidRPr="007C6677">
        <w:rPr>
          <w:rFonts w:hint="eastAsia"/>
        </w:rPr>
        <w:t xml:space="preserve"> 방문자 3. 3월27일~3월31일 </w:t>
      </w:r>
      <w:proofErr w:type="spellStart"/>
      <w:r w:rsidR="00A8704E" w:rsidRPr="007C6677">
        <w:rPr>
          <w:rFonts w:hint="eastAsia"/>
        </w:rPr>
        <w:t>확진자</w:t>
      </w:r>
      <w:proofErr w:type="spellEnd"/>
      <w:r w:rsidR="00204A08">
        <w:t xml:space="preserve"> </w:t>
      </w:r>
      <w:r w:rsidR="00A8704E" w:rsidRPr="007C6677">
        <w:rPr>
          <w:rFonts w:hint="eastAsia"/>
        </w:rPr>
        <w:t>들의 사무실</w:t>
      </w:r>
      <w:r w:rsidR="00901BCC" w:rsidRPr="007C6677">
        <w:rPr>
          <w:rFonts w:hint="eastAsia"/>
        </w:rPr>
        <w:t>과</w:t>
      </w:r>
      <w:r w:rsidR="00A8704E" w:rsidRPr="007C6677">
        <w:rPr>
          <w:rFonts w:hint="eastAsia"/>
        </w:rPr>
        <w:t xml:space="preserve"> 같은 층에서 근무한 사람 </w:t>
      </w:r>
      <w:r w:rsidR="001C0F6F" w:rsidRPr="007C6677">
        <w:t xml:space="preserve">4. </w:t>
      </w:r>
      <w:r w:rsidR="001C0F6F" w:rsidRPr="007C6677">
        <w:rPr>
          <w:rFonts w:hint="eastAsia"/>
        </w:rPr>
        <w:t xml:space="preserve">그 외 앞에서 언급한 </w:t>
      </w:r>
      <w:proofErr w:type="spellStart"/>
      <w:r w:rsidR="001C0F6F" w:rsidRPr="007C6677">
        <w:rPr>
          <w:rFonts w:hint="eastAsia"/>
        </w:rPr>
        <w:t>접촉자</w:t>
      </w:r>
      <w:proofErr w:type="spellEnd"/>
      <w:r w:rsidR="001C0F6F" w:rsidRPr="007C6677">
        <w:rPr>
          <w:rFonts w:hint="eastAsia"/>
        </w:rPr>
        <w:t xml:space="preserve"> 전수에 대해 </w:t>
      </w:r>
      <w:r w:rsidR="00204A08">
        <w:rPr>
          <w:rFonts w:hint="eastAsia"/>
        </w:rPr>
        <w:t>검사</w:t>
      </w:r>
      <w:r w:rsidR="001C0F6F" w:rsidRPr="007C6677">
        <w:rPr>
          <w:rFonts w:hint="eastAsia"/>
        </w:rPr>
        <w:t>를 시행하였다.</w:t>
      </w:r>
      <w:r w:rsidR="001C0F6F" w:rsidRPr="007C6677">
        <w:t xml:space="preserve"> </w:t>
      </w:r>
      <w:r w:rsidR="00216903" w:rsidRPr="007C6677">
        <w:rPr>
          <w:rFonts w:hint="eastAsia"/>
        </w:rPr>
        <w:t xml:space="preserve">검사대상자들에 대한 </w:t>
      </w:r>
      <w:r w:rsidR="00A8704E" w:rsidRPr="007C6677">
        <w:rPr>
          <w:rFonts w:hint="eastAsia"/>
        </w:rPr>
        <w:t xml:space="preserve">코로나19 </w:t>
      </w:r>
      <w:proofErr w:type="spellStart"/>
      <w:r w:rsidR="00A8704E" w:rsidRPr="007C6677">
        <w:rPr>
          <w:rFonts w:hint="eastAsia"/>
        </w:rPr>
        <w:t>확진검사</w:t>
      </w:r>
      <w:r w:rsidR="00802348" w:rsidRPr="007C6677">
        <w:rPr>
          <w:rFonts w:hint="eastAsia"/>
        </w:rPr>
        <w:t>는</w:t>
      </w:r>
      <w:proofErr w:type="spellEnd"/>
      <w:r w:rsidR="00802348" w:rsidRPr="007C6677">
        <w:rPr>
          <w:rFonts w:hint="eastAsia"/>
        </w:rPr>
        <w:t xml:space="preserve"> Real time reverse transcription PCR assays를 통해 진단하였고</w:t>
      </w:r>
      <w:r w:rsidR="00A8704E" w:rsidRPr="007C6677">
        <w:rPr>
          <w:rFonts w:hint="eastAsia"/>
        </w:rPr>
        <w:t xml:space="preserve"> </w:t>
      </w:r>
      <w:r w:rsidR="00802348" w:rsidRPr="007C6677">
        <w:rPr>
          <w:rFonts w:hint="eastAsia"/>
        </w:rPr>
        <w:t xml:space="preserve">이를 </w:t>
      </w:r>
      <w:r w:rsidR="000C3F0E" w:rsidRPr="007C6677">
        <w:rPr>
          <w:rFonts w:hint="eastAsia"/>
        </w:rPr>
        <w:t>위</w:t>
      </w:r>
      <w:r w:rsidR="00802348" w:rsidRPr="007C6677">
        <w:rPr>
          <w:rFonts w:hint="eastAsia"/>
        </w:rPr>
        <w:t>해</w:t>
      </w:r>
      <w:r w:rsidR="000C3F0E" w:rsidRPr="007C6677">
        <w:rPr>
          <w:rFonts w:hint="eastAsia"/>
        </w:rPr>
        <w:t xml:space="preserve"> 상기도(</w:t>
      </w:r>
      <w:proofErr w:type="spellStart"/>
      <w:r w:rsidR="000C3F0E" w:rsidRPr="007C6677">
        <w:rPr>
          <w:rFonts w:hint="eastAsia"/>
        </w:rPr>
        <w:t>비인두</w:t>
      </w:r>
      <w:proofErr w:type="spellEnd"/>
      <w:r w:rsidR="000C3F0E" w:rsidRPr="007C6677">
        <w:rPr>
          <w:rFonts w:hint="eastAsia"/>
        </w:rPr>
        <w:t>,</w:t>
      </w:r>
      <w:r w:rsidR="000C3F0E" w:rsidRPr="007C6677">
        <w:t xml:space="preserve"> </w:t>
      </w:r>
      <w:proofErr w:type="spellStart"/>
      <w:r w:rsidR="000C3F0E" w:rsidRPr="007C6677">
        <w:rPr>
          <w:rFonts w:hint="eastAsia"/>
        </w:rPr>
        <w:t>구인두</w:t>
      </w:r>
      <w:proofErr w:type="spellEnd"/>
      <w:r w:rsidR="000C3F0E" w:rsidRPr="007C6677">
        <w:t xml:space="preserve">) </w:t>
      </w:r>
      <w:r w:rsidR="00901BCC" w:rsidRPr="007C6677">
        <w:rPr>
          <w:rFonts w:hint="eastAsia"/>
        </w:rPr>
        <w:t>및</w:t>
      </w:r>
      <w:r w:rsidR="00901BCC">
        <w:rPr>
          <w:rFonts w:hint="eastAsia"/>
        </w:rPr>
        <w:t xml:space="preserve"> 하기도 </w:t>
      </w:r>
      <w:r w:rsidR="00901BCC">
        <w:t>(</w:t>
      </w:r>
      <w:r w:rsidR="00901BCC">
        <w:rPr>
          <w:rFonts w:hint="eastAsia"/>
        </w:rPr>
        <w:t>객담)</w:t>
      </w:r>
      <w:r w:rsidR="00901BCC">
        <w:t xml:space="preserve"> </w:t>
      </w:r>
      <w:r w:rsidR="000C3F0E">
        <w:rPr>
          <w:rFonts w:hint="eastAsia"/>
        </w:rPr>
        <w:t>검체</w:t>
      </w:r>
      <w:r w:rsidR="00A07DDF">
        <w:rPr>
          <w:rFonts w:hint="eastAsia"/>
        </w:rPr>
        <w:t xml:space="preserve">를 </w:t>
      </w:r>
      <w:r w:rsidR="000C3F0E">
        <w:rPr>
          <w:rFonts w:hint="eastAsia"/>
        </w:rPr>
        <w:t>채취</w:t>
      </w:r>
      <w:r w:rsidR="00A8704E">
        <w:rPr>
          <w:rFonts w:hint="eastAsia"/>
        </w:rPr>
        <w:t>하였</w:t>
      </w:r>
      <w:r w:rsidR="000C3F0E">
        <w:rPr>
          <w:rFonts w:hint="eastAsia"/>
        </w:rPr>
        <w:t>으며 객담이 없는 경우 하기도</w:t>
      </w:r>
      <w:r w:rsidR="00901BCC">
        <w:rPr>
          <w:rFonts w:hint="eastAsia"/>
        </w:rPr>
        <w:t xml:space="preserve"> </w:t>
      </w:r>
      <w:r w:rsidR="00A07DDF">
        <w:rPr>
          <w:rFonts w:hint="eastAsia"/>
        </w:rPr>
        <w:t>검체</w:t>
      </w:r>
      <w:r w:rsidR="000C3F0E">
        <w:rPr>
          <w:rFonts w:hint="eastAsia"/>
        </w:rPr>
        <w:t xml:space="preserve">는 </w:t>
      </w:r>
      <w:r w:rsidR="00A07DDF">
        <w:rPr>
          <w:rFonts w:hint="eastAsia"/>
        </w:rPr>
        <w:t>채취</w:t>
      </w:r>
      <w:r w:rsidR="000C3F0E">
        <w:rPr>
          <w:rFonts w:hint="eastAsia"/>
        </w:rPr>
        <w:t>하지 않았다.</w:t>
      </w:r>
      <w:r w:rsidR="00A8704E">
        <w:rPr>
          <w:rFonts w:hint="eastAsia"/>
        </w:rPr>
        <w:t xml:space="preserve"> </w:t>
      </w:r>
      <w:proofErr w:type="spellStart"/>
      <w:r w:rsidR="00A8704E">
        <w:rPr>
          <w:rFonts w:hint="eastAsia"/>
        </w:rPr>
        <w:t>확진자는</w:t>
      </w:r>
      <w:proofErr w:type="spellEnd"/>
      <w:r w:rsidR="00A8704E">
        <w:rPr>
          <w:rFonts w:hint="eastAsia"/>
        </w:rPr>
        <w:t xml:space="preserve"> </w:t>
      </w:r>
      <w:r w:rsidR="0008037C">
        <w:rPr>
          <w:rFonts w:hint="eastAsia"/>
        </w:rPr>
        <w:t>감염병</w:t>
      </w:r>
      <w:r w:rsidR="00A8704E">
        <w:rPr>
          <w:rFonts w:hint="eastAsia"/>
        </w:rPr>
        <w:t>전담</w:t>
      </w:r>
      <w:r w:rsidR="0008037C">
        <w:rPr>
          <w:rFonts w:hint="eastAsia"/>
        </w:rPr>
        <w:t xml:space="preserve"> </w:t>
      </w:r>
      <w:r w:rsidR="00A8704E">
        <w:rPr>
          <w:rFonts w:hint="eastAsia"/>
        </w:rPr>
        <w:t>병원</w:t>
      </w:r>
      <w:r w:rsidR="0008037C">
        <w:rPr>
          <w:rFonts w:hint="eastAsia"/>
        </w:rPr>
        <w:t xml:space="preserve"> </w:t>
      </w:r>
      <w:r w:rsidR="00A8704E">
        <w:rPr>
          <w:rFonts w:hint="eastAsia"/>
        </w:rPr>
        <w:t xml:space="preserve">이송 및 역학조사를 </w:t>
      </w:r>
      <w:r w:rsidR="00B4027A">
        <w:rPr>
          <w:rFonts w:hint="eastAsia"/>
        </w:rPr>
        <w:t>진</w:t>
      </w:r>
      <w:r w:rsidR="00A8704E">
        <w:rPr>
          <w:rFonts w:hint="eastAsia"/>
        </w:rPr>
        <w:t>행하였고</w:t>
      </w:r>
      <w:r w:rsidR="00901BCC">
        <w:rPr>
          <w:rFonts w:hint="eastAsia"/>
        </w:rPr>
        <w:t>, 코로나1</w:t>
      </w:r>
      <w:r w:rsidR="00901BCC">
        <w:t xml:space="preserve">9 </w:t>
      </w:r>
      <w:r w:rsidR="00901BCC" w:rsidRPr="007C6677">
        <w:rPr>
          <w:rFonts w:hint="eastAsia"/>
        </w:rPr>
        <w:t>검사에서 음성판정을 받은</w:t>
      </w:r>
      <w:r w:rsidR="00A07DDF" w:rsidRPr="007C6677">
        <w:rPr>
          <w:rFonts w:hint="eastAsia"/>
        </w:rPr>
        <w:t xml:space="preserve"> </w:t>
      </w:r>
      <w:r w:rsidR="00A8704E" w:rsidRPr="007C6677">
        <w:rPr>
          <w:rFonts w:hint="eastAsia"/>
        </w:rPr>
        <w:t xml:space="preserve">자는 </w:t>
      </w:r>
      <w:proofErr w:type="gramStart"/>
      <w:r w:rsidR="00A8704E" w:rsidRPr="007C6677">
        <w:rPr>
          <w:rFonts w:hint="eastAsia"/>
        </w:rPr>
        <w:t>1.</w:t>
      </w:r>
      <w:r w:rsidR="00C7219E" w:rsidRPr="007C6677">
        <w:rPr>
          <w:rFonts w:hint="eastAsia"/>
        </w:rPr>
        <w:t>은</w:t>
      </w:r>
      <w:proofErr w:type="gramEnd"/>
      <w:r w:rsidR="00C7219E" w:rsidRPr="007C6677">
        <w:rPr>
          <w:rFonts w:hint="eastAsia"/>
        </w:rPr>
        <w:t xml:space="preserve"> </w:t>
      </w:r>
      <w:r w:rsidR="00A8704E" w:rsidRPr="007C6677">
        <w:rPr>
          <w:rFonts w:hint="eastAsia"/>
        </w:rPr>
        <w:t xml:space="preserve">증상 소실 시 </w:t>
      </w:r>
      <w:r w:rsidR="00C7219E" w:rsidRPr="007C6677">
        <w:t>2.</w:t>
      </w:r>
      <w:r w:rsidR="00C7219E" w:rsidRPr="007C6677">
        <w:rPr>
          <w:rFonts w:hint="eastAsia"/>
        </w:rPr>
        <w:t xml:space="preserve">은 검사결과가 나올 때까지 </w:t>
      </w:r>
      <w:r w:rsidR="00A8704E" w:rsidRPr="007C6677">
        <w:rPr>
          <w:rFonts w:hint="eastAsia"/>
        </w:rPr>
        <w:t>3</w:t>
      </w:r>
      <w:r w:rsidR="001C0F6F" w:rsidRPr="007C6677">
        <w:t>,4</w:t>
      </w:r>
      <w:r w:rsidR="00A8704E" w:rsidRPr="007C6677">
        <w:rPr>
          <w:rFonts w:hint="eastAsia"/>
        </w:rPr>
        <w:t>.</w:t>
      </w:r>
      <w:r w:rsidR="00C7219E" w:rsidRPr="007C6677">
        <w:rPr>
          <w:rFonts w:hint="eastAsia"/>
        </w:rPr>
        <w:t>은</w:t>
      </w:r>
      <w:r w:rsidR="00A8704E" w:rsidRPr="007C6677">
        <w:rPr>
          <w:rFonts w:hint="eastAsia"/>
        </w:rPr>
        <w:t xml:space="preserve"> </w:t>
      </w:r>
      <w:r w:rsidR="00204A08">
        <w:rPr>
          <w:rFonts w:hint="eastAsia"/>
        </w:rPr>
        <w:t xml:space="preserve">마지막 노출일로부터 </w:t>
      </w:r>
      <w:r w:rsidR="00A8704E" w:rsidRPr="007C6677">
        <w:rPr>
          <w:rFonts w:hint="eastAsia"/>
        </w:rPr>
        <w:t>14일간 자가격리</w:t>
      </w:r>
      <w:r w:rsidR="0008037C">
        <w:rPr>
          <w:rFonts w:hint="eastAsia"/>
        </w:rPr>
        <w:t>(</w:t>
      </w:r>
      <w:r w:rsidR="0008037C">
        <w:t>Quarantine)</w:t>
      </w:r>
      <w:r w:rsidR="00A8704E" w:rsidRPr="007C6677">
        <w:rPr>
          <w:rFonts w:hint="eastAsia"/>
        </w:rPr>
        <w:t xml:space="preserve">를 시행하였다. </w:t>
      </w:r>
      <w:r w:rsidR="00B243EF" w:rsidRPr="007C6677">
        <w:rPr>
          <w:rFonts w:hint="eastAsia"/>
          <w:szCs w:val="20"/>
        </w:rPr>
        <w:t>감염경로 파악을 위</w:t>
      </w:r>
      <w:r w:rsidR="00CB396F" w:rsidRPr="007C6677">
        <w:rPr>
          <w:rFonts w:hint="eastAsia"/>
          <w:szCs w:val="20"/>
        </w:rPr>
        <w:t>해</w:t>
      </w:r>
      <w:r w:rsidR="00B243EF" w:rsidRPr="007C6677">
        <w:rPr>
          <w:rFonts w:hint="eastAsia"/>
          <w:szCs w:val="20"/>
        </w:rPr>
        <w:t xml:space="preserve"> 환자</w:t>
      </w:r>
      <w:r w:rsidR="005736ED">
        <w:rPr>
          <w:rFonts w:hint="eastAsia"/>
          <w:szCs w:val="20"/>
        </w:rPr>
        <w:t>#</w:t>
      </w:r>
      <w:proofErr w:type="gramStart"/>
      <w:r w:rsidR="00B243EF" w:rsidRPr="007C6677">
        <w:rPr>
          <w:rFonts w:hint="eastAsia"/>
          <w:szCs w:val="20"/>
        </w:rPr>
        <w:t>1</w:t>
      </w:r>
      <w:r w:rsidR="00B243EF" w:rsidRPr="007C6677">
        <w:rPr>
          <w:szCs w:val="20"/>
        </w:rPr>
        <w:t>,</w:t>
      </w:r>
      <w:r w:rsidR="005736ED">
        <w:rPr>
          <w:szCs w:val="20"/>
        </w:rPr>
        <w:t>#</w:t>
      </w:r>
      <w:proofErr w:type="gramEnd"/>
      <w:r w:rsidR="00B243EF" w:rsidRPr="007C6677">
        <w:rPr>
          <w:szCs w:val="20"/>
        </w:rPr>
        <w:t>2</w:t>
      </w:r>
      <w:r w:rsidR="00B243EF" w:rsidRPr="001C07B2">
        <w:rPr>
          <w:szCs w:val="20"/>
        </w:rPr>
        <w:t>,</w:t>
      </w:r>
      <w:r w:rsidR="005736ED" w:rsidRPr="001C07B2">
        <w:rPr>
          <w:szCs w:val="20"/>
        </w:rPr>
        <w:t>#</w:t>
      </w:r>
      <w:r w:rsidR="00B243EF" w:rsidRPr="001C07B2">
        <w:rPr>
          <w:szCs w:val="20"/>
        </w:rPr>
        <w:t>3</w:t>
      </w:r>
      <w:r w:rsidR="00B243EF" w:rsidRPr="001C07B2">
        <w:rPr>
          <w:rFonts w:hint="eastAsia"/>
          <w:szCs w:val="20"/>
        </w:rPr>
        <w:t xml:space="preserve">의 </w:t>
      </w:r>
      <w:proofErr w:type="spellStart"/>
      <w:r w:rsidR="005F16AA" w:rsidRPr="001C07B2">
        <w:rPr>
          <w:rFonts w:hint="eastAsia"/>
        </w:rPr>
        <w:t>위성항법시스템</w:t>
      </w:r>
      <w:proofErr w:type="spellEnd"/>
      <w:r w:rsidR="005F16AA" w:rsidRPr="001C07B2">
        <w:rPr>
          <w:rFonts w:hint="eastAsia"/>
        </w:rPr>
        <w:t>(</w:t>
      </w:r>
      <w:r w:rsidR="005F16AA" w:rsidRPr="001C07B2">
        <w:t>GPS, Global positioning system)</w:t>
      </w:r>
      <w:r w:rsidR="005F16AA" w:rsidRPr="001C07B2">
        <w:rPr>
          <w:rFonts w:hint="eastAsia"/>
        </w:rPr>
        <w:t>, 카드사용내역서</w:t>
      </w:r>
      <w:r w:rsidR="005F16AA" w:rsidRPr="001C07B2">
        <w:t xml:space="preserve">, </w:t>
      </w:r>
      <w:r w:rsidR="00A07DDF" w:rsidRPr="001C07B2">
        <w:rPr>
          <w:rFonts w:hint="eastAsia"/>
          <w:szCs w:val="20"/>
        </w:rPr>
        <w:t>심층면담</w:t>
      </w:r>
      <w:r w:rsidR="004D3AE6" w:rsidRPr="001C07B2">
        <w:rPr>
          <w:szCs w:val="20"/>
        </w:rPr>
        <w:t xml:space="preserve"> </w:t>
      </w:r>
      <w:r w:rsidR="00CB396F" w:rsidRPr="001C07B2">
        <w:rPr>
          <w:rFonts w:hint="eastAsia"/>
          <w:szCs w:val="20"/>
        </w:rPr>
        <w:t>등을 통해 심층역학조사를 진행하였</w:t>
      </w:r>
      <w:r w:rsidR="00A07DDF" w:rsidRPr="001C07B2">
        <w:rPr>
          <w:rFonts w:hint="eastAsia"/>
          <w:szCs w:val="20"/>
        </w:rPr>
        <w:t>다.</w:t>
      </w:r>
      <w:r w:rsidR="00CB396F" w:rsidRPr="001C07B2">
        <w:rPr>
          <w:szCs w:val="20"/>
        </w:rPr>
        <w:t xml:space="preserve"> </w:t>
      </w:r>
      <w:r w:rsidR="004D3AE6" w:rsidRPr="001C07B2">
        <w:rPr>
          <w:rFonts w:hint="eastAsia"/>
          <w:szCs w:val="20"/>
        </w:rPr>
        <w:t>환자</w:t>
      </w:r>
      <w:r w:rsidR="005736ED" w:rsidRPr="001C07B2">
        <w:rPr>
          <w:rFonts w:hint="eastAsia"/>
          <w:szCs w:val="20"/>
        </w:rPr>
        <w:t>#</w:t>
      </w:r>
      <w:proofErr w:type="gramStart"/>
      <w:r w:rsidR="004D3AE6" w:rsidRPr="001C07B2">
        <w:rPr>
          <w:rFonts w:hint="eastAsia"/>
          <w:szCs w:val="20"/>
        </w:rPr>
        <w:t>1</w:t>
      </w:r>
      <w:r w:rsidR="004D3AE6" w:rsidRPr="001C07B2">
        <w:rPr>
          <w:szCs w:val="20"/>
        </w:rPr>
        <w:t>,</w:t>
      </w:r>
      <w:r w:rsidR="005736ED" w:rsidRPr="001C07B2">
        <w:rPr>
          <w:szCs w:val="20"/>
        </w:rPr>
        <w:t>#</w:t>
      </w:r>
      <w:proofErr w:type="gramEnd"/>
      <w:r w:rsidR="004D3AE6" w:rsidRPr="001C07B2">
        <w:rPr>
          <w:szCs w:val="20"/>
        </w:rPr>
        <w:t>2,</w:t>
      </w:r>
      <w:r w:rsidR="005736ED" w:rsidRPr="001C07B2">
        <w:rPr>
          <w:szCs w:val="20"/>
        </w:rPr>
        <w:t>#</w:t>
      </w:r>
      <w:r w:rsidR="004D3AE6" w:rsidRPr="001C07B2">
        <w:rPr>
          <w:szCs w:val="20"/>
        </w:rPr>
        <w:t>3</w:t>
      </w:r>
      <w:r w:rsidR="0013408F" w:rsidRPr="001C07B2">
        <w:rPr>
          <w:rFonts w:hint="eastAsia"/>
          <w:szCs w:val="20"/>
        </w:rPr>
        <w:t>과 동일한 시간대에</w:t>
      </w:r>
      <w:r w:rsidR="004D3AE6" w:rsidRPr="001C07B2">
        <w:rPr>
          <w:rFonts w:hint="eastAsia"/>
          <w:szCs w:val="20"/>
        </w:rPr>
        <w:t xml:space="preserve"> </w:t>
      </w:r>
      <w:r w:rsidR="00B243EF" w:rsidRPr="001C07B2">
        <w:rPr>
          <w:rFonts w:hint="eastAsia"/>
          <w:szCs w:val="20"/>
        </w:rPr>
        <w:t>목욕탕</w:t>
      </w:r>
      <w:r w:rsidR="005736ED" w:rsidRPr="001C07B2">
        <w:rPr>
          <w:rFonts w:hint="eastAsia"/>
          <w:szCs w:val="20"/>
        </w:rPr>
        <w:t>A</w:t>
      </w:r>
      <w:r w:rsidR="004D3AE6" w:rsidRPr="001C07B2">
        <w:rPr>
          <w:rFonts w:hint="eastAsia"/>
          <w:szCs w:val="20"/>
        </w:rPr>
        <w:t>(여)</w:t>
      </w:r>
      <w:r w:rsidR="005F16AA" w:rsidRPr="001C07B2">
        <w:rPr>
          <w:rFonts w:hint="eastAsia"/>
          <w:szCs w:val="20"/>
        </w:rPr>
        <w:t>를</w:t>
      </w:r>
      <w:r w:rsidR="0013408F" w:rsidRPr="001C07B2">
        <w:rPr>
          <w:szCs w:val="20"/>
        </w:rPr>
        <w:t xml:space="preserve"> </w:t>
      </w:r>
      <w:r w:rsidR="00B243EF" w:rsidRPr="001C07B2">
        <w:rPr>
          <w:rFonts w:hint="eastAsia"/>
          <w:szCs w:val="20"/>
        </w:rPr>
        <w:t xml:space="preserve">방문하였을 것으로 판단되는 사람들을 </w:t>
      </w:r>
      <w:r w:rsidR="005F16AA" w:rsidRPr="001C07B2">
        <w:rPr>
          <w:rFonts w:hint="eastAsia"/>
        </w:rPr>
        <w:t>폐쇄 회로 텔레비전(</w:t>
      </w:r>
      <w:r w:rsidR="005F16AA" w:rsidRPr="001C07B2">
        <w:t xml:space="preserve">CCTV, Closed circuit television), </w:t>
      </w:r>
      <w:r w:rsidR="00C63750" w:rsidRPr="001C07B2">
        <w:rPr>
          <w:rFonts w:hint="eastAsia"/>
          <w:szCs w:val="20"/>
        </w:rPr>
        <w:t>입장기록</w:t>
      </w:r>
      <w:r w:rsidR="00A07DDF" w:rsidRPr="001C07B2">
        <w:rPr>
          <w:szCs w:val="20"/>
        </w:rPr>
        <w:t xml:space="preserve"> </w:t>
      </w:r>
      <w:r w:rsidR="00B243EF" w:rsidRPr="001C07B2">
        <w:rPr>
          <w:rFonts w:hint="eastAsia"/>
          <w:szCs w:val="20"/>
        </w:rPr>
        <w:t>등을 통해</w:t>
      </w:r>
      <w:r w:rsidR="00B243EF" w:rsidRPr="001C07B2">
        <w:rPr>
          <w:szCs w:val="20"/>
        </w:rPr>
        <w:t xml:space="preserve"> </w:t>
      </w:r>
      <w:r w:rsidR="00D65297" w:rsidRPr="001C07B2">
        <w:rPr>
          <w:rFonts w:hint="eastAsia"/>
          <w:szCs w:val="20"/>
        </w:rPr>
        <w:t xml:space="preserve">신원을 </w:t>
      </w:r>
      <w:r w:rsidR="00CB396F" w:rsidRPr="001C07B2">
        <w:rPr>
          <w:rFonts w:hint="eastAsia"/>
          <w:szCs w:val="20"/>
        </w:rPr>
        <w:t xml:space="preserve">파악하여 </w:t>
      </w:r>
      <w:r w:rsidR="00B243EF" w:rsidRPr="001C07B2">
        <w:rPr>
          <w:rFonts w:hint="eastAsia"/>
          <w:szCs w:val="20"/>
        </w:rPr>
        <w:t>방문자</w:t>
      </w:r>
      <w:r w:rsidR="002E7F28" w:rsidRPr="001C07B2">
        <w:rPr>
          <w:rFonts w:hint="eastAsia"/>
          <w:szCs w:val="20"/>
        </w:rPr>
        <w:t>로 설정하였으며</w:t>
      </w:r>
      <w:r w:rsidR="00B243EF" w:rsidRPr="001C07B2">
        <w:rPr>
          <w:rFonts w:hint="eastAsia"/>
          <w:szCs w:val="20"/>
        </w:rPr>
        <w:t xml:space="preserve"> </w:t>
      </w:r>
      <w:r w:rsidR="00A07DDF" w:rsidRPr="001C07B2">
        <w:rPr>
          <w:rFonts w:hint="eastAsia"/>
          <w:szCs w:val="20"/>
        </w:rPr>
        <w:t xml:space="preserve">이들에 대해 </w:t>
      </w:r>
      <w:r w:rsidR="00B243EF" w:rsidRPr="001C07B2">
        <w:rPr>
          <w:rFonts w:hint="eastAsia"/>
          <w:szCs w:val="20"/>
        </w:rPr>
        <w:t xml:space="preserve">전화역학조사와 </w:t>
      </w:r>
      <w:proofErr w:type="spellStart"/>
      <w:r w:rsidR="00B243EF" w:rsidRPr="001C07B2">
        <w:rPr>
          <w:rFonts w:hint="eastAsia"/>
          <w:szCs w:val="20"/>
        </w:rPr>
        <w:t>확진검사를</w:t>
      </w:r>
      <w:proofErr w:type="spellEnd"/>
      <w:r w:rsidR="00B243EF" w:rsidRPr="001C07B2">
        <w:rPr>
          <w:rFonts w:hint="eastAsia"/>
          <w:szCs w:val="20"/>
        </w:rPr>
        <w:t xml:space="preserve"> 진행하</w:t>
      </w:r>
      <w:r w:rsidR="004D3AE6" w:rsidRPr="001C07B2">
        <w:rPr>
          <w:rFonts w:hint="eastAsia"/>
          <w:szCs w:val="20"/>
        </w:rPr>
        <w:t>였다</w:t>
      </w:r>
      <w:r w:rsidR="0013408F" w:rsidRPr="001C07B2">
        <w:rPr>
          <w:rFonts w:hint="eastAsia"/>
          <w:szCs w:val="20"/>
        </w:rPr>
        <w:t>.</w:t>
      </w:r>
      <w:r w:rsidR="0013408F">
        <w:rPr>
          <w:szCs w:val="20"/>
        </w:rPr>
        <w:t xml:space="preserve"> </w:t>
      </w:r>
    </w:p>
    <w:p w14:paraId="57E10CC7" w14:textId="7C0A3E54" w:rsidR="008763DC" w:rsidRDefault="008763DC" w:rsidP="00A8704E">
      <w:r>
        <w:rPr>
          <w:rFonts w:hint="eastAsia"/>
          <w:b/>
          <w:bCs/>
        </w:rPr>
        <w:t>Case definition)</w:t>
      </w:r>
      <w:r>
        <w:rPr>
          <w:rFonts w:hint="eastAsia"/>
        </w:rPr>
        <w:t xml:space="preserve"> </w:t>
      </w:r>
      <w:proofErr w:type="spellStart"/>
      <w:r>
        <w:rPr>
          <w:rFonts w:hint="eastAsia"/>
        </w:rPr>
        <w:t>확진자는</w:t>
      </w:r>
      <w:proofErr w:type="spellEnd"/>
      <w:r>
        <w:rPr>
          <w:rFonts w:hint="eastAsia"/>
        </w:rPr>
        <w:t xml:space="preserve"> 코로나19 검사에서 양성판정을 받은 사람으로 정의하였다. 증상</w:t>
      </w:r>
      <w:r w:rsidR="00012848">
        <w:rPr>
          <w:rFonts w:hint="eastAsia"/>
        </w:rPr>
        <w:t xml:space="preserve"> 후 </w:t>
      </w:r>
      <w:r>
        <w:rPr>
          <w:rFonts w:hint="eastAsia"/>
        </w:rPr>
        <w:t>접촉(</w:t>
      </w:r>
      <w:r w:rsidR="00012848">
        <w:rPr>
          <w:rFonts w:hint="eastAsia"/>
        </w:rPr>
        <w:t>유증상접촉,</w:t>
      </w:r>
      <w:r w:rsidR="00012848">
        <w:t xml:space="preserve"> </w:t>
      </w:r>
      <w:r>
        <w:rPr>
          <w:rFonts w:hint="eastAsia"/>
        </w:rPr>
        <w:t>Symptomatic contact</w:t>
      </w:r>
      <w:r>
        <w:t>)</w:t>
      </w:r>
      <w:r>
        <w:rPr>
          <w:rFonts w:hint="eastAsia"/>
        </w:rPr>
        <w:t xml:space="preserve">은 증상이 있었던 </w:t>
      </w:r>
      <w:proofErr w:type="spellStart"/>
      <w:r>
        <w:rPr>
          <w:rFonts w:hint="eastAsia"/>
        </w:rPr>
        <w:t>확진자와의</w:t>
      </w:r>
      <w:proofErr w:type="spellEnd"/>
      <w:r>
        <w:rPr>
          <w:rFonts w:hint="eastAsia"/>
        </w:rPr>
        <w:t xml:space="preserve"> 접촉으로 정의하였</w:t>
      </w:r>
      <w:r w:rsidR="00A07DDF">
        <w:rPr>
          <w:rFonts w:hint="eastAsia"/>
        </w:rPr>
        <w:t>으며</w:t>
      </w:r>
      <w:r>
        <w:rPr>
          <w:rFonts w:hint="eastAsia"/>
        </w:rPr>
        <w:t xml:space="preserve"> </w:t>
      </w:r>
      <w:r w:rsidR="00012848">
        <w:rPr>
          <w:rFonts w:hint="eastAsia"/>
        </w:rPr>
        <w:t>증</w:t>
      </w:r>
      <w:r>
        <w:rPr>
          <w:rFonts w:hint="eastAsia"/>
        </w:rPr>
        <w:t>상</w:t>
      </w:r>
      <w:r w:rsidR="00012848">
        <w:rPr>
          <w:rFonts w:hint="eastAsia"/>
        </w:rPr>
        <w:t xml:space="preserve"> </w:t>
      </w:r>
      <w:r w:rsidR="00012848">
        <w:rPr>
          <w:rFonts w:hint="eastAsia"/>
        </w:rPr>
        <w:lastRenderedPageBreak/>
        <w:t xml:space="preserve">전 </w:t>
      </w:r>
      <w:r>
        <w:rPr>
          <w:rFonts w:hint="eastAsia"/>
        </w:rPr>
        <w:t>접촉(</w:t>
      </w:r>
      <w:r w:rsidR="00012848">
        <w:rPr>
          <w:rFonts w:hint="eastAsia"/>
        </w:rPr>
        <w:t>전증상접촉,</w:t>
      </w:r>
      <w:r w:rsidR="00012848">
        <w:t xml:space="preserve"> </w:t>
      </w:r>
      <w:proofErr w:type="spellStart"/>
      <w:r w:rsidR="00E3051A">
        <w:t>P</w:t>
      </w:r>
      <w:r>
        <w:t>re</w:t>
      </w:r>
      <w:r>
        <w:rPr>
          <w:rFonts w:hint="eastAsia"/>
        </w:rPr>
        <w:t>symptomatic</w:t>
      </w:r>
      <w:proofErr w:type="spellEnd"/>
      <w:r>
        <w:rPr>
          <w:rFonts w:hint="eastAsia"/>
        </w:rPr>
        <w:t xml:space="preserve"> contact</w:t>
      </w:r>
      <w:r>
        <w:t>)</w:t>
      </w:r>
      <w:r>
        <w:rPr>
          <w:rFonts w:hint="eastAsia"/>
        </w:rPr>
        <w:t xml:space="preserve">은 접촉당시에는 증상이 없었으나 이후 증상이 발생한 </w:t>
      </w:r>
      <w:proofErr w:type="spellStart"/>
      <w:r>
        <w:rPr>
          <w:rFonts w:hint="eastAsia"/>
        </w:rPr>
        <w:t>확진자와의</w:t>
      </w:r>
      <w:proofErr w:type="spellEnd"/>
      <w:r>
        <w:rPr>
          <w:rFonts w:hint="eastAsia"/>
        </w:rPr>
        <w:t xml:space="preserve"> 접촉으로 정의하였다. </w:t>
      </w:r>
      <w:bookmarkStart w:id="2" w:name="_Hlk42342814"/>
      <w:r>
        <w:rPr>
          <w:rFonts w:hint="eastAsia"/>
        </w:rPr>
        <w:t>무증상</w:t>
      </w:r>
      <w:r w:rsidRPr="00827D9D">
        <w:rPr>
          <w:rFonts w:hint="eastAsia"/>
        </w:rPr>
        <w:t>환자(</w:t>
      </w:r>
      <w:r w:rsidRPr="00827D9D">
        <w:t>Asymptomatic patient)</w:t>
      </w:r>
      <w:r w:rsidRPr="00827D9D">
        <w:rPr>
          <w:rFonts w:hint="eastAsia"/>
        </w:rPr>
        <w:t>는 접촉시점부터 검사시행까지 증상이 없</w:t>
      </w:r>
      <w:r w:rsidR="00A07DDF">
        <w:rPr>
          <w:rFonts w:hint="eastAsia"/>
        </w:rPr>
        <w:t xml:space="preserve">고 </w:t>
      </w:r>
      <w:r w:rsidRPr="00827D9D">
        <w:rPr>
          <w:rFonts w:hint="eastAsia"/>
        </w:rPr>
        <w:t xml:space="preserve"> 코로나1</w:t>
      </w:r>
      <w:r w:rsidRPr="00827D9D">
        <w:t xml:space="preserve">9 </w:t>
      </w:r>
      <w:r w:rsidRPr="00827D9D">
        <w:rPr>
          <w:rFonts w:hint="eastAsia"/>
        </w:rPr>
        <w:t>검사</w:t>
      </w:r>
      <w:r>
        <w:rPr>
          <w:rFonts w:hint="eastAsia"/>
        </w:rPr>
        <w:t>에서 양성판정을 받은 사람</w:t>
      </w:r>
      <w:r w:rsidRPr="00827D9D">
        <w:rPr>
          <w:rFonts w:hint="eastAsia"/>
        </w:rPr>
        <w:t>으로 정의하였</w:t>
      </w:r>
      <w:r w:rsidR="00A07DDF">
        <w:rPr>
          <w:rFonts w:hint="eastAsia"/>
        </w:rPr>
        <w:t>으며</w:t>
      </w:r>
      <w:r>
        <w:rPr>
          <w:rFonts w:hint="eastAsia"/>
          <w:b/>
        </w:rPr>
        <w:t xml:space="preserve"> </w:t>
      </w:r>
      <w:r w:rsidRPr="00F15D77">
        <w:rPr>
          <w:rFonts w:hint="eastAsia"/>
          <w:bCs/>
        </w:rPr>
        <w:t>무증상환자와 접촉한 경우 무증상접촉(</w:t>
      </w:r>
      <w:r w:rsidRPr="007C6677">
        <w:rPr>
          <w:rFonts w:hint="eastAsia"/>
          <w:bCs/>
        </w:rPr>
        <w:t>Asymptomatic contact)으로 정의하였다</w:t>
      </w:r>
      <w:bookmarkEnd w:id="2"/>
      <w:r w:rsidR="00A07DDF" w:rsidRPr="007C6677">
        <w:rPr>
          <w:bCs/>
        </w:rPr>
        <w:t xml:space="preserve">. </w:t>
      </w:r>
      <w:r w:rsidRPr="007C6677">
        <w:rPr>
          <w:rFonts w:hint="eastAsia"/>
          <w:bCs/>
        </w:rPr>
        <w:t>각 접촉에 의한 전파를 유증상전파(</w:t>
      </w:r>
      <w:r w:rsidRPr="007C6677">
        <w:rPr>
          <w:bCs/>
        </w:rPr>
        <w:t xml:space="preserve">Symptomatic transmission), </w:t>
      </w:r>
      <w:r w:rsidRPr="007C6677">
        <w:rPr>
          <w:rFonts w:hint="eastAsia"/>
          <w:bCs/>
        </w:rPr>
        <w:t>전증상전파(</w:t>
      </w:r>
      <w:proofErr w:type="spellStart"/>
      <w:r w:rsidRPr="007C6677">
        <w:rPr>
          <w:bCs/>
        </w:rPr>
        <w:t>Presym</w:t>
      </w:r>
      <w:r w:rsidRPr="007C6677">
        <w:rPr>
          <w:rFonts w:hint="eastAsia"/>
          <w:bCs/>
        </w:rPr>
        <w:t>p</w:t>
      </w:r>
      <w:r w:rsidRPr="007C6677">
        <w:rPr>
          <w:bCs/>
        </w:rPr>
        <w:t>tomatic</w:t>
      </w:r>
      <w:proofErr w:type="spellEnd"/>
      <w:r w:rsidRPr="007C6677">
        <w:rPr>
          <w:bCs/>
        </w:rPr>
        <w:t xml:space="preserve"> transmission), </w:t>
      </w:r>
      <w:r w:rsidRPr="007C6677">
        <w:rPr>
          <w:rFonts w:hint="eastAsia"/>
          <w:bCs/>
        </w:rPr>
        <w:t>무증상전파(</w:t>
      </w:r>
      <w:r w:rsidRPr="007C6677">
        <w:rPr>
          <w:bCs/>
        </w:rPr>
        <w:t>Asymptomatic transmission)</w:t>
      </w:r>
      <w:r w:rsidRPr="007C6677">
        <w:rPr>
          <w:rFonts w:hint="eastAsia"/>
          <w:bCs/>
        </w:rPr>
        <w:t>로 정의하였다.</w:t>
      </w:r>
      <w:r w:rsidRPr="007C6677">
        <w:rPr>
          <w:bCs/>
        </w:rPr>
        <w:t xml:space="preserve"> </w:t>
      </w:r>
      <w:r w:rsidR="00A07DDF" w:rsidRPr="007C6677">
        <w:rPr>
          <w:rFonts w:hint="eastAsia"/>
          <w:bCs/>
        </w:rPr>
        <w:t xml:space="preserve">접촉 및 각 접촉에 의한 전파는 최초접촉일을 기준으로 </w:t>
      </w:r>
      <w:r w:rsidR="00A13AA7" w:rsidRPr="007C6677">
        <w:rPr>
          <w:rFonts w:hint="eastAsia"/>
          <w:bCs/>
        </w:rPr>
        <w:t>분류</w:t>
      </w:r>
      <w:r w:rsidR="00A07DDF" w:rsidRPr="007C6677">
        <w:rPr>
          <w:rFonts w:hint="eastAsia"/>
          <w:bCs/>
        </w:rPr>
        <w:t>하였다.</w:t>
      </w:r>
      <w:r w:rsidR="00A07DDF" w:rsidRPr="007C6677">
        <w:rPr>
          <w:bCs/>
        </w:rPr>
        <w:t xml:space="preserve"> </w:t>
      </w:r>
      <w:r w:rsidRPr="007C6677">
        <w:rPr>
          <w:rFonts w:hint="eastAsia"/>
          <w:bCs/>
        </w:rPr>
        <w:t>밀접접촉</w:t>
      </w:r>
      <w:r w:rsidRPr="00F15D77">
        <w:rPr>
          <w:rFonts w:hint="eastAsia"/>
          <w:bCs/>
        </w:rPr>
        <w:t>:</w:t>
      </w:r>
      <w:r w:rsidRPr="001C07B2">
        <w:rPr>
          <w:rFonts w:hint="eastAsia"/>
          <w:bCs/>
        </w:rPr>
        <w:t xml:space="preserve">가족(Household family)의 경우는 동거가족으로 </w:t>
      </w:r>
      <w:r w:rsidR="00A07DDF" w:rsidRPr="001C07B2">
        <w:rPr>
          <w:rFonts w:hint="eastAsia"/>
          <w:bCs/>
        </w:rPr>
        <w:t>정의</w:t>
      </w:r>
      <w:r w:rsidRPr="001C07B2">
        <w:rPr>
          <w:rFonts w:hint="eastAsia"/>
          <w:bCs/>
        </w:rPr>
        <w:t>하였고 밀접접촉:여행</w:t>
      </w:r>
      <w:r w:rsidR="00850C0C" w:rsidRPr="001C07B2">
        <w:rPr>
          <w:bCs/>
        </w:rPr>
        <w:t>(Travel)</w:t>
      </w:r>
      <w:r w:rsidRPr="001C07B2">
        <w:rPr>
          <w:rFonts w:hint="eastAsia"/>
          <w:bCs/>
        </w:rPr>
        <w:t xml:space="preserve">의 경우 목적에 </w:t>
      </w:r>
      <w:r w:rsidR="00371A13" w:rsidRPr="001C07B2">
        <w:rPr>
          <w:rFonts w:hint="eastAsia"/>
          <w:bCs/>
        </w:rPr>
        <w:t>관계없이</w:t>
      </w:r>
      <w:r w:rsidR="00E3051A" w:rsidRPr="001C07B2">
        <w:rPr>
          <w:rFonts w:hint="eastAsia"/>
          <w:bCs/>
        </w:rPr>
        <w:t xml:space="preserve"> </w:t>
      </w:r>
      <w:r w:rsidR="00E3051A" w:rsidRPr="001C07B2">
        <w:rPr>
          <w:bCs/>
        </w:rPr>
        <w:t xml:space="preserve"> </w:t>
      </w:r>
      <w:proofErr w:type="spellStart"/>
      <w:r w:rsidR="00E3051A" w:rsidRPr="001C07B2">
        <w:rPr>
          <w:rFonts w:hint="eastAsia"/>
          <w:bCs/>
        </w:rPr>
        <w:t>확진자와</w:t>
      </w:r>
      <w:proofErr w:type="spellEnd"/>
      <w:r w:rsidR="00E3051A" w:rsidRPr="001C07B2">
        <w:rPr>
          <w:bCs/>
        </w:rPr>
        <w:t xml:space="preserve"> </w:t>
      </w:r>
      <w:r w:rsidR="005736ED" w:rsidRPr="001C07B2">
        <w:rPr>
          <w:rFonts w:hint="eastAsia"/>
          <w:bCs/>
        </w:rPr>
        <w:t>지역A</w:t>
      </w:r>
      <w:r w:rsidR="005736ED" w:rsidRPr="001C07B2">
        <w:rPr>
          <w:bCs/>
        </w:rPr>
        <w:t xml:space="preserve"> </w:t>
      </w:r>
      <w:r w:rsidR="007B4122" w:rsidRPr="001C07B2">
        <w:rPr>
          <w:rFonts w:hint="eastAsia"/>
          <w:bCs/>
        </w:rPr>
        <w:t>이</w:t>
      </w:r>
      <w:r w:rsidRPr="001C07B2">
        <w:rPr>
          <w:rFonts w:hint="eastAsia"/>
          <w:bCs/>
        </w:rPr>
        <w:t xml:space="preserve">외의 </w:t>
      </w:r>
      <w:r w:rsidR="005736ED" w:rsidRPr="001C07B2">
        <w:rPr>
          <w:rFonts w:hint="eastAsia"/>
          <w:bCs/>
        </w:rPr>
        <w:t>지역</w:t>
      </w:r>
      <w:r w:rsidR="007B4122" w:rsidRPr="001C07B2">
        <w:rPr>
          <w:rFonts w:hint="eastAsia"/>
          <w:bCs/>
        </w:rPr>
        <w:t>으로</w:t>
      </w:r>
      <w:r w:rsidRPr="001C07B2">
        <w:rPr>
          <w:rFonts w:hint="eastAsia"/>
          <w:bCs/>
        </w:rPr>
        <w:t xml:space="preserve"> </w:t>
      </w:r>
      <w:r w:rsidR="007B4122" w:rsidRPr="001C07B2">
        <w:rPr>
          <w:rFonts w:hint="eastAsia"/>
          <w:bCs/>
        </w:rPr>
        <w:t xml:space="preserve">이동하여 </w:t>
      </w:r>
      <w:r w:rsidRPr="001C07B2">
        <w:rPr>
          <w:rFonts w:hint="eastAsia"/>
          <w:bCs/>
        </w:rPr>
        <w:t>3시간 이상 밀접하게 머무른 경우, 밀접접촉:식사</w:t>
      </w:r>
      <w:r w:rsidR="00850C0C" w:rsidRPr="001C07B2">
        <w:rPr>
          <w:rFonts w:hint="eastAsia"/>
          <w:bCs/>
        </w:rPr>
        <w:t>(</w:t>
      </w:r>
      <w:r w:rsidR="00850C0C" w:rsidRPr="001C07B2">
        <w:rPr>
          <w:bCs/>
        </w:rPr>
        <w:t>Meal)</w:t>
      </w:r>
      <w:r w:rsidRPr="001C07B2">
        <w:rPr>
          <w:rFonts w:hint="eastAsia"/>
          <w:bCs/>
        </w:rPr>
        <w:t>는 식사와 더불어 30분이상 밀접하게 접촉한 경우</w:t>
      </w:r>
      <w:r w:rsidR="00A07DDF" w:rsidRPr="001C07B2">
        <w:rPr>
          <w:rFonts w:hint="eastAsia"/>
          <w:bCs/>
        </w:rPr>
        <w:t>로 정의하였</w:t>
      </w:r>
      <w:r w:rsidRPr="001C07B2">
        <w:rPr>
          <w:rFonts w:hint="eastAsia"/>
          <w:bCs/>
        </w:rPr>
        <w:t>다.</w:t>
      </w:r>
      <w:r w:rsidRPr="001C07B2">
        <w:rPr>
          <w:bCs/>
        </w:rPr>
        <w:t xml:space="preserve"> </w:t>
      </w:r>
      <w:r w:rsidRPr="001C07B2">
        <w:rPr>
          <w:rFonts w:hint="eastAsia"/>
          <w:bCs/>
        </w:rPr>
        <w:t>그 외 일반접촉(</w:t>
      </w:r>
      <w:r w:rsidRPr="001C07B2">
        <w:rPr>
          <w:bCs/>
        </w:rPr>
        <w:t>Casual contact)</w:t>
      </w:r>
      <w:r w:rsidRPr="001C07B2">
        <w:rPr>
          <w:rFonts w:hint="eastAsia"/>
          <w:bCs/>
        </w:rPr>
        <w:t xml:space="preserve">은 </w:t>
      </w:r>
      <w:r w:rsidR="00371A13" w:rsidRPr="001C07B2">
        <w:rPr>
          <w:rFonts w:hint="eastAsia"/>
          <w:bCs/>
        </w:rPr>
        <w:t>마스크</w:t>
      </w:r>
      <w:r w:rsidRPr="001C07B2">
        <w:rPr>
          <w:rFonts w:hint="eastAsia"/>
          <w:bCs/>
        </w:rPr>
        <w:t>를 착용하지</w:t>
      </w:r>
      <w:r w:rsidRPr="00F15D77">
        <w:rPr>
          <w:rFonts w:hint="eastAsia"/>
          <w:bCs/>
        </w:rPr>
        <w:t xml:space="preserve"> 않고 </w:t>
      </w:r>
      <w:proofErr w:type="spellStart"/>
      <w:r w:rsidRPr="00F15D77">
        <w:rPr>
          <w:rFonts w:hint="eastAsia"/>
          <w:bCs/>
        </w:rPr>
        <w:t>확진자와</w:t>
      </w:r>
      <w:proofErr w:type="spellEnd"/>
      <w:r w:rsidRPr="00F15D77">
        <w:rPr>
          <w:rFonts w:hint="eastAsia"/>
          <w:bCs/>
        </w:rPr>
        <w:t xml:space="preserve"> 동일한 공간</w:t>
      </w:r>
      <w:r w:rsidRPr="00F15D77">
        <w:rPr>
          <w:bCs/>
        </w:rPr>
        <w:t xml:space="preserve">, </w:t>
      </w:r>
      <w:r w:rsidRPr="00F15D77">
        <w:rPr>
          <w:rFonts w:hint="eastAsia"/>
          <w:bCs/>
        </w:rPr>
        <w:t xml:space="preserve">수분 이상 머무른 경우(또는 머물러 </w:t>
      </w:r>
      <w:r w:rsidRPr="00371A13">
        <w:rPr>
          <w:rFonts w:hint="eastAsia"/>
          <w:bCs/>
        </w:rPr>
        <w:t>역학조사관이 접촉자로 설정한 경우</w:t>
      </w:r>
      <w:r w:rsidRPr="00F15D77">
        <w:rPr>
          <w:rFonts w:hint="eastAsia"/>
          <w:bCs/>
        </w:rPr>
        <w:t>)</w:t>
      </w:r>
      <w:r w:rsidR="00A07DDF">
        <w:rPr>
          <w:rFonts w:hint="eastAsia"/>
          <w:bCs/>
        </w:rPr>
        <w:t>로</w:t>
      </w:r>
      <w:r w:rsidRPr="00F15D77">
        <w:rPr>
          <w:rFonts w:hint="eastAsia"/>
          <w:bCs/>
        </w:rPr>
        <w:t xml:space="preserve"> </w:t>
      </w:r>
      <w:r w:rsidR="00A07DDF">
        <w:rPr>
          <w:rFonts w:hint="eastAsia"/>
          <w:bCs/>
        </w:rPr>
        <w:t>정의</w:t>
      </w:r>
      <w:r w:rsidRPr="00F15D77">
        <w:rPr>
          <w:rFonts w:hint="eastAsia"/>
          <w:bCs/>
        </w:rPr>
        <w:t>하였다.</w:t>
      </w:r>
      <w:r>
        <w:t xml:space="preserve"> </w:t>
      </w:r>
      <w:r w:rsidRPr="0035595D">
        <w:rPr>
          <w:rFonts w:hint="eastAsia"/>
        </w:rPr>
        <w:t>분류가 겹치는 경우 가족,</w:t>
      </w:r>
      <w:r w:rsidRPr="0035595D">
        <w:t xml:space="preserve"> </w:t>
      </w:r>
      <w:r w:rsidRPr="0035595D">
        <w:rPr>
          <w:rFonts w:hint="eastAsia"/>
        </w:rPr>
        <w:t>여행,</w:t>
      </w:r>
      <w:r w:rsidRPr="0035595D">
        <w:t xml:space="preserve"> </w:t>
      </w:r>
      <w:r w:rsidRPr="0035595D">
        <w:rPr>
          <w:rFonts w:hint="eastAsia"/>
        </w:rPr>
        <w:t>식사,</w:t>
      </w:r>
      <w:r w:rsidRPr="0035595D">
        <w:t xml:space="preserve"> </w:t>
      </w:r>
      <w:r w:rsidRPr="0035595D">
        <w:rPr>
          <w:rFonts w:hint="eastAsia"/>
        </w:rPr>
        <w:t>일반접촉 순으로 분류하였다.</w:t>
      </w:r>
      <w:r>
        <w:t xml:space="preserve"> </w:t>
      </w:r>
      <w:r>
        <w:rPr>
          <w:rFonts w:hint="eastAsia"/>
        </w:rPr>
        <w:t xml:space="preserve">접촉자는 증상에 관계없이 </w:t>
      </w:r>
      <w:proofErr w:type="spellStart"/>
      <w:r>
        <w:rPr>
          <w:rFonts w:hint="eastAsia"/>
        </w:rPr>
        <w:t>접촉력이</w:t>
      </w:r>
      <w:proofErr w:type="spellEnd"/>
      <w:r>
        <w:rPr>
          <w:rFonts w:hint="eastAsia"/>
        </w:rPr>
        <w:t xml:space="preserve"> 확인된 경우로 정의하여 코로나19</w:t>
      </w:r>
      <w:r>
        <w:t xml:space="preserve"> </w:t>
      </w:r>
      <w:r>
        <w:rPr>
          <w:rFonts w:hint="eastAsia"/>
        </w:rPr>
        <w:t xml:space="preserve">검사를 진행하였고, 검사결과 음성인 경우 </w:t>
      </w:r>
      <w:proofErr w:type="spellStart"/>
      <w:r>
        <w:rPr>
          <w:rFonts w:hint="eastAsia"/>
        </w:rPr>
        <w:t>확진자와</w:t>
      </w:r>
      <w:proofErr w:type="spellEnd"/>
      <w:r>
        <w:rPr>
          <w:rFonts w:hint="eastAsia"/>
        </w:rPr>
        <w:t xml:space="preserve"> 마지막 접촉일로부터 </w:t>
      </w:r>
      <w:r>
        <w:t>14</w:t>
      </w:r>
      <w:r>
        <w:rPr>
          <w:rFonts w:hint="eastAsia"/>
        </w:rPr>
        <w:t>일간 자가격리</w:t>
      </w:r>
      <w:r w:rsidR="0008037C">
        <w:rPr>
          <w:rFonts w:hint="eastAsia"/>
        </w:rPr>
        <w:t>(</w:t>
      </w:r>
      <w:r w:rsidR="0008037C">
        <w:t>Quarantine)</w:t>
      </w:r>
      <w:r>
        <w:rPr>
          <w:rFonts w:hint="eastAsia"/>
        </w:rPr>
        <w:t>를 실시하였다.</w:t>
      </w:r>
      <w:r>
        <w:t xml:space="preserve"> </w:t>
      </w:r>
      <w:r w:rsidR="00B71371">
        <w:rPr>
          <w:rFonts w:hint="eastAsia"/>
        </w:rPr>
        <w:t>자가</w:t>
      </w:r>
      <w:r>
        <w:rPr>
          <w:rFonts w:hint="eastAsia"/>
        </w:rPr>
        <w:t>격리</w:t>
      </w:r>
      <w:r w:rsidR="00B71371">
        <w:rPr>
          <w:rFonts w:hint="eastAsia"/>
        </w:rPr>
        <w:t>(</w:t>
      </w:r>
      <w:r w:rsidR="00B71371">
        <w:t>Quarantine)</w:t>
      </w:r>
      <w:r>
        <w:rPr>
          <w:rFonts w:hint="eastAsia"/>
        </w:rPr>
        <w:t xml:space="preserve"> 중 증상이 생기거나 변화하는 경우 추가검사를 진행하였고 가족</w:t>
      </w:r>
      <w:r>
        <w:t xml:space="preserve"> </w:t>
      </w:r>
      <w:r>
        <w:rPr>
          <w:rFonts w:hint="eastAsia"/>
        </w:rPr>
        <w:t>및 의료기관 관련자 등</w:t>
      </w:r>
      <w:r w:rsidR="0013408F">
        <w:rPr>
          <w:rFonts w:hint="eastAsia"/>
        </w:rPr>
        <w:t>의</w:t>
      </w:r>
      <w:r>
        <w:t xml:space="preserve"> </w:t>
      </w:r>
      <w:r>
        <w:rPr>
          <w:rFonts w:hint="eastAsia"/>
        </w:rPr>
        <w:t xml:space="preserve">경우 </w:t>
      </w:r>
      <w:r w:rsidR="00B71371">
        <w:rPr>
          <w:rFonts w:hint="eastAsia"/>
        </w:rPr>
        <w:t>자가</w:t>
      </w:r>
      <w:r>
        <w:rPr>
          <w:rFonts w:hint="eastAsia"/>
        </w:rPr>
        <w:t>격리</w:t>
      </w:r>
      <w:r w:rsidR="00B71371">
        <w:rPr>
          <w:rFonts w:hint="eastAsia"/>
        </w:rPr>
        <w:t xml:space="preserve"> </w:t>
      </w:r>
      <w:r>
        <w:rPr>
          <w:rFonts w:hint="eastAsia"/>
        </w:rPr>
        <w:t>해제 전 검사를 시행하였다.</w:t>
      </w:r>
    </w:p>
    <w:p w14:paraId="650B02F0" w14:textId="16181D69" w:rsidR="000A357F" w:rsidRPr="001C07B2" w:rsidRDefault="00A8704E" w:rsidP="00A8704E">
      <w:r>
        <w:rPr>
          <w:rFonts w:hint="eastAsia"/>
          <w:b/>
          <w:bCs/>
        </w:rPr>
        <w:t>Data Collection and Analysis)</w:t>
      </w:r>
      <w:r>
        <w:rPr>
          <w:rFonts w:hint="eastAsia"/>
        </w:rPr>
        <w:t xml:space="preserve"> 우리는 질병관리본부에서 제공하고 지역 보건소에서 수정한 표준화된 역학조사양식을 </w:t>
      </w:r>
      <w:r w:rsidRPr="001C07B2">
        <w:rPr>
          <w:rFonts w:hint="eastAsia"/>
        </w:rPr>
        <w:t xml:space="preserve">사용하였고 </w:t>
      </w:r>
      <w:proofErr w:type="spellStart"/>
      <w:r w:rsidR="000E1D97" w:rsidRPr="001C07B2">
        <w:rPr>
          <w:rFonts w:hint="eastAsia"/>
        </w:rPr>
        <w:t>위성항법시스템</w:t>
      </w:r>
      <w:proofErr w:type="spellEnd"/>
      <w:r w:rsidR="000E1D97" w:rsidRPr="001C07B2">
        <w:rPr>
          <w:rFonts w:hint="eastAsia"/>
        </w:rPr>
        <w:t>(</w:t>
      </w:r>
      <w:r w:rsidR="00371A13" w:rsidRPr="001C07B2">
        <w:t>GPS</w:t>
      </w:r>
      <w:r w:rsidR="000E1D97" w:rsidRPr="001C07B2">
        <w:t>, Global positioning system)</w:t>
      </w:r>
      <w:r w:rsidR="000E1D97" w:rsidRPr="001C07B2">
        <w:rPr>
          <w:rFonts w:hint="eastAsia"/>
        </w:rPr>
        <w:t>,</w:t>
      </w:r>
      <w:r w:rsidR="00371A13" w:rsidRPr="001C07B2">
        <w:rPr>
          <w:rFonts w:hint="eastAsia"/>
        </w:rPr>
        <w:t xml:space="preserve"> 카드사용내역서,</w:t>
      </w:r>
      <w:r w:rsidR="00371A13" w:rsidRPr="001C07B2">
        <w:t xml:space="preserve"> </w:t>
      </w:r>
      <w:r w:rsidR="000E1D97" w:rsidRPr="001C07B2">
        <w:rPr>
          <w:rFonts w:hint="eastAsia"/>
        </w:rPr>
        <w:t>폐쇄 회로 텔레비전(</w:t>
      </w:r>
      <w:r w:rsidR="00371A13" w:rsidRPr="001C07B2">
        <w:t>CCTV</w:t>
      </w:r>
      <w:r w:rsidR="000E1D97" w:rsidRPr="001C07B2">
        <w:t>, Closed circuit television)</w:t>
      </w:r>
      <w:r w:rsidR="00172FBC" w:rsidRPr="001C07B2">
        <w:t xml:space="preserve"> </w:t>
      </w:r>
      <w:r w:rsidR="00172FBC" w:rsidRPr="001C07B2">
        <w:rPr>
          <w:rFonts w:hint="eastAsia"/>
        </w:rPr>
        <w:t xml:space="preserve">등 </w:t>
      </w:r>
      <w:proofErr w:type="spellStart"/>
      <w:r w:rsidR="00371A13" w:rsidRPr="001C07B2">
        <w:rPr>
          <w:rFonts w:hint="eastAsia"/>
        </w:rPr>
        <w:t>으로</w:t>
      </w:r>
      <w:proofErr w:type="spellEnd"/>
      <w:r w:rsidR="00371A13" w:rsidRPr="001C07B2">
        <w:rPr>
          <w:rFonts w:hint="eastAsia"/>
        </w:rPr>
        <w:t xml:space="preserve"> </w:t>
      </w:r>
      <w:r w:rsidR="000E1D97" w:rsidRPr="001C07B2">
        <w:rPr>
          <w:rFonts w:hint="eastAsia"/>
        </w:rPr>
        <w:t xml:space="preserve">객관적인 </w:t>
      </w:r>
      <w:r w:rsidR="00371A13" w:rsidRPr="001C07B2">
        <w:rPr>
          <w:rFonts w:hint="eastAsia"/>
        </w:rPr>
        <w:t>정보를 얻</w:t>
      </w:r>
      <w:r w:rsidR="000E1D97" w:rsidRPr="001C07B2">
        <w:rPr>
          <w:rFonts w:hint="eastAsia"/>
        </w:rPr>
        <w:t>었</w:t>
      </w:r>
      <w:r w:rsidR="00172FBC" w:rsidRPr="001C07B2">
        <w:rPr>
          <w:rFonts w:hint="eastAsia"/>
        </w:rPr>
        <w:t>다.</w:t>
      </w:r>
      <w:r w:rsidR="000E1D97" w:rsidRPr="001C07B2">
        <w:rPr>
          <w:rFonts w:hint="eastAsia"/>
        </w:rPr>
        <w:t xml:space="preserve"> 전화인터뷰를 통해 역학적 연관성과 증상 유무 등에 대한 정보를 얻었고</w:t>
      </w:r>
      <w:r w:rsidR="00371A13" w:rsidRPr="001C07B2">
        <w:rPr>
          <w:rFonts w:hint="eastAsia"/>
        </w:rPr>
        <w:t xml:space="preserve"> 이를 바탕으로</w:t>
      </w:r>
      <w:r w:rsidRPr="001C07B2">
        <w:rPr>
          <w:rFonts w:hint="eastAsia"/>
        </w:rPr>
        <w:t xml:space="preserve"> 기술 분석을 수행하였다. </w:t>
      </w:r>
    </w:p>
    <w:bookmarkEnd w:id="1"/>
    <w:p w14:paraId="380F2641" w14:textId="3DCE54E2" w:rsidR="00A8704E" w:rsidRPr="001C07B2" w:rsidRDefault="00A8704E" w:rsidP="00A8704E">
      <w:pPr>
        <w:rPr>
          <w:b/>
          <w:bCs/>
          <w:sz w:val="22"/>
          <w:szCs w:val="22"/>
        </w:rPr>
      </w:pPr>
      <w:r w:rsidRPr="001C07B2">
        <w:rPr>
          <w:rFonts w:hint="eastAsia"/>
          <w:b/>
          <w:bCs/>
          <w:sz w:val="22"/>
          <w:szCs w:val="22"/>
        </w:rPr>
        <w:t>Result</w:t>
      </w:r>
    </w:p>
    <w:p w14:paraId="0E0A8DF9" w14:textId="4F674153" w:rsidR="006C4CDC" w:rsidRPr="001C07B2" w:rsidRDefault="003A74C9" w:rsidP="00A8704E">
      <w:pPr>
        <w:rPr>
          <w:szCs w:val="20"/>
        </w:rPr>
      </w:pPr>
      <w:r w:rsidRPr="001C07B2">
        <w:rPr>
          <w:szCs w:val="20"/>
        </w:rPr>
        <w:t>2020</w:t>
      </w:r>
      <w:r w:rsidRPr="001C07B2">
        <w:rPr>
          <w:rFonts w:hint="eastAsia"/>
          <w:szCs w:val="20"/>
        </w:rPr>
        <w:t xml:space="preserve">년 </w:t>
      </w:r>
      <w:r w:rsidR="005B5433" w:rsidRPr="001C07B2">
        <w:rPr>
          <w:rFonts w:hint="eastAsia"/>
          <w:szCs w:val="20"/>
        </w:rPr>
        <w:t>3월28일부터 4월</w:t>
      </w:r>
      <w:r w:rsidR="00D65297" w:rsidRPr="001C07B2">
        <w:rPr>
          <w:szCs w:val="20"/>
        </w:rPr>
        <w:t>3</w:t>
      </w:r>
      <w:r w:rsidR="005B5433" w:rsidRPr="001C07B2">
        <w:rPr>
          <w:rFonts w:hint="eastAsia"/>
          <w:szCs w:val="20"/>
        </w:rPr>
        <w:t>일까지 환자</w:t>
      </w:r>
      <w:r w:rsidR="00B40A35" w:rsidRPr="001C07B2">
        <w:rPr>
          <w:rFonts w:hint="eastAsia"/>
          <w:szCs w:val="20"/>
        </w:rPr>
        <w:t>#</w:t>
      </w:r>
      <w:r w:rsidR="005B5433" w:rsidRPr="001C07B2">
        <w:rPr>
          <w:rFonts w:hint="eastAsia"/>
          <w:szCs w:val="20"/>
        </w:rPr>
        <w:t>1부터 환자</w:t>
      </w:r>
      <w:r w:rsidR="00B40A35" w:rsidRPr="001C07B2">
        <w:rPr>
          <w:rFonts w:hint="eastAsia"/>
          <w:szCs w:val="20"/>
        </w:rPr>
        <w:t>#</w:t>
      </w:r>
      <w:r w:rsidR="00014956" w:rsidRPr="001C07B2">
        <w:rPr>
          <w:szCs w:val="20"/>
        </w:rPr>
        <w:t>8</w:t>
      </w:r>
      <w:r w:rsidR="005B5433" w:rsidRPr="001C07B2">
        <w:rPr>
          <w:rFonts w:hint="eastAsia"/>
          <w:szCs w:val="20"/>
        </w:rPr>
        <w:t xml:space="preserve">까지 총 </w:t>
      </w:r>
      <w:r w:rsidR="00D65297" w:rsidRPr="001C07B2">
        <w:rPr>
          <w:szCs w:val="20"/>
        </w:rPr>
        <w:t>8</w:t>
      </w:r>
      <w:r w:rsidR="005B5433" w:rsidRPr="001C07B2">
        <w:rPr>
          <w:rFonts w:hint="eastAsia"/>
          <w:szCs w:val="20"/>
        </w:rPr>
        <w:t xml:space="preserve">명의 </w:t>
      </w:r>
      <w:proofErr w:type="spellStart"/>
      <w:r w:rsidR="005B5433" w:rsidRPr="001C07B2">
        <w:rPr>
          <w:rFonts w:hint="eastAsia"/>
          <w:szCs w:val="20"/>
        </w:rPr>
        <w:t>확진자가</w:t>
      </w:r>
      <w:proofErr w:type="spellEnd"/>
      <w:r w:rsidR="005B5433" w:rsidRPr="001C07B2">
        <w:rPr>
          <w:rFonts w:hint="eastAsia"/>
          <w:szCs w:val="20"/>
        </w:rPr>
        <w:t xml:space="preserve"> 발생하였고 </w:t>
      </w:r>
      <w:r w:rsidR="00B64F8C" w:rsidRPr="001C07B2">
        <w:rPr>
          <w:rFonts w:hint="eastAsia"/>
          <w:szCs w:val="20"/>
        </w:rPr>
        <w:t xml:space="preserve">이후 </w:t>
      </w:r>
      <w:r w:rsidR="005D6077" w:rsidRPr="001C07B2">
        <w:rPr>
          <w:rFonts w:hint="eastAsia"/>
          <w:szCs w:val="20"/>
        </w:rPr>
        <w:t>자가</w:t>
      </w:r>
      <w:r w:rsidR="00B64F8C" w:rsidRPr="001C07B2">
        <w:rPr>
          <w:rFonts w:hint="eastAsia"/>
          <w:szCs w:val="20"/>
        </w:rPr>
        <w:t>격리</w:t>
      </w:r>
      <w:r w:rsidR="0008037C" w:rsidRPr="001C07B2">
        <w:rPr>
          <w:rFonts w:hint="eastAsia"/>
        </w:rPr>
        <w:t>(</w:t>
      </w:r>
      <w:r w:rsidR="0008037C" w:rsidRPr="001C07B2">
        <w:t>Quarantine)</w:t>
      </w:r>
      <w:r w:rsidR="00B64F8C" w:rsidRPr="001C07B2">
        <w:rPr>
          <w:rFonts w:hint="eastAsia"/>
          <w:szCs w:val="20"/>
        </w:rPr>
        <w:t>중</w:t>
      </w:r>
      <w:r w:rsidR="005D6077" w:rsidRPr="001C07B2">
        <w:rPr>
          <w:rFonts w:hint="eastAsia"/>
          <w:szCs w:val="20"/>
        </w:rPr>
        <w:t>이었던</w:t>
      </w:r>
      <w:r w:rsidR="00B64F8C" w:rsidRPr="001C07B2">
        <w:rPr>
          <w:rFonts w:hint="eastAsia"/>
          <w:szCs w:val="20"/>
        </w:rPr>
        <w:t xml:space="preserve"> 환자</w:t>
      </w:r>
      <w:r w:rsidR="00B40A35" w:rsidRPr="001C07B2">
        <w:rPr>
          <w:rFonts w:hint="eastAsia"/>
          <w:szCs w:val="20"/>
        </w:rPr>
        <w:t>#</w:t>
      </w:r>
      <w:proofErr w:type="gramStart"/>
      <w:r w:rsidR="00B64F8C" w:rsidRPr="001C07B2">
        <w:rPr>
          <w:rFonts w:hint="eastAsia"/>
          <w:szCs w:val="20"/>
        </w:rPr>
        <w:t>9</w:t>
      </w:r>
      <w:r w:rsidR="00B64F8C" w:rsidRPr="001C07B2">
        <w:rPr>
          <w:szCs w:val="20"/>
        </w:rPr>
        <w:t>,</w:t>
      </w:r>
      <w:r w:rsidR="00B40A35" w:rsidRPr="001C07B2">
        <w:rPr>
          <w:szCs w:val="20"/>
        </w:rPr>
        <w:t>#</w:t>
      </w:r>
      <w:proofErr w:type="gramEnd"/>
      <w:r w:rsidR="00B64F8C" w:rsidRPr="001C07B2">
        <w:rPr>
          <w:szCs w:val="20"/>
        </w:rPr>
        <w:t>10</w:t>
      </w:r>
      <w:r w:rsidR="005B5433" w:rsidRPr="001C07B2">
        <w:rPr>
          <w:rFonts w:hint="eastAsia"/>
          <w:szCs w:val="20"/>
        </w:rPr>
        <w:t>는 증상발현으로 검사하여</w:t>
      </w:r>
      <w:r w:rsidR="00B64F8C" w:rsidRPr="001C07B2">
        <w:rPr>
          <w:rFonts w:hint="eastAsia"/>
          <w:szCs w:val="20"/>
        </w:rPr>
        <w:t xml:space="preserve"> 추가로 확진</w:t>
      </w:r>
      <w:r w:rsidR="00591FA0" w:rsidRPr="001C07B2">
        <w:rPr>
          <w:rFonts w:hint="eastAsia"/>
          <w:szCs w:val="20"/>
        </w:rPr>
        <w:t xml:space="preserve"> </w:t>
      </w:r>
      <w:r w:rsidR="00B64F8C" w:rsidRPr="001C07B2">
        <w:rPr>
          <w:rFonts w:hint="eastAsia"/>
          <w:szCs w:val="20"/>
        </w:rPr>
        <w:t>되</w:t>
      </w:r>
      <w:r w:rsidR="005D6077" w:rsidRPr="001C07B2">
        <w:rPr>
          <w:rFonts w:hint="eastAsia"/>
          <w:szCs w:val="20"/>
        </w:rPr>
        <w:t>어</w:t>
      </w:r>
      <w:r w:rsidR="00DA6D47" w:rsidRPr="001C07B2">
        <w:rPr>
          <w:rFonts w:hint="eastAsia"/>
          <w:szCs w:val="20"/>
        </w:rPr>
        <w:t xml:space="preserve"> 총 </w:t>
      </w:r>
      <w:r w:rsidR="00DA6D47" w:rsidRPr="001C07B2">
        <w:rPr>
          <w:szCs w:val="20"/>
        </w:rPr>
        <w:t>10</w:t>
      </w:r>
      <w:r w:rsidR="00DA6D47" w:rsidRPr="001C07B2">
        <w:rPr>
          <w:rFonts w:hint="eastAsia"/>
          <w:szCs w:val="20"/>
        </w:rPr>
        <w:t>명의 환자가 확인되었다.</w:t>
      </w:r>
      <w:r w:rsidR="00DA6D47" w:rsidRPr="001C07B2">
        <w:rPr>
          <w:szCs w:val="20"/>
        </w:rPr>
        <w:t xml:space="preserve"> </w:t>
      </w:r>
      <w:r w:rsidR="00DA6D47" w:rsidRPr="001C07B2">
        <w:rPr>
          <w:rFonts w:hint="eastAsia"/>
          <w:szCs w:val="20"/>
        </w:rPr>
        <w:t xml:space="preserve">이번 </w:t>
      </w:r>
      <w:proofErr w:type="spellStart"/>
      <w:r w:rsidR="00DA6D47" w:rsidRPr="001C07B2">
        <w:rPr>
          <w:rFonts w:hint="eastAsia"/>
          <w:szCs w:val="20"/>
        </w:rPr>
        <w:t>집단발병</w:t>
      </w:r>
      <w:proofErr w:type="spellEnd"/>
      <w:r w:rsidR="00DA6D47" w:rsidRPr="001C07B2">
        <w:rPr>
          <w:rFonts w:hint="eastAsia"/>
          <w:szCs w:val="20"/>
        </w:rPr>
        <w:t xml:space="preserve"> 사례의 역학곡선은 </w:t>
      </w:r>
      <w:r w:rsidR="00DA6D47" w:rsidRPr="001C07B2">
        <w:rPr>
          <w:szCs w:val="20"/>
        </w:rPr>
        <w:t xml:space="preserve">Figure 1과 </w:t>
      </w:r>
      <w:r w:rsidR="00DA6D47" w:rsidRPr="001C07B2">
        <w:rPr>
          <w:rFonts w:hint="eastAsia"/>
          <w:szCs w:val="20"/>
        </w:rPr>
        <w:t>같다.</w:t>
      </w:r>
      <w:r w:rsidR="00DA6D47" w:rsidRPr="001C07B2">
        <w:rPr>
          <w:szCs w:val="20"/>
        </w:rPr>
        <w:t xml:space="preserve"> </w:t>
      </w:r>
      <w:bookmarkStart w:id="3" w:name="_Hlk42342973"/>
      <w:r w:rsidR="00DA6D47" w:rsidRPr="001C07B2">
        <w:rPr>
          <w:rFonts w:hint="eastAsia"/>
          <w:szCs w:val="20"/>
        </w:rPr>
        <w:t>3월</w:t>
      </w:r>
      <w:r w:rsidR="00DA6D47" w:rsidRPr="001C07B2">
        <w:rPr>
          <w:szCs w:val="20"/>
        </w:rPr>
        <w:t>12</w:t>
      </w:r>
      <w:r w:rsidR="00DA6D47" w:rsidRPr="001C07B2">
        <w:rPr>
          <w:rFonts w:hint="eastAsia"/>
          <w:szCs w:val="20"/>
        </w:rPr>
        <w:t>일 -</w:t>
      </w:r>
      <w:r w:rsidR="00DA6D47" w:rsidRPr="001C07B2">
        <w:rPr>
          <w:szCs w:val="20"/>
        </w:rPr>
        <w:t xml:space="preserve"> 3</w:t>
      </w:r>
      <w:r w:rsidR="00DA6D47" w:rsidRPr="001C07B2">
        <w:rPr>
          <w:rFonts w:hint="eastAsia"/>
          <w:szCs w:val="20"/>
        </w:rPr>
        <w:t>월3</w:t>
      </w:r>
      <w:r w:rsidR="00DA6D47" w:rsidRPr="001C07B2">
        <w:rPr>
          <w:szCs w:val="20"/>
        </w:rPr>
        <w:t>1</w:t>
      </w:r>
      <w:r w:rsidR="00DA6D47" w:rsidRPr="001C07B2">
        <w:rPr>
          <w:rFonts w:hint="eastAsia"/>
          <w:szCs w:val="20"/>
        </w:rPr>
        <w:t xml:space="preserve">일의 기간 동안 </w:t>
      </w:r>
      <w:r w:rsidR="00A8704E" w:rsidRPr="001C07B2">
        <w:rPr>
          <w:rFonts w:hint="eastAsia"/>
          <w:szCs w:val="20"/>
        </w:rPr>
        <w:t>빌딩</w:t>
      </w:r>
      <w:r w:rsidR="006A5300" w:rsidRPr="001C07B2">
        <w:rPr>
          <w:rFonts w:hint="eastAsia"/>
          <w:szCs w:val="20"/>
        </w:rPr>
        <w:t>A를</w:t>
      </w:r>
      <w:r w:rsidR="00DA6D47" w:rsidRPr="001C07B2">
        <w:rPr>
          <w:rFonts w:hint="eastAsia"/>
          <w:szCs w:val="20"/>
        </w:rPr>
        <w:t xml:space="preserve"> 방문한 것으로 확인된 </w:t>
      </w:r>
      <w:r w:rsidR="00A8704E" w:rsidRPr="001C07B2">
        <w:rPr>
          <w:rFonts w:hint="eastAsia"/>
          <w:szCs w:val="20"/>
        </w:rPr>
        <w:t>28</w:t>
      </w:r>
      <w:r w:rsidR="00C7219E" w:rsidRPr="001C07B2">
        <w:rPr>
          <w:szCs w:val="20"/>
        </w:rPr>
        <w:t>43</w:t>
      </w:r>
      <w:r w:rsidR="00A8704E" w:rsidRPr="001C07B2">
        <w:rPr>
          <w:rFonts w:hint="eastAsia"/>
          <w:szCs w:val="20"/>
        </w:rPr>
        <w:t>명 중 22</w:t>
      </w:r>
      <w:r w:rsidR="00C7219E" w:rsidRPr="001C07B2">
        <w:rPr>
          <w:szCs w:val="20"/>
        </w:rPr>
        <w:t>45</w:t>
      </w:r>
      <w:r w:rsidR="00A8704E" w:rsidRPr="001C07B2">
        <w:rPr>
          <w:rFonts w:hint="eastAsia"/>
          <w:szCs w:val="20"/>
        </w:rPr>
        <w:t xml:space="preserve">명이 </w:t>
      </w:r>
      <w:r w:rsidR="00293F8C" w:rsidRPr="001C07B2">
        <w:rPr>
          <w:rFonts w:hint="eastAsia"/>
          <w:szCs w:val="20"/>
        </w:rPr>
        <w:t>코로나1</w:t>
      </w:r>
      <w:r w:rsidR="00293F8C" w:rsidRPr="001C07B2">
        <w:rPr>
          <w:szCs w:val="20"/>
        </w:rPr>
        <w:t xml:space="preserve">9 </w:t>
      </w:r>
      <w:r w:rsidR="00A8704E" w:rsidRPr="001C07B2">
        <w:rPr>
          <w:rFonts w:hint="eastAsia"/>
          <w:szCs w:val="20"/>
        </w:rPr>
        <w:t xml:space="preserve">검사를 받았으며 그 중 </w:t>
      </w:r>
      <w:r w:rsidR="006F4789" w:rsidRPr="001C07B2">
        <w:rPr>
          <w:rFonts w:hint="eastAsia"/>
          <w:szCs w:val="20"/>
        </w:rPr>
        <w:t xml:space="preserve">4월3일 </w:t>
      </w:r>
      <w:r w:rsidR="00A8704E" w:rsidRPr="001C07B2">
        <w:rPr>
          <w:rFonts w:hint="eastAsia"/>
          <w:szCs w:val="20"/>
        </w:rPr>
        <w:t>1명</w:t>
      </w:r>
      <w:r w:rsidR="006F4789" w:rsidRPr="001C07B2">
        <w:rPr>
          <w:rFonts w:hint="eastAsia"/>
          <w:szCs w:val="20"/>
        </w:rPr>
        <w:t>(환자</w:t>
      </w:r>
      <w:r w:rsidR="00B40A35" w:rsidRPr="001C07B2">
        <w:rPr>
          <w:rFonts w:hint="eastAsia"/>
          <w:szCs w:val="20"/>
        </w:rPr>
        <w:t>#</w:t>
      </w:r>
      <w:r w:rsidR="006F4789" w:rsidRPr="001C07B2">
        <w:rPr>
          <w:szCs w:val="20"/>
        </w:rPr>
        <w:t>2)</w:t>
      </w:r>
      <w:r w:rsidR="00293F8C" w:rsidRPr="001C07B2">
        <w:rPr>
          <w:rFonts w:hint="eastAsia"/>
          <w:szCs w:val="20"/>
        </w:rPr>
        <w:t>이 확진</w:t>
      </w:r>
      <w:r w:rsidR="00F561A4" w:rsidRPr="001C07B2">
        <w:rPr>
          <w:rFonts w:hint="eastAsia"/>
          <w:szCs w:val="20"/>
        </w:rPr>
        <w:t xml:space="preserve"> </w:t>
      </w:r>
      <w:r w:rsidR="00293F8C" w:rsidRPr="001C07B2">
        <w:rPr>
          <w:rFonts w:hint="eastAsia"/>
          <w:szCs w:val="20"/>
        </w:rPr>
        <w:t>되었</w:t>
      </w:r>
      <w:r w:rsidR="00131F7D" w:rsidRPr="001C07B2">
        <w:rPr>
          <w:rFonts w:hint="eastAsia"/>
          <w:szCs w:val="20"/>
        </w:rPr>
        <w:t>다.</w:t>
      </w:r>
      <w:bookmarkEnd w:id="3"/>
      <w:r w:rsidR="00B64F8C" w:rsidRPr="001C07B2">
        <w:rPr>
          <w:rFonts w:hint="eastAsia"/>
          <w:szCs w:val="20"/>
        </w:rPr>
        <w:t xml:space="preserve"> </w:t>
      </w:r>
      <w:proofErr w:type="spellStart"/>
      <w:r w:rsidR="00A8704E" w:rsidRPr="001C07B2">
        <w:rPr>
          <w:rFonts w:hint="eastAsia"/>
          <w:szCs w:val="20"/>
        </w:rPr>
        <w:t>확진자들의</w:t>
      </w:r>
      <w:proofErr w:type="spellEnd"/>
      <w:r w:rsidR="00A8704E" w:rsidRPr="001C07B2">
        <w:rPr>
          <w:rFonts w:hint="eastAsia"/>
          <w:szCs w:val="20"/>
        </w:rPr>
        <w:t xml:space="preserve"> 역학조사를 통해 설정된 접촉자는 총 1</w:t>
      </w:r>
      <w:r w:rsidR="00C7219E" w:rsidRPr="001C07B2">
        <w:rPr>
          <w:szCs w:val="20"/>
        </w:rPr>
        <w:t>92</w:t>
      </w:r>
      <w:r w:rsidR="00A8704E" w:rsidRPr="001C07B2">
        <w:rPr>
          <w:rFonts w:hint="eastAsia"/>
          <w:szCs w:val="20"/>
        </w:rPr>
        <w:t>명이었고 그 중 7명이 확진 되었다.</w:t>
      </w:r>
      <w:r w:rsidR="006C4CDC" w:rsidRPr="001C07B2">
        <w:rPr>
          <w:szCs w:val="20"/>
        </w:rPr>
        <w:t xml:space="preserve"> </w:t>
      </w:r>
      <w:r w:rsidR="0013408F" w:rsidRPr="001C07B2">
        <w:rPr>
          <w:rFonts w:hint="eastAsia"/>
          <w:szCs w:val="20"/>
        </w:rPr>
        <w:t>목욕탕</w:t>
      </w:r>
      <w:r w:rsidR="006E3B6E" w:rsidRPr="001C07B2">
        <w:rPr>
          <w:rFonts w:hint="eastAsia"/>
          <w:szCs w:val="20"/>
        </w:rPr>
        <w:t xml:space="preserve"> 관련 </w:t>
      </w:r>
      <w:proofErr w:type="spellStart"/>
      <w:r w:rsidR="006E3B6E" w:rsidRPr="001C07B2">
        <w:rPr>
          <w:rFonts w:hint="eastAsia"/>
          <w:szCs w:val="20"/>
        </w:rPr>
        <w:t>집단</w:t>
      </w:r>
      <w:r w:rsidR="00A8634A" w:rsidRPr="001C07B2">
        <w:rPr>
          <w:rFonts w:hint="eastAsia"/>
          <w:szCs w:val="20"/>
        </w:rPr>
        <w:t>발병</w:t>
      </w:r>
      <w:r w:rsidR="006E3B6E" w:rsidRPr="001C07B2">
        <w:rPr>
          <w:rFonts w:hint="eastAsia"/>
          <w:szCs w:val="20"/>
        </w:rPr>
        <w:t>에서</w:t>
      </w:r>
      <w:proofErr w:type="spellEnd"/>
      <w:r w:rsidR="006E3B6E" w:rsidRPr="001C07B2">
        <w:rPr>
          <w:rFonts w:hint="eastAsia"/>
          <w:szCs w:val="20"/>
        </w:rPr>
        <w:t xml:space="preserve"> 발견된 </w:t>
      </w:r>
      <w:r w:rsidR="007B4122" w:rsidRPr="001C07B2">
        <w:rPr>
          <w:rFonts w:hint="eastAsia"/>
          <w:szCs w:val="20"/>
        </w:rPr>
        <w:t>1</w:t>
      </w:r>
      <w:r w:rsidR="007B4122" w:rsidRPr="001C07B2">
        <w:rPr>
          <w:szCs w:val="20"/>
        </w:rPr>
        <w:t>0</w:t>
      </w:r>
      <w:r w:rsidR="007B4122" w:rsidRPr="001C07B2">
        <w:rPr>
          <w:rFonts w:hint="eastAsia"/>
          <w:szCs w:val="20"/>
        </w:rPr>
        <w:t xml:space="preserve">명 환자의 임상적인 특징은 </w:t>
      </w:r>
      <w:r w:rsidR="00CF3F47" w:rsidRPr="001C07B2">
        <w:rPr>
          <w:rFonts w:hint="eastAsia"/>
          <w:szCs w:val="20"/>
        </w:rPr>
        <w:t>T</w:t>
      </w:r>
      <w:r w:rsidR="007B4122" w:rsidRPr="001C07B2">
        <w:rPr>
          <w:szCs w:val="20"/>
        </w:rPr>
        <w:t>able1</w:t>
      </w:r>
      <w:r w:rsidR="007B4122" w:rsidRPr="001C07B2">
        <w:rPr>
          <w:rFonts w:hint="eastAsia"/>
          <w:szCs w:val="20"/>
        </w:rPr>
        <w:t xml:space="preserve">에 </w:t>
      </w:r>
      <w:r w:rsidR="00012848" w:rsidRPr="001C07B2">
        <w:rPr>
          <w:rFonts w:hint="eastAsia"/>
          <w:szCs w:val="20"/>
        </w:rPr>
        <w:t>나타내고 있다</w:t>
      </w:r>
      <w:r w:rsidR="007B4122" w:rsidRPr="001C07B2">
        <w:rPr>
          <w:rFonts w:hint="eastAsia"/>
          <w:szCs w:val="20"/>
        </w:rPr>
        <w:t>.</w:t>
      </w:r>
      <w:r w:rsidR="007B4122" w:rsidRPr="001C07B2">
        <w:rPr>
          <w:szCs w:val="20"/>
        </w:rPr>
        <w:t xml:space="preserve"> </w:t>
      </w:r>
      <w:r w:rsidR="006E3B6E" w:rsidRPr="001C07B2">
        <w:rPr>
          <w:rFonts w:hint="eastAsia"/>
          <w:szCs w:val="20"/>
        </w:rPr>
        <w:t>성별은</w:t>
      </w:r>
      <w:r w:rsidR="00A8704E" w:rsidRPr="001C07B2">
        <w:rPr>
          <w:rFonts w:hint="eastAsia"/>
          <w:szCs w:val="20"/>
        </w:rPr>
        <w:t xml:space="preserve"> 남성 3명(30%)</w:t>
      </w:r>
      <w:r w:rsidR="00012848" w:rsidRPr="001C07B2">
        <w:rPr>
          <w:szCs w:val="20"/>
        </w:rPr>
        <w:t>,</w:t>
      </w:r>
      <w:r w:rsidR="00A8704E" w:rsidRPr="001C07B2">
        <w:rPr>
          <w:rFonts w:hint="eastAsia"/>
          <w:szCs w:val="20"/>
        </w:rPr>
        <w:t xml:space="preserve"> 여성 7명(70%)</w:t>
      </w:r>
      <w:r w:rsidR="00012848" w:rsidRPr="001C07B2">
        <w:rPr>
          <w:rFonts w:hint="eastAsia"/>
          <w:szCs w:val="20"/>
        </w:rPr>
        <w:t>이고</w:t>
      </w:r>
      <w:r w:rsidR="00A8704E" w:rsidRPr="001C07B2">
        <w:rPr>
          <w:rFonts w:hint="eastAsia"/>
          <w:szCs w:val="20"/>
        </w:rPr>
        <w:t xml:space="preserve"> 평균 연령은 53.5세(2세~73세)이</w:t>
      </w:r>
      <w:r w:rsidR="006C4CDC" w:rsidRPr="001C07B2">
        <w:rPr>
          <w:rFonts w:hint="eastAsia"/>
          <w:szCs w:val="20"/>
        </w:rPr>
        <w:t>고</w:t>
      </w:r>
      <w:r w:rsidR="00A8704E" w:rsidRPr="001C07B2">
        <w:rPr>
          <w:rFonts w:hint="eastAsia"/>
          <w:szCs w:val="20"/>
        </w:rPr>
        <w:t xml:space="preserve"> 무증상자</w:t>
      </w:r>
      <w:r w:rsidR="006C4CDC" w:rsidRPr="001C07B2">
        <w:rPr>
          <w:rFonts w:hint="eastAsia"/>
          <w:szCs w:val="20"/>
        </w:rPr>
        <w:t xml:space="preserve">는 </w:t>
      </w:r>
      <w:r w:rsidR="006C4CDC" w:rsidRPr="001C07B2">
        <w:rPr>
          <w:szCs w:val="20"/>
        </w:rPr>
        <w:t>2</w:t>
      </w:r>
      <w:r w:rsidR="006C4CDC" w:rsidRPr="001C07B2">
        <w:rPr>
          <w:rFonts w:hint="eastAsia"/>
          <w:szCs w:val="20"/>
        </w:rPr>
        <w:t>명</w:t>
      </w:r>
      <w:r w:rsidR="00807812" w:rsidRPr="001C07B2">
        <w:rPr>
          <w:szCs w:val="20"/>
        </w:rPr>
        <w:t>(20%)</w:t>
      </w:r>
      <w:r w:rsidR="006C4CDC" w:rsidRPr="001C07B2">
        <w:rPr>
          <w:rFonts w:hint="eastAsia"/>
          <w:szCs w:val="20"/>
        </w:rPr>
        <w:t>이</w:t>
      </w:r>
      <w:r w:rsidR="00A8704E" w:rsidRPr="001C07B2">
        <w:rPr>
          <w:rFonts w:hint="eastAsia"/>
          <w:szCs w:val="20"/>
        </w:rPr>
        <w:t xml:space="preserve">다. </w:t>
      </w:r>
      <w:r w:rsidR="00BC1D61" w:rsidRPr="001C07B2">
        <w:rPr>
          <w:rFonts w:hint="eastAsia"/>
          <w:szCs w:val="20"/>
        </w:rPr>
        <w:t xml:space="preserve">잠복기는 </w:t>
      </w:r>
      <w:r w:rsidR="003A7655" w:rsidRPr="001C07B2">
        <w:rPr>
          <w:szCs w:val="20"/>
        </w:rPr>
        <w:t>3</w:t>
      </w:r>
      <w:r w:rsidR="00BC1D61" w:rsidRPr="001C07B2">
        <w:rPr>
          <w:rFonts w:hint="eastAsia"/>
          <w:szCs w:val="20"/>
        </w:rPr>
        <w:t xml:space="preserve">일에서 </w:t>
      </w:r>
      <w:r w:rsidR="00BC1D61" w:rsidRPr="001C07B2">
        <w:rPr>
          <w:szCs w:val="20"/>
        </w:rPr>
        <w:t>1</w:t>
      </w:r>
      <w:r w:rsidR="003A7655" w:rsidRPr="001C07B2">
        <w:rPr>
          <w:szCs w:val="20"/>
        </w:rPr>
        <w:t>2</w:t>
      </w:r>
      <w:r w:rsidR="00BC1D61" w:rsidRPr="001C07B2">
        <w:rPr>
          <w:rFonts w:hint="eastAsia"/>
          <w:szCs w:val="20"/>
        </w:rPr>
        <w:t>일사이에 분포하고</w:t>
      </w:r>
      <w:r w:rsidR="00B64F8C" w:rsidRPr="001C07B2">
        <w:rPr>
          <w:rFonts w:hint="eastAsia"/>
          <w:szCs w:val="20"/>
        </w:rPr>
        <w:t xml:space="preserve"> </w:t>
      </w:r>
      <w:r w:rsidR="00BC1D61" w:rsidRPr="001C07B2">
        <w:rPr>
          <w:rFonts w:hint="eastAsia"/>
          <w:szCs w:val="20"/>
        </w:rPr>
        <w:t>있다.</w:t>
      </w:r>
      <w:r w:rsidR="00BC1D61" w:rsidRPr="001C07B2">
        <w:rPr>
          <w:szCs w:val="20"/>
        </w:rPr>
        <w:t xml:space="preserve"> </w:t>
      </w:r>
      <w:r w:rsidR="00BF0DC4" w:rsidRPr="001C07B2">
        <w:rPr>
          <w:rFonts w:hint="eastAsia"/>
          <w:szCs w:val="20"/>
        </w:rPr>
        <w:t xml:space="preserve">환자의 </w:t>
      </w:r>
      <w:proofErr w:type="spellStart"/>
      <w:r w:rsidR="00BF0DC4" w:rsidRPr="001C07B2">
        <w:rPr>
          <w:rFonts w:hint="eastAsia"/>
          <w:szCs w:val="20"/>
        </w:rPr>
        <w:t>접촉자</w:t>
      </w:r>
      <w:proofErr w:type="spellEnd"/>
      <w:r w:rsidR="00BF0DC4" w:rsidRPr="001C07B2">
        <w:rPr>
          <w:rFonts w:hint="eastAsia"/>
          <w:szCs w:val="20"/>
        </w:rPr>
        <w:t xml:space="preserve"> 수</w:t>
      </w:r>
      <w:r w:rsidR="00F42906" w:rsidRPr="001C07B2">
        <w:rPr>
          <w:szCs w:val="20"/>
        </w:rPr>
        <w:t>의</w:t>
      </w:r>
      <w:r w:rsidR="00F42906" w:rsidRPr="001C07B2">
        <w:rPr>
          <w:rFonts w:hint="eastAsia"/>
          <w:szCs w:val="20"/>
        </w:rPr>
        <w:t xml:space="preserve"> 분포</w:t>
      </w:r>
      <w:r w:rsidR="00BF0DC4" w:rsidRPr="001C07B2">
        <w:rPr>
          <w:rFonts w:hint="eastAsia"/>
          <w:szCs w:val="20"/>
        </w:rPr>
        <w:t xml:space="preserve">는 </w:t>
      </w:r>
      <w:r w:rsidR="00BF0DC4" w:rsidRPr="001C07B2">
        <w:rPr>
          <w:szCs w:val="20"/>
        </w:rPr>
        <w:t>0-37</w:t>
      </w:r>
      <w:r w:rsidR="00BF0DC4" w:rsidRPr="001C07B2">
        <w:rPr>
          <w:rFonts w:hint="eastAsia"/>
          <w:szCs w:val="20"/>
        </w:rPr>
        <w:t>명이며,</w:t>
      </w:r>
      <w:r w:rsidR="00BF0DC4" w:rsidRPr="001C07B2">
        <w:rPr>
          <w:szCs w:val="20"/>
        </w:rPr>
        <w:t xml:space="preserve"> </w:t>
      </w:r>
      <w:r w:rsidR="00BF0DC4" w:rsidRPr="001C07B2">
        <w:rPr>
          <w:rFonts w:hint="eastAsia"/>
          <w:szCs w:val="20"/>
        </w:rPr>
        <w:t xml:space="preserve">이 중 밀접접촉자로 분류된 사람은 </w:t>
      </w:r>
      <w:r w:rsidR="00BF0DC4" w:rsidRPr="001C07B2">
        <w:rPr>
          <w:szCs w:val="20"/>
        </w:rPr>
        <w:t>0-14</w:t>
      </w:r>
      <w:r w:rsidR="00BF0DC4" w:rsidRPr="001C07B2">
        <w:rPr>
          <w:rFonts w:hint="eastAsia"/>
          <w:szCs w:val="20"/>
        </w:rPr>
        <w:t>명이었다.</w:t>
      </w:r>
      <w:r w:rsidR="00BF0DC4" w:rsidRPr="001C07B2">
        <w:rPr>
          <w:szCs w:val="20"/>
        </w:rPr>
        <w:t xml:space="preserve"> </w:t>
      </w:r>
      <w:r w:rsidR="00731204" w:rsidRPr="001C07B2">
        <w:rPr>
          <w:rFonts w:hint="eastAsia"/>
          <w:szCs w:val="20"/>
        </w:rPr>
        <w:t>증상은 발열,</w:t>
      </w:r>
      <w:r w:rsidR="00731204" w:rsidRPr="001C07B2">
        <w:rPr>
          <w:szCs w:val="20"/>
        </w:rPr>
        <w:t xml:space="preserve"> </w:t>
      </w:r>
      <w:r w:rsidR="00731204" w:rsidRPr="001C07B2">
        <w:rPr>
          <w:rFonts w:hint="eastAsia"/>
          <w:szCs w:val="20"/>
        </w:rPr>
        <w:t>기침,</w:t>
      </w:r>
      <w:r w:rsidR="00731204" w:rsidRPr="001C07B2">
        <w:rPr>
          <w:szCs w:val="20"/>
        </w:rPr>
        <w:t xml:space="preserve"> </w:t>
      </w:r>
      <w:r w:rsidR="00731204" w:rsidRPr="001C07B2">
        <w:rPr>
          <w:rFonts w:hint="eastAsia"/>
          <w:szCs w:val="20"/>
        </w:rPr>
        <w:t>인후통,</w:t>
      </w:r>
      <w:r w:rsidR="00731204" w:rsidRPr="001C07B2">
        <w:rPr>
          <w:szCs w:val="20"/>
        </w:rPr>
        <w:t xml:space="preserve"> </w:t>
      </w:r>
      <w:r w:rsidR="00731204" w:rsidRPr="001C07B2">
        <w:rPr>
          <w:rFonts w:hint="eastAsia"/>
          <w:szCs w:val="20"/>
        </w:rPr>
        <w:t>오한 등의 순서로 빈번하였다</w:t>
      </w:r>
      <w:r w:rsidR="00731204" w:rsidRPr="001C07B2">
        <w:rPr>
          <w:szCs w:val="20"/>
        </w:rPr>
        <w:t>.</w:t>
      </w:r>
      <w:r w:rsidR="00731204" w:rsidRPr="001C07B2">
        <w:rPr>
          <w:rFonts w:hint="eastAsia"/>
          <w:szCs w:val="20"/>
        </w:rPr>
        <w:t xml:space="preserve"> </w:t>
      </w:r>
      <w:r w:rsidR="00CF3F47" w:rsidRPr="001C07B2">
        <w:rPr>
          <w:rFonts w:hint="eastAsia"/>
          <w:szCs w:val="20"/>
        </w:rPr>
        <w:t xml:space="preserve">이 중 3명의 </w:t>
      </w:r>
      <w:proofErr w:type="spellStart"/>
      <w:r w:rsidR="00CF3F47" w:rsidRPr="001C07B2">
        <w:rPr>
          <w:rFonts w:hint="eastAsia"/>
          <w:szCs w:val="20"/>
        </w:rPr>
        <w:t>확진자</w:t>
      </w:r>
      <w:proofErr w:type="spellEnd"/>
      <w:r w:rsidR="00CF3F47" w:rsidRPr="001C07B2">
        <w:rPr>
          <w:szCs w:val="20"/>
        </w:rPr>
        <w:t>(</w:t>
      </w:r>
      <w:r w:rsidR="00CF3F47" w:rsidRPr="001C07B2">
        <w:rPr>
          <w:rFonts w:hint="eastAsia"/>
          <w:szCs w:val="20"/>
        </w:rPr>
        <w:t>환자#</w:t>
      </w:r>
      <w:proofErr w:type="gramStart"/>
      <w:r w:rsidR="00CF3F47" w:rsidRPr="001C07B2">
        <w:rPr>
          <w:rFonts w:hint="eastAsia"/>
          <w:szCs w:val="20"/>
        </w:rPr>
        <w:t>1</w:t>
      </w:r>
      <w:r w:rsidR="00CF3F47" w:rsidRPr="001C07B2">
        <w:rPr>
          <w:szCs w:val="20"/>
        </w:rPr>
        <w:t>,#</w:t>
      </w:r>
      <w:proofErr w:type="gramEnd"/>
      <w:r w:rsidR="00CF3F47" w:rsidRPr="001C07B2">
        <w:rPr>
          <w:szCs w:val="20"/>
        </w:rPr>
        <w:t>2,#3)</w:t>
      </w:r>
      <w:r w:rsidR="00CF3F47" w:rsidRPr="001C07B2">
        <w:rPr>
          <w:rFonts w:hint="eastAsia"/>
          <w:szCs w:val="20"/>
        </w:rPr>
        <w:t>는 역학조사를 통해 빌딩A의 목욕탕</w:t>
      </w:r>
      <w:r w:rsidR="00CF3F47" w:rsidRPr="001C07B2">
        <w:rPr>
          <w:szCs w:val="20"/>
        </w:rPr>
        <w:t>A</w:t>
      </w:r>
      <w:r w:rsidR="00CF3F47" w:rsidRPr="001C07B2">
        <w:rPr>
          <w:rFonts w:hint="eastAsia"/>
          <w:szCs w:val="20"/>
        </w:rPr>
        <w:t>(여)을 동일시간대에 방문함을 확인하였다.</w:t>
      </w:r>
    </w:p>
    <w:p w14:paraId="0FA9D075" w14:textId="7DB0A293" w:rsidR="004073B6" w:rsidRDefault="00BF0DC4" w:rsidP="006C4CDC">
      <w:r w:rsidRPr="001C07B2">
        <w:rPr>
          <w:rFonts w:hint="eastAsia"/>
        </w:rPr>
        <w:lastRenderedPageBreak/>
        <w:t xml:space="preserve">환자 </w:t>
      </w:r>
      <w:r w:rsidRPr="001C07B2">
        <w:t>10</w:t>
      </w:r>
      <w:r w:rsidRPr="001C07B2">
        <w:rPr>
          <w:rFonts w:hint="eastAsia"/>
        </w:rPr>
        <w:t xml:space="preserve">명의 추정 감염경로는 </w:t>
      </w:r>
      <w:r w:rsidRPr="001C07B2">
        <w:t>F</w:t>
      </w:r>
      <w:r w:rsidRPr="001C07B2">
        <w:rPr>
          <w:rFonts w:hint="eastAsia"/>
        </w:rPr>
        <w:t>igur</w:t>
      </w:r>
      <w:r w:rsidRPr="001C07B2">
        <w:t xml:space="preserve">e 2와 </w:t>
      </w:r>
      <w:r w:rsidRPr="001C07B2">
        <w:rPr>
          <w:rFonts w:hint="eastAsia"/>
        </w:rPr>
        <w:t>같다.</w:t>
      </w:r>
      <w:r w:rsidRPr="001C07B2">
        <w:t xml:space="preserve"> </w:t>
      </w:r>
      <w:r w:rsidR="006C4CDC" w:rsidRPr="001C07B2">
        <w:rPr>
          <w:rFonts w:hint="eastAsia"/>
        </w:rPr>
        <w:t>환자</w:t>
      </w:r>
      <w:r w:rsidR="00B40A35" w:rsidRPr="001C07B2">
        <w:rPr>
          <w:rFonts w:hint="eastAsia"/>
        </w:rPr>
        <w:t>#</w:t>
      </w:r>
      <w:proofErr w:type="gramStart"/>
      <w:r w:rsidR="006C4CDC" w:rsidRPr="001C07B2">
        <w:rPr>
          <w:rFonts w:hint="eastAsia"/>
        </w:rPr>
        <w:t>1</w:t>
      </w:r>
      <w:r w:rsidR="006C4CDC" w:rsidRPr="001C07B2">
        <w:t>,</w:t>
      </w:r>
      <w:r w:rsidR="00B40A35" w:rsidRPr="001C07B2">
        <w:t>#</w:t>
      </w:r>
      <w:proofErr w:type="gramEnd"/>
      <w:r w:rsidR="006C4CDC" w:rsidRPr="001C07B2">
        <w:t>2,</w:t>
      </w:r>
      <w:r w:rsidR="00B40A35" w:rsidRPr="001C07B2">
        <w:t>#</w:t>
      </w:r>
      <w:r w:rsidR="006C4CDC" w:rsidRPr="001C07B2">
        <w:t>3</w:t>
      </w:r>
      <w:r w:rsidR="006C4CDC" w:rsidRPr="001C07B2">
        <w:rPr>
          <w:rFonts w:hint="eastAsia"/>
        </w:rPr>
        <w:t xml:space="preserve">은 </w:t>
      </w:r>
      <w:r w:rsidR="00C563F6" w:rsidRPr="001C07B2">
        <w:t>3</w:t>
      </w:r>
      <w:r w:rsidR="00C563F6" w:rsidRPr="001C07B2">
        <w:rPr>
          <w:rFonts w:hint="eastAsia"/>
        </w:rPr>
        <w:t>월2</w:t>
      </w:r>
      <w:r w:rsidR="00C563F6" w:rsidRPr="001C07B2">
        <w:t>1</w:t>
      </w:r>
      <w:r w:rsidR="00C563F6" w:rsidRPr="001C07B2">
        <w:rPr>
          <w:rFonts w:hint="eastAsia"/>
        </w:rPr>
        <w:t xml:space="preserve">일 모두 </w:t>
      </w:r>
      <w:r w:rsidR="006C4CDC" w:rsidRPr="001C07B2">
        <w:rPr>
          <w:rFonts w:hint="eastAsia"/>
        </w:rPr>
        <w:t>목욕탕</w:t>
      </w:r>
      <w:r w:rsidR="006A5300" w:rsidRPr="001C07B2">
        <w:rPr>
          <w:rFonts w:hint="eastAsia"/>
        </w:rPr>
        <w:t>A</w:t>
      </w:r>
      <w:r w:rsidR="005F3026" w:rsidRPr="001C07B2">
        <w:rPr>
          <w:rFonts w:hint="eastAsia"/>
        </w:rPr>
        <w:t>(여)</w:t>
      </w:r>
      <w:r w:rsidR="006C4CDC" w:rsidRPr="001C07B2">
        <w:rPr>
          <w:rFonts w:hint="eastAsia"/>
        </w:rPr>
        <w:t>에서</w:t>
      </w:r>
      <w:r w:rsidR="00C563F6" w:rsidRPr="001C07B2">
        <w:rPr>
          <w:rFonts w:hint="eastAsia"/>
        </w:rPr>
        <w:t xml:space="preserve"> </w:t>
      </w:r>
      <w:proofErr w:type="spellStart"/>
      <w:r w:rsidR="00024ECC" w:rsidRPr="001C07B2">
        <w:rPr>
          <w:rFonts w:hint="eastAsia"/>
        </w:rPr>
        <w:t>알수</w:t>
      </w:r>
      <w:proofErr w:type="spellEnd"/>
      <w:r w:rsidR="00024ECC" w:rsidRPr="001C07B2">
        <w:rPr>
          <w:rFonts w:hint="eastAsia"/>
        </w:rPr>
        <w:t xml:space="preserve"> 없는 감염원</w:t>
      </w:r>
      <w:r w:rsidR="008825F4" w:rsidRPr="001C07B2">
        <w:rPr>
          <w:rFonts w:hint="eastAsia"/>
        </w:rPr>
        <w:t>(</w:t>
      </w:r>
      <w:r w:rsidR="008825F4" w:rsidRPr="001C07B2">
        <w:t>Patient zero)</w:t>
      </w:r>
      <w:r w:rsidR="00024ECC" w:rsidRPr="001C07B2">
        <w:rPr>
          <w:rFonts w:hint="eastAsia"/>
        </w:rPr>
        <w:t xml:space="preserve">에게 공동 노출되어 </w:t>
      </w:r>
      <w:r w:rsidR="00C563F6" w:rsidRPr="001C07B2">
        <w:rPr>
          <w:rFonts w:hint="eastAsia"/>
        </w:rPr>
        <w:t>감염</w:t>
      </w:r>
      <w:r w:rsidR="00D63F6B" w:rsidRPr="001C07B2">
        <w:rPr>
          <w:rFonts w:hint="eastAsia"/>
        </w:rPr>
        <w:t>된 것으로 추정된다</w:t>
      </w:r>
      <w:r w:rsidR="00C563F6" w:rsidRPr="001C07B2">
        <w:rPr>
          <w:rFonts w:hint="eastAsia"/>
        </w:rPr>
        <w:t>.</w:t>
      </w:r>
      <w:r w:rsidR="006C4CDC" w:rsidRPr="001C07B2">
        <w:rPr>
          <w:rFonts w:hint="eastAsia"/>
        </w:rPr>
        <w:t xml:space="preserve"> 환자</w:t>
      </w:r>
      <w:r w:rsidR="00B40A35" w:rsidRPr="001C07B2">
        <w:rPr>
          <w:rFonts w:hint="eastAsia"/>
        </w:rPr>
        <w:t>#</w:t>
      </w:r>
      <w:r w:rsidR="006C4CDC" w:rsidRPr="001C07B2">
        <w:rPr>
          <w:rFonts w:hint="eastAsia"/>
        </w:rPr>
        <w:t>3이 환자</w:t>
      </w:r>
      <w:r w:rsidR="00B40A35" w:rsidRPr="001C07B2">
        <w:rPr>
          <w:rFonts w:hint="eastAsia"/>
        </w:rPr>
        <w:t>#</w:t>
      </w:r>
      <w:r w:rsidR="006C4CDC" w:rsidRPr="001C07B2">
        <w:t>4</w:t>
      </w:r>
      <w:r w:rsidR="00D63F6B" w:rsidRPr="001C07B2">
        <w:t>(</w:t>
      </w:r>
      <w:r w:rsidR="00D63F6B" w:rsidRPr="001C07B2">
        <w:rPr>
          <w:rFonts w:hint="eastAsia"/>
        </w:rPr>
        <w:t>가족)</w:t>
      </w:r>
      <w:r w:rsidR="00C563F6" w:rsidRPr="001C07B2">
        <w:t xml:space="preserve">, </w:t>
      </w:r>
      <w:r w:rsidR="00D63F6B" w:rsidRPr="001C07B2">
        <w:rPr>
          <w:rFonts w:hint="eastAsia"/>
        </w:rPr>
        <w:t>환자</w:t>
      </w:r>
      <w:r w:rsidR="00B40A35" w:rsidRPr="001C07B2">
        <w:rPr>
          <w:rFonts w:hint="eastAsia"/>
        </w:rPr>
        <w:t>#</w:t>
      </w:r>
      <w:r w:rsidR="00C563F6" w:rsidRPr="001C07B2">
        <w:t>6</w:t>
      </w:r>
      <w:r w:rsidR="00D63F6B" w:rsidRPr="001C07B2">
        <w:t>(</w:t>
      </w:r>
      <w:r w:rsidR="00D63F6B" w:rsidRPr="001C07B2">
        <w:rPr>
          <w:rFonts w:hint="eastAsia"/>
        </w:rPr>
        <w:t>여행)</w:t>
      </w:r>
      <w:r w:rsidR="00C563F6" w:rsidRPr="001C07B2">
        <w:t xml:space="preserve">, </w:t>
      </w:r>
      <w:r w:rsidR="00D63F6B" w:rsidRPr="001C07B2">
        <w:rPr>
          <w:rFonts w:hint="eastAsia"/>
        </w:rPr>
        <w:t>환자</w:t>
      </w:r>
      <w:r w:rsidR="00B40A35" w:rsidRPr="001C07B2">
        <w:rPr>
          <w:rFonts w:hint="eastAsia"/>
        </w:rPr>
        <w:t>#</w:t>
      </w:r>
      <w:r w:rsidR="00C563F6" w:rsidRPr="001C07B2">
        <w:t>7</w:t>
      </w:r>
      <w:r w:rsidR="00D63F6B" w:rsidRPr="001C07B2">
        <w:t>(</w:t>
      </w:r>
      <w:r w:rsidR="00D63F6B" w:rsidRPr="001C07B2">
        <w:rPr>
          <w:rFonts w:hint="eastAsia"/>
        </w:rPr>
        <w:t>여행)</w:t>
      </w:r>
      <w:r w:rsidR="00C563F6" w:rsidRPr="001C07B2">
        <w:rPr>
          <w:rFonts w:hint="eastAsia"/>
        </w:rPr>
        <w:t>에게</w:t>
      </w:r>
      <w:r w:rsidR="006C4CDC" w:rsidRPr="001C07B2">
        <w:rPr>
          <w:rFonts w:hint="eastAsia"/>
        </w:rPr>
        <w:t xml:space="preserve"> 전파시키고 환자</w:t>
      </w:r>
      <w:r w:rsidR="00B40A35" w:rsidRPr="001C07B2">
        <w:rPr>
          <w:rFonts w:hint="eastAsia"/>
        </w:rPr>
        <w:t>#</w:t>
      </w:r>
      <w:r w:rsidR="006C4CDC" w:rsidRPr="001C07B2">
        <w:rPr>
          <w:rFonts w:hint="eastAsia"/>
        </w:rPr>
        <w:t>4가 환자</w:t>
      </w:r>
      <w:r w:rsidR="00B40A35" w:rsidRPr="001C07B2">
        <w:rPr>
          <w:rFonts w:hint="eastAsia"/>
        </w:rPr>
        <w:t>#</w:t>
      </w:r>
      <w:r w:rsidR="006C4CDC" w:rsidRPr="001C07B2">
        <w:rPr>
          <w:rFonts w:hint="eastAsia"/>
        </w:rPr>
        <w:t>5</w:t>
      </w:r>
      <w:r w:rsidR="00214B3D" w:rsidRPr="001C07B2">
        <w:t>(</w:t>
      </w:r>
      <w:r w:rsidR="00214B3D" w:rsidRPr="001C07B2">
        <w:rPr>
          <w:rFonts w:hint="eastAsia"/>
        </w:rPr>
        <w:t>여행)</w:t>
      </w:r>
      <w:r w:rsidR="006C4CDC" w:rsidRPr="001C07B2">
        <w:rPr>
          <w:rFonts w:hint="eastAsia"/>
        </w:rPr>
        <w:t>에게 전파</w:t>
      </w:r>
      <w:r w:rsidR="00C563F6" w:rsidRPr="001C07B2">
        <w:rPr>
          <w:rFonts w:hint="eastAsia"/>
        </w:rPr>
        <w:t>시켰다.</w:t>
      </w:r>
      <w:r w:rsidR="00B3365D">
        <w:t xml:space="preserve"> </w:t>
      </w:r>
      <w:r w:rsidR="00C563F6">
        <w:rPr>
          <w:rFonts w:hint="eastAsia"/>
        </w:rPr>
        <w:t>환자</w:t>
      </w:r>
      <w:r w:rsidR="00B40A35">
        <w:rPr>
          <w:rFonts w:hint="eastAsia"/>
        </w:rPr>
        <w:t>#</w:t>
      </w:r>
      <w:r w:rsidR="00C563F6">
        <w:rPr>
          <w:rFonts w:hint="eastAsia"/>
        </w:rPr>
        <w:t>6은 환자</w:t>
      </w:r>
      <w:r w:rsidR="00B40A35">
        <w:rPr>
          <w:rFonts w:hint="eastAsia"/>
        </w:rPr>
        <w:t>#</w:t>
      </w:r>
      <w:r w:rsidR="00C563F6">
        <w:rPr>
          <w:rFonts w:hint="eastAsia"/>
        </w:rPr>
        <w:t>8</w:t>
      </w:r>
      <w:r w:rsidR="00214B3D">
        <w:t>(</w:t>
      </w:r>
      <w:r w:rsidR="002268D9">
        <w:rPr>
          <w:rFonts w:hint="eastAsia"/>
        </w:rPr>
        <w:t>가족</w:t>
      </w:r>
      <w:r w:rsidR="00214B3D">
        <w:rPr>
          <w:rFonts w:hint="eastAsia"/>
        </w:rPr>
        <w:t>)</w:t>
      </w:r>
      <w:r w:rsidR="00C563F6">
        <w:t xml:space="preserve">, </w:t>
      </w:r>
      <w:r w:rsidR="002268D9">
        <w:rPr>
          <w:rFonts w:hint="eastAsia"/>
        </w:rPr>
        <w:t>환자</w:t>
      </w:r>
      <w:r w:rsidR="00B40A35">
        <w:rPr>
          <w:rFonts w:hint="eastAsia"/>
        </w:rPr>
        <w:t>#</w:t>
      </w:r>
      <w:r w:rsidR="00C563F6">
        <w:t>9</w:t>
      </w:r>
      <w:r w:rsidR="00214B3D">
        <w:t>(</w:t>
      </w:r>
      <w:r w:rsidR="002268D9">
        <w:rPr>
          <w:rFonts w:hint="eastAsia"/>
        </w:rPr>
        <w:t>식사</w:t>
      </w:r>
      <w:r w:rsidR="00214B3D">
        <w:rPr>
          <w:rFonts w:hint="eastAsia"/>
        </w:rPr>
        <w:t>)</w:t>
      </w:r>
      <w:r w:rsidR="00C563F6">
        <w:rPr>
          <w:rFonts w:hint="eastAsia"/>
        </w:rPr>
        <w:t>에게 전파시켰고 환자</w:t>
      </w:r>
      <w:r w:rsidR="00B40A35">
        <w:rPr>
          <w:rFonts w:hint="eastAsia"/>
        </w:rPr>
        <w:t>#</w:t>
      </w:r>
      <w:r w:rsidR="002268D9">
        <w:t>8</w:t>
      </w:r>
      <w:r w:rsidR="00C563F6">
        <w:rPr>
          <w:rFonts w:hint="eastAsia"/>
        </w:rPr>
        <w:t>는 환자</w:t>
      </w:r>
      <w:r w:rsidR="00B40A35">
        <w:rPr>
          <w:rFonts w:hint="eastAsia"/>
        </w:rPr>
        <w:t>#</w:t>
      </w:r>
      <w:r w:rsidR="00C563F6">
        <w:rPr>
          <w:rFonts w:hint="eastAsia"/>
        </w:rPr>
        <w:t>1</w:t>
      </w:r>
      <w:r w:rsidR="00C563F6">
        <w:t>0</w:t>
      </w:r>
      <w:r w:rsidR="00214B3D">
        <w:t>(</w:t>
      </w:r>
      <w:r w:rsidR="00214B3D">
        <w:rPr>
          <w:rFonts w:hint="eastAsia"/>
        </w:rPr>
        <w:t>가족)</w:t>
      </w:r>
      <w:r w:rsidR="00C563F6">
        <w:rPr>
          <w:rFonts w:hint="eastAsia"/>
        </w:rPr>
        <w:t>에게 전파시</w:t>
      </w:r>
      <w:r w:rsidR="00214B3D">
        <w:rPr>
          <w:rFonts w:hint="eastAsia"/>
        </w:rPr>
        <w:t>킨 것으로 추정된다.</w:t>
      </w:r>
      <w:r w:rsidR="00214B3D">
        <w:t xml:space="preserve"> </w:t>
      </w:r>
      <w:r w:rsidR="00214B3D">
        <w:rPr>
          <w:rFonts w:hint="eastAsia"/>
        </w:rPr>
        <w:t>환자</w:t>
      </w:r>
      <w:r w:rsidR="00B40A35">
        <w:rPr>
          <w:rFonts w:hint="eastAsia"/>
        </w:rPr>
        <w:t>#</w:t>
      </w:r>
      <w:r w:rsidR="00214B3D">
        <w:t>1</w:t>
      </w:r>
      <w:r w:rsidR="00214B3D">
        <w:rPr>
          <w:rFonts w:hint="eastAsia"/>
        </w:rPr>
        <w:t>과</w:t>
      </w:r>
      <w:r w:rsidR="00B40A35">
        <w:t>#</w:t>
      </w:r>
      <w:r w:rsidR="00214B3D">
        <w:t>2</w:t>
      </w:r>
      <w:r w:rsidR="00214B3D">
        <w:rPr>
          <w:rFonts w:hint="eastAsia"/>
        </w:rPr>
        <w:t>의 경우 2차 전파를 일으키지는 않았</w:t>
      </w:r>
      <w:r w:rsidR="00C563F6">
        <w:rPr>
          <w:rFonts w:hint="eastAsia"/>
        </w:rPr>
        <w:t>다.</w:t>
      </w:r>
    </w:p>
    <w:p w14:paraId="383B6C92" w14:textId="37BBBA12" w:rsidR="00A8704E" w:rsidRPr="001C07B2" w:rsidRDefault="002D3870" w:rsidP="00C563F6">
      <w:r w:rsidRPr="00F15D77">
        <w:rPr>
          <w:rFonts w:hint="eastAsia"/>
        </w:rPr>
        <w:t xml:space="preserve">Table </w:t>
      </w:r>
      <w:r w:rsidRPr="00F15D77">
        <w:t>2</w:t>
      </w:r>
      <w:r w:rsidRPr="00F15D77">
        <w:rPr>
          <w:rFonts w:hint="eastAsia"/>
        </w:rPr>
        <w:t xml:space="preserve">는 </w:t>
      </w:r>
      <w:r w:rsidR="00A8704E" w:rsidRPr="00F15D77">
        <w:rPr>
          <w:rFonts w:hint="eastAsia"/>
        </w:rPr>
        <w:t>1</w:t>
      </w:r>
      <w:r w:rsidR="00645CAF" w:rsidRPr="00F15D77">
        <w:t>92</w:t>
      </w:r>
      <w:r w:rsidR="00A8704E" w:rsidRPr="00F15D77">
        <w:rPr>
          <w:rFonts w:hint="eastAsia"/>
        </w:rPr>
        <w:t>명 접촉자들</w:t>
      </w:r>
      <w:r w:rsidRPr="00F15D77">
        <w:rPr>
          <w:rFonts w:hint="eastAsia"/>
        </w:rPr>
        <w:t xml:space="preserve">의 접촉형태와 특징 별 </w:t>
      </w:r>
      <w:proofErr w:type="spellStart"/>
      <w:r w:rsidR="005B019A" w:rsidRPr="00F15D77">
        <w:rPr>
          <w:rFonts w:hint="eastAsia"/>
        </w:rPr>
        <w:t>이</w:t>
      </w:r>
      <w:r w:rsidRPr="00F15D77">
        <w:rPr>
          <w:rFonts w:hint="eastAsia"/>
        </w:rPr>
        <w:t>차발병률을</w:t>
      </w:r>
      <w:proofErr w:type="spellEnd"/>
      <w:r w:rsidRPr="00F15D77">
        <w:rPr>
          <w:rFonts w:hint="eastAsia"/>
        </w:rPr>
        <w:t xml:space="preserve"> 나타내고 있다.</w:t>
      </w:r>
      <w:r w:rsidRPr="00F15D77">
        <w:t xml:space="preserve"> </w:t>
      </w:r>
      <w:r w:rsidR="00172FBC" w:rsidRPr="007C6677">
        <w:rPr>
          <w:rFonts w:hint="eastAsia"/>
        </w:rPr>
        <w:t xml:space="preserve">이 집단에서의 평균 이차 발병률은 </w:t>
      </w:r>
      <w:r w:rsidR="00172FBC" w:rsidRPr="007C6677">
        <w:t>3</w:t>
      </w:r>
      <w:r w:rsidR="00172FBC" w:rsidRPr="007C6677">
        <w:rPr>
          <w:rFonts w:hint="eastAsia"/>
        </w:rPr>
        <w:t>.</w:t>
      </w:r>
      <w:r w:rsidR="00172FBC" w:rsidRPr="007C6677">
        <w:t>6</w:t>
      </w:r>
      <w:r w:rsidR="00172FBC" w:rsidRPr="007C6677">
        <w:rPr>
          <w:rFonts w:hint="eastAsia"/>
        </w:rPr>
        <w:t>%이</w:t>
      </w:r>
      <w:r w:rsidR="00172FBC">
        <w:rPr>
          <w:rFonts w:hint="eastAsia"/>
        </w:rPr>
        <w:t>다.</w:t>
      </w:r>
      <w:r w:rsidR="00172FBC">
        <w:t xml:space="preserve"> </w:t>
      </w:r>
      <w:r w:rsidRPr="00F15D77">
        <w:rPr>
          <w:rFonts w:hint="eastAsia"/>
        </w:rPr>
        <w:t xml:space="preserve">접촉자는 여성이 많았으며 </w:t>
      </w:r>
      <w:r w:rsidRPr="00F15D77">
        <w:t>(</w:t>
      </w:r>
      <w:r w:rsidR="00A8704E" w:rsidRPr="00F15D77">
        <w:rPr>
          <w:rFonts w:hint="eastAsia"/>
        </w:rPr>
        <w:t>남성이 3</w:t>
      </w:r>
      <w:r w:rsidR="00645CAF" w:rsidRPr="00F15D77">
        <w:t>2</w:t>
      </w:r>
      <w:r w:rsidR="00A8704E" w:rsidRPr="00F15D77">
        <w:rPr>
          <w:rFonts w:hint="eastAsia"/>
        </w:rPr>
        <w:t>.</w:t>
      </w:r>
      <w:r w:rsidR="00645CAF" w:rsidRPr="00F15D77">
        <w:t>8</w:t>
      </w:r>
      <w:r w:rsidR="00A8704E" w:rsidRPr="00F15D77">
        <w:rPr>
          <w:rFonts w:hint="eastAsia"/>
        </w:rPr>
        <w:t>%</w:t>
      </w:r>
      <w:r w:rsidRPr="00F15D77">
        <w:t xml:space="preserve">, </w:t>
      </w:r>
      <w:r w:rsidR="00A8704E" w:rsidRPr="00F15D77">
        <w:rPr>
          <w:rFonts w:hint="eastAsia"/>
        </w:rPr>
        <w:t>여성 6</w:t>
      </w:r>
      <w:r w:rsidR="00645CAF" w:rsidRPr="00F15D77">
        <w:t>7</w:t>
      </w:r>
      <w:r w:rsidR="00A8704E" w:rsidRPr="00F15D77">
        <w:rPr>
          <w:rFonts w:hint="eastAsia"/>
        </w:rPr>
        <w:t>.</w:t>
      </w:r>
      <w:r w:rsidR="00645CAF" w:rsidRPr="00F15D77">
        <w:t>2</w:t>
      </w:r>
      <w:r w:rsidR="00A8704E" w:rsidRPr="00F15D77">
        <w:rPr>
          <w:rFonts w:hint="eastAsia"/>
        </w:rPr>
        <w:t>%)</w:t>
      </w:r>
      <w:r w:rsidRPr="00F15D77">
        <w:t xml:space="preserve">, </w:t>
      </w:r>
      <w:r w:rsidR="00645CAF" w:rsidRPr="00F15D77">
        <w:rPr>
          <w:rFonts w:hint="eastAsia"/>
        </w:rPr>
        <w:t xml:space="preserve">성별에 따른 </w:t>
      </w:r>
      <w:proofErr w:type="spellStart"/>
      <w:r w:rsidR="00A8704E" w:rsidRPr="00F15D77">
        <w:rPr>
          <w:rFonts w:hint="eastAsia"/>
        </w:rPr>
        <w:t>이차발병률은</w:t>
      </w:r>
      <w:proofErr w:type="spellEnd"/>
      <w:r w:rsidR="00A8704E" w:rsidRPr="00F15D77">
        <w:rPr>
          <w:rFonts w:hint="eastAsia"/>
        </w:rPr>
        <w:t xml:space="preserve"> </w:t>
      </w:r>
      <w:r w:rsidR="00645CAF" w:rsidRPr="00F15D77">
        <w:rPr>
          <w:rFonts w:hint="eastAsia"/>
        </w:rPr>
        <w:t xml:space="preserve">남성 </w:t>
      </w:r>
      <w:r w:rsidR="00A8704E" w:rsidRPr="00F15D77">
        <w:rPr>
          <w:rFonts w:hint="eastAsia"/>
        </w:rPr>
        <w:t>4.8% 여성</w:t>
      </w:r>
      <w:r w:rsidR="00645CAF" w:rsidRPr="00F15D77">
        <w:rPr>
          <w:rFonts w:hint="eastAsia"/>
        </w:rPr>
        <w:t xml:space="preserve"> </w:t>
      </w:r>
      <w:r w:rsidR="00645CAF" w:rsidRPr="00F15D77">
        <w:t>3</w:t>
      </w:r>
      <w:r w:rsidR="00A8704E" w:rsidRPr="00F15D77">
        <w:rPr>
          <w:rFonts w:hint="eastAsia"/>
        </w:rPr>
        <w:t xml:space="preserve">.1%이다. </w:t>
      </w:r>
      <w:r w:rsidR="00645CAF" w:rsidRPr="00F15D77">
        <w:rPr>
          <w:rFonts w:hint="eastAsia"/>
        </w:rPr>
        <w:t>접촉자</w:t>
      </w:r>
      <w:r w:rsidRPr="00F15D77">
        <w:rPr>
          <w:rFonts w:hint="eastAsia"/>
        </w:rPr>
        <w:t>의 연령은</w:t>
      </w:r>
      <w:r w:rsidR="00645CAF" w:rsidRPr="00F15D77">
        <w:rPr>
          <w:rFonts w:hint="eastAsia"/>
        </w:rPr>
        <w:t xml:space="preserve"> </w:t>
      </w:r>
      <w:r w:rsidR="00A8704E">
        <w:rPr>
          <w:rFonts w:hint="eastAsia"/>
        </w:rPr>
        <w:t xml:space="preserve">40-59세사이가 </w:t>
      </w:r>
      <w:r w:rsidR="00645CAF">
        <w:t>83</w:t>
      </w:r>
      <w:r w:rsidR="00A8704E">
        <w:rPr>
          <w:rFonts w:hint="eastAsia"/>
        </w:rPr>
        <w:t>명(43.</w:t>
      </w:r>
      <w:r w:rsidR="00645CAF">
        <w:t>2</w:t>
      </w:r>
      <w:r w:rsidR="00A8704E">
        <w:rPr>
          <w:rFonts w:hint="eastAsia"/>
        </w:rPr>
        <w:t xml:space="preserve">%)으로 가장 많았으나 </w:t>
      </w:r>
      <w:proofErr w:type="spellStart"/>
      <w:r w:rsidR="00A8704E">
        <w:rPr>
          <w:rFonts w:hint="eastAsia"/>
        </w:rPr>
        <w:t>이차발병률은</w:t>
      </w:r>
      <w:proofErr w:type="spellEnd"/>
      <w:r w:rsidR="00A8704E">
        <w:rPr>
          <w:rFonts w:hint="eastAsia"/>
        </w:rPr>
        <w:t xml:space="preserve"> 60세 이상에서 1</w:t>
      </w:r>
      <w:r w:rsidR="00645CAF">
        <w:t>2</w:t>
      </w:r>
      <w:r w:rsidR="00A8704E">
        <w:rPr>
          <w:rFonts w:hint="eastAsia"/>
        </w:rPr>
        <w:t>.</w:t>
      </w:r>
      <w:r w:rsidR="00645CAF">
        <w:t>1</w:t>
      </w:r>
      <w:r w:rsidR="00A8704E">
        <w:rPr>
          <w:rFonts w:hint="eastAsia"/>
        </w:rPr>
        <w:t xml:space="preserve">%로 가장 높았다. </w:t>
      </w:r>
      <w:r w:rsidR="0024242A">
        <w:rPr>
          <w:rFonts w:hint="eastAsia"/>
        </w:rPr>
        <w:t>접촉형태</w:t>
      </w:r>
      <w:r w:rsidR="00645CAF">
        <w:rPr>
          <w:rFonts w:hint="eastAsia"/>
        </w:rPr>
        <w:t xml:space="preserve">에 따른 접촉자수는 일반접촉이 </w:t>
      </w:r>
      <w:r w:rsidR="00645CAF">
        <w:t>1</w:t>
      </w:r>
      <w:r w:rsidR="00BE72AD">
        <w:rPr>
          <w:rFonts w:hint="eastAsia"/>
        </w:rPr>
        <w:t>56</w:t>
      </w:r>
      <w:r w:rsidR="00645CAF">
        <w:rPr>
          <w:rFonts w:hint="eastAsia"/>
        </w:rPr>
        <w:t>명(</w:t>
      </w:r>
      <w:r w:rsidR="00BE72AD">
        <w:rPr>
          <w:rFonts w:hint="eastAsia"/>
        </w:rPr>
        <w:t>81</w:t>
      </w:r>
      <w:r w:rsidR="00645CAF">
        <w:t>.3%)</w:t>
      </w:r>
      <w:r w:rsidR="00645CAF">
        <w:rPr>
          <w:rFonts w:hint="eastAsia"/>
        </w:rPr>
        <w:t xml:space="preserve">으로 가장 </w:t>
      </w:r>
      <w:r w:rsidR="00645CAF" w:rsidRPr="001C07B2">
        <w:rPr>
          <w:rFonts w:hint="eastAsia"/>
        </w:rPr>
        <w:t>많았</w:t>
      </w:r>
      <w:r w:rsidR="00372C4A" w:rsidRPr="001C07B2">
        <w:rPr>
          <w:rFonts w:hint="eastAsia"/>
        </w:rPr>
        <w:t>다.</w:t>
      </w:r>
      <w:r w:rsidR="00645CAF" w:rsidRPr="001C07B2">
        <w:rPr>
          <w:rFonts w:hint="eastAsia"/>
        </w:rPr>
        <w:t xml:space="preserve"> </w:t>
      </w:r>
      <w:r w:rsidR="00012848" w:rsidRPr="001C07B2">
        <w:rPr>
          <w:rFonts w:hint="eastAsia"/>
        </w:rPr>
        <w:t xml:space="preserve">접촉형태에 따른 </w:t>
      </w:r>
      <w:proofErr w:type="spellStart"/>
      <w:r w:rsidR="00645CAF" w:rsidRPr="001C07B2">
        <w:rPr>
          <w:rFonts w:hint="eastAsia"/>
        </w:rPr>
        <w:t>이차발병률은</w:t>
      </w:r>
      <w:proofErr w:type="spellEnd"/>
      <w:r w:rsidR="00645CAF" w:rsidRPr="001C07B2">
        <w:rPr>
          <w:rFonts w:hint="eastAsia"/>
        </w:rPr>
        <w:t xml:space="preserve"> </w:t>
      </w:r>
      <w:proofErr w:type="gramStart"/>
      <w:r w:rsidR="0024242A" w:rsidRPr="001C07B2">
        <w:rPr>
          <w:rFonts w:hint="eastAsia"/>
        </w:rPr>
        <w:t>밀접접촉:</w:t>
      </w:r>
      <w:r w:rsidR="00A8704E" w:rsidRPr="001C07B2">
        <w:rPr>
          <w:rFonts w:hint="eastAsia"/>
        </w:rPr>
        <w:t>가족</w:t>
      </w:r>
      <w:r w:rsidR="00372C4A" w:rsidRPr="001C07B2">
        <w:rPr>
          <w:rFonts w:hint="eastAsia"/>
        </w:rPr>
        <w:t>인</w:t>
      </w:r>
      <w:proofErr w:type="gramEnd"/>
      <w:r w:rsidR="00372C4A" w:rsidRPr="001C07B2">
        <w:rPr>
          <w:rFonts w:hint="eastAsia"/>
        </w:rPr>
        <w:t xml:space="preserve"> 경우가</w:t>
      </w:r>
      <w:r w:rsidR="00A8704E" w:rsidRPr="001C07B2">
        <w:rPr>
          <w:rFonts w:hint="eastAsia"/>
        </w:rPr>
        <w:t xml:space="preserve"> 21.4%</w:t>
      </w:r>
      <w:r w:rsidR="00372C4A" w:rsidRPr="001C07B2">
        <w:rPr>
          <w:rFonts w:hint="eastAsia"/>
        </w:rPr>
        <w:t>로 가장 높았으며</w:t>
      </w:r>
      <w:r w:rsidR="00BB196B" w:rsidRPr="001C07B2">
        <w:rPr>
          <w:rFonts w:hint="eastAsia"/>
        </w:rPr>
        <w:t>,</w:t>
      </w:r>
      <w:r w:rsidR="00372C4A" w:rsidRPr="001C07B2">
        <w:rPr>
          <w:rFonts w:hint="eastAsia"/>
        </w:rPr>
        <w:t xml:space="preserve"> 무증상</w:t>
      </w:r>
      <w:r w:rsidR="009409B0" w:rsidRPr="001C07B2">
        <w:rPr>
          <w:rFonts w:hint="eastAsia"/>
        </w:rPr>
        <w:t xml:space="preserve"> 접촉</w:t>
      </w:r>
      <w:r w:rsidR="00D27D6B" w:rsidRPr="001C07B2">
        <w:rPr>
          <w:rFonts w:hint="eastAsia"/>
        </w:rPr>
        <w:t xml:space="preserve">에 의한 </w:t>
      </w:r>
      <w:proofErr w:type="spellStart"/>
      <w:r w:rsidR="00D27D6B" w:rsidRPr="001C07B2">
        <w:rPr>
          <w:rFonts w:hint="eastAsia"/>
        </w:rPr>
        <w:t>접촉자</w:t>
      </w:r>
      <w:proofErr w:type="spellEnd"/>
      <w:r w:rsidR="009409B0" w:rsidRPr="001C07B2">
        <w:rPr>
          <w:rFonts w:hint="eastAsia"/>
        </w:rPr>
        <w:t>(</w:t>
      </w:r>
      <w:r w:rsidR="009409B0" w:rsidRPr="001C07B2">
        <w:t>Asymptomatic contact)</w:t>
      </w:r>
      <w:r w:rsidR="00372C4A" w:rsidRPr="001C07B2">
        <w:rPr>
          <w:rFonts w:hint="eastAsia"/>
        </w:rPr>
        <w:t>를 제외하였을 경우</w:t>
      </w:r>
      <w:r w:rsidR="00012848" w:rsidRPr="001C07B2">
        <w:rPr>
          <w:rFonts w:hint="eastAsia"/>
        </w:rPr>
        <w:t>는</w:t>
      </w:r>
      <w:r w:rsidR="00A8704E" w:rsidRPr="001C07B2">
        <w:rPr>
          <w:rFonts w:hint="eastAsia"/>
        </w:rPr>
        <w:t xml:space="preserve"> </w:t>
      </w:r>
      <w:r w:rsidR="0024242A" w:rsidRPr="001C07B2">
        <w:rPr>
          <w:rFonts w:hint="eastAsia"/>
        </w:rPr>
        <w:t>밀접접촉:</w:t>
      </w:r>
      <w:r w:rsidR="00A8704E" w:rsidRPr="001C07B2">
        <w:rPr>
          <w:rFonts w:hint="eastAsia"/>
        </w:rPr>
        <w:t>여행</w:t>
      </w:r>
      <w:r w:rsidR="00372C4A" w:rsidRPr="001C07B2">
        <w:rPr>
          <w:rFonts w:hint="eastAsia"/>
        </w:rPr>
        <w:t>인 경우</w:t>
      </w:r>
      <w:r w:rsidR="0024242A" w:rsidRPr="001C07B2">
        <w:rPr>
          <w:rFonts w:hint="eastAsia"/>
        </w:rPr>
        <w:t>가</w:t>
      </w:r>
      <w:r w:rsidR="00012848" w:rsidRPr="001C07B2">
        <w:t xml:space="preserve"> </w:t>
      </w:r>
      <w:r w:rsidR="00372C4A" w:rsidRPr="001C07B2">
        <w:t>60.0</w:t>
      </w:r>
      <w:r w:rsidR="00A8704E" w:rsidRPr="001C07B2">
        <w:rPr>
          <w:rFonts w:hint="eastAsia"/>
        </w:rPr>
        <w:t>%</w:t>
      </w:r>
      <w:r w:rsidR="00372C4A" w:rsidRPr="001C07B2">
        <w:rPr>
          <w:rFonts w:hint="eastAsia"/>
        </w:rPr>
        <w:t>로 가장 높았다</w:t>
      </w:r>
      <w:r w:rsidR="005B019A" w:rsidRPr="001C07B2">
        <w:rPr>
          <w:rFonts w:hint="eastAsia"/>
        </w:rPr>
        <w:t>.</w:t>
      </w:r>
      <w:r w:rsidR="00A8704E" w:rsidRPr="001C07B2">
        <w:rPr>
          <w:rFonts w:hint="eastAsia"/>
        </w:rPr>
        <w:t xml:space="preserve"> </w:t>
      </w:r>
      <w:r w:rsidR="00012848" w:rsidRPr="001C07B2">
        <w:rPr>
          <w:rFonts w:hint="eastAsia"/>
        </w:rPr>
        <w:t xml:space="preserve">전체 </w:t>
      </w:r>
      <w:r w:rsidR="0024242A" w:rsidRPr="001C07B2">
        <w:rPr>
          <w:rFonts w:hint="eastAsia"/>
        </w:rPr>
        <w:t>밀접접촉</w:t>
      </w:r>
      <w:r w:rsidR="00012848" w:rsidRPr="001C07B2">
        <w:rPr>
          <w:rFonts w:hint="eastAsia"/>
        </w:rPr>
        <w:t>(</w:t>
      </w:r>
      <w:r w:rsidR="0024242A" w:rsidRPr="001C07B2">
        <w:rPr>
          <w:rFonts w:hint="eastAsia"/>
        </w:rPr>
        <w:t>가족,</w:t>
      </w:r>
      <w:r w:rsidR="0024242A" w:rsidRPr="001C07B2">
        <w:t xml:space="preserve"> </w:t>
      </w:r>
      <w:r w:rsidR="0024242A" w:rsidRPr="001C07B2">
        <w:rPr>
          <w:rFonts w:hint="eastAsia"/>
        </w:rPr>
        <w:t>여행,</w:t>
      </w:r>
      <w:r w:rsidR="0024242A" w:rsidRPr="001C07B2">
        <w:t xml:space="preserve"> </w:t>
      </w:r>
      <w:r w:rsidR="0024242A" w:rsidRPr="001C07B2">
        <w:rPr>
          <w:rFonts w:hint="eastAsia"/>
        </w:rPr>
        <w:t>식사</w:t>
      </w:r>
      <w:r w:rsidR="00012848" w:rsidRPr="001C07B2">
        <w:rPr>
          <w:rFonts w:hint="eastAsia"/>
        </w:rPr>
        <w:t>)의</w:t>
      </w:r>
      <w:r w:rsidR="0024242A" w:rsidRPr="001C07B2">
        <w:rPr>
          <w:rFonts w:hint="eastAsia"/>
        </w:rPr>
        <w:t xml:space="preserve"> </w:t>
      </w:r>
      <w:proofErr w:type="spellStart"/>
      <w:r w:rsidR="0024242A" w:rsidRPr="001C07B2">
        <w:rPr>
          <w:rFonts w:hint="eastAsia"/>
        </w:rPr>
        <w:t>이차발병률은</w:t>
      </w:r>
      <w:proofErr w:type="spellEnd"/>
      <w:r w:rsidR="0024242A" w:rsidRPr="001C07B2">
        <w:rPr>
          <w:rFonts w:hint="eastAsia"/>
        </w:rPr>
        <w:t xml:space="preserve"> </w:t>
      </w:r>
      <w:r w:rsidR="0024242A" w:rsidRPr="001C07B2">
        <w:t>19.4%</w:t>
      </w:r>
      <w:r w:rsidR="0024242A" w:rsidRPr="001C07B2">
        <w:rPr>
          <w:rFonts w:hint="eastAsia"/>
        </w:rPr>
        <w:t>이며 무증상</w:t>
      </w:r>
      <w:r w:rsidR="009409B0" w:rsidRPr="001C07B2">
        <w:rPr>
          <w:rFonts w:hint="eastAsia"/>
        </w:rPr>
        <w:t>접촉</w:t>
      </w:r>
      <w:r w:rsidR="00D27D6B" w:rsidRPr="001C07B2">
        <w:rPr>
          <w:rFonts w:hint="eastAsia"/>
        </w:rPr>
        <w:t xml:space="preserve">에 의한 </w:t>
      </w:r>
      <w:proofErr w:type="spellStart"/>
      <w:r w:rsidR="00D27D6B" w:rsidRPr="001C07B2">
        <w:rPr>
          <w:rFonts w:hint="eastAsia"/>
        </w:rPr>
        <w:t>접촉자</w:t>
      </w:r>
      <w:proofErr w:type="spellEnd"/>
      <w:r w:rsidR="009409B0" w:rsidRPr="001C07B2">
        <w:rPr>
          <w:rFonts w:hint="eastAsia"/>
        </w:rPr>
        <w:t>(</w:t>
      </w:r>
      <w:r w:rsidR="009409B0" w:rsidRPr="001C07B2">
        <w:t>Asymptomatic contact)</w:t>
      </w:r>
      <w:r w:rsidR="0024242A" w:rsidRPr="001C07B2">
        <w:rPr>
          <w:rFonts w:hint="eastAsia"/>
        </w:rPr>
        <w:t>를 제외</w:t>
      </w:r>
      <w:r w:rsidR="00012848" w:rsidRPr="001C07B2">
        <w:rPr>
          <w:rFonts w:hint="eastAsia"/>
        </w:rPr>
        <w:t>하였을</w:t>
      </w:r>
      <w:r w:rsidR="0024242A" w:rsidRPr="001C07B2">
        <w:rPr>
          <w:rFonts w:hint="eastAsia"/>
        </w:rPr>
        <w:t xml:space="preserve"> 경우</w:t>
      </w:r>
      <w:r w:rsidR="00012848" w:rsidRPr="001C07B2">
        <w:rPr>
          <w:rFonts w:hint="eastAsia"/>
        </w:rPr>
        <w:t>는</w:t>
      </w:r>
      <w:r w:rsidR="0024242A" w:rsidRPr="001C07B2">
        <w:rPr>
          <w:rFonts w:hint="eastAsia"/>
        </w:rPr>
        <w:t xml:space="preserve"> </w:t>
      </w:r>
      <w:r w:rsidR="0024242A" w:rsidRPr="001C07B2">
        <w:t>31.8%</w:t>
      </w:r>
      <w:r w:rsidR="0024242A" w:rsidRPr="001C07B2">
        <w:rPr>
          <w:rFonts w:hint="eastAsia"/>
        </w:rPr>
        <w:t>이다.</w:t>
      </w:r>
      <w:r w:rsidR="0024242A" w:rsidRPr="001C07B2">
        <w:t xml:space="preserve"> </w:t>
      </w:r>
      <w:r w:rsidR="00A8704E" w:rsidRPr="001C07B2">
        <w:rPr>
          <w:rFonts w:hint="eastAsia"/>
        </w:rPr>
        <w:t xml:space="preserve">증상 전 접촉의 이차 발병률은 </w:t>
      </w:r>
      <w:r w:rsidR="00372C4A" w:rsidRPr="001C07B2">
        <w:t>5</w:t>
      </w:r>
      <w:r w:rsidR="00A8704E" w:rsidRPr="001C07B2">
        <w:rPr>
          <w:rFonts w:hint="eastAsia"/>
        </w:rPr>
        <w:t>.</w:t>
      </w:r>
      <w:r w:rsidR="00372C4A" w:rsidRPr="001C07B2">
        <w:t>0</w:t>
      </w:r>
      <w:r w:rsidR="00A8704E" w:rsidRPr="001C07B2">
        <w:rPr>
          <w:rFonts w:hint="eastAsia"/>
        </w:rPr>
        <w:t xml:space="preserve">%이며 </w:t>
      </w:r>
      <w:r w:rsidR="0024242A" w:rsidRPr="001C07B2">
        <w:rPr>
          <w:rFonts w:hint="eastAsia"/>
        </w:rPr>
        <w:t xml:space="preserve">무증상 접촉과 </w:t>
      </w:r>
      <w:r w:rsidR="00A8704E" w:rsidRPr="001C07B2">
        <w:rPr>
          <w:rFonts w:hint="eastAsia"/>
        </w:rPr>
        <w:t>증상 후 접촉의 이차 발병률은 0.0%이</w:t>
      </w:r>
      <w:r w:rsidR="0024242A" w:rsidRPr="001C07B2">
        <w:rPr>
          <w:rFonts w:hint="eastAsia"/>
        </w:rPr>
        <w:t>다</w:t>
      </w:r>
      <w:r w:rsidR="0024242A" w:rsidRPr="001C07B2">
        <w:t>.</w:t>
      </w:r>
      <w:r w:rsidR="00A8704E" w:rsidRPr="001C07B2">
        <w:rPr>
          <w:rFonts w:hint="eastAsia"/>
        </w:rPr>
        <w:t xml:space="preserve"> </w:t>
      </w:r>
    </w:p>
    <w:p w14:paraId="12A009D6" w14:textId="7F468C8B" w:rsidR="00731204" w:rsidRPr="001C07B2" w:rsidRDefault="00014956" w:rsidP="00014956">
      <w:pPr>
        <w:rPr>
          <w:szCs w:val="20"/>
        </w:rPr>
      </w:pPr>
      <w:r w:rsidRPr="001C07B2">
        <w:rPr>
          <w:rFonts w:hint="eastAsia"/>
          <w:szCs w:val="20"/>
        </w:rPr>
        <w:t xml:space="preserve">감염경로 파악을 위한 심층역학조사 결과 </w:t>
      </w:r>
      <w:r w:rsidRPr="001C07B2">
        <w:rPr>
          <w:szCs w:val="20"/>
        </w:rPr>
        <w:t>3</w:t>
      </w:r>
      <w:r w:rsidRPr="001C07B2">
        <w:rPr>
          <w:rFonts w:hint="eastAsia"/>
          <w:szCs w:val="20"/>
        </w:rPr>
        <w:t xml:space="preserve">월1일부터 </w:t>
      </w:r>
      <w:r w:rsidRPr="001C07B2">
        <w:rPr>
          <w:szCs w:val="20"/>
        </w:rPr>
        <w:t>3</w:t>
      </w:r>
      <w:r w:rsidRPr="001C07B2">
        <w:rPr>
          <w:rFonts w:hint="eastAsia"/>
          <w:szCs w:val="20"/>
        </w:rPr>
        <w:t>월3</w:t>
      </w:r>
      <w:r w:rsidRPr="001C07B2">
        <w:rPr>
          <w:szCs w:val="20"/>
        </w:rPr>
        <w:t>1</w:t>
      </w:r>
      <w:r w:rsidRPr="001C07B2">
        <w:rPr>
          <w:rFonts w:hint="eastAsia"/>
          <w:szCs w:val="20"/>
        </w:rPr>
        <w:t>일까지 환자</w:t>
      </w:r>
      <w:r w:rsidR="00B40A35" w:rsidRPr="001C07B2">
        <w:rPr>
          <w:rFonts w:hint="eastAsia"/>
          <w:szCs w:val="20"/>
        </w:rPr>
        <w:t>#</w:t>
      </w:r>
      <w:proofErr w:type="gramStart"/>
      <w:r w:rsidRPr="001C07B2">
        <w:rPr>
          <w:rFonts w:hint="eastAsia"/>
          <w:szCs w:val="20"/>
        </w:rPr>
        <w:t>1</w:t>
      </w:r>
      <w:r w:rsidRPr="001C07B2">
        <w:rPr>
          <w:szCs w:val="20"/>
        </w:rPr>
        <w:t>,</w:t>
      </w:r>
      <w:r w:rsidR="00B40A35" w:rsidRPr="001C07B2">
        <w:rPr>
          <w:szCs w:val="20"/>
        </w:rPr>
        <w:t>#</w:t>
      </w:r>
      <w:proofErr w:type="gramEnd"/>
      <w:r w:rsidRPr="001C07B2">
        <w:rPr>
          <w:szCs w:val="20"/>
        </w:rPr>
        <w:t>2,</w:t>
      </w:r>
      <w:r w:rsidR="00B40A35" w:rsidRPr="001C07B2">
        <w:rPr>
          <w:szCs w:val="20"/>
        </w:rPr>
        <w:t>#</w:t>
      </w:r>
      <w:r w:rsidRPr="001C07B2">
        <w:rPr>
          <w:szCs w:val="20"/>
        </w:rPr>
        <w:t>3</w:t>
      </w:r>
      <w:r w:rsidRPr="001C07B2">
        <w:rPr>
          <w:rFonts w:hint="eastAsia"/>
          <w:szCs w:val="20"/>
        </w:rPr>
        <w:t>의 동선 및 시간이 겹치는 곳은 해당 시간 목욕탕</w:t>
      </w:r>
      <w:r w:rsidR="006A5300" w:rsidRPr="001C07B2">
        <w:rPr>
          <w:rFonts w:hint="eastAsia"/>
          <w:szCs w:val="20"/>
        </w:rPr>
        <w:t>A</w:t>
      </w:r>
      <w:r w:rsidR="005F3026" w:rsidRPr="001C07B2">
        <w:rPr>
          <w:rFonts w:hint="eastAsia"/>
          <w:szCs w:val="20"/>
        </w:rPr>
        <w:t>(여)</w:t>
      </w:r>
      <w:r w:rsidRPr="001C07B2">
        <w:rPr>
          <w:rFonts w:hint="eastAsia"/>
          <w:szCs w:val="20"/>
        </w:rPr>
        <w:t xml:space="preserve"> 이외에 없었다.</w:t>
      </w:r>
      <w:r w:rsidRPr="001C07B2">
        <w:rPr>
          <w:szCs w:val="20"/>
        </w:rPr>
        <w:t xml:space="preserve"> </w:t>
      </w:r>
      <w:r w:rsidRPr="001C07B2">
        <w:rPr>
          <w:rFonts w:hint="eastAsia"/>
          <w:szCs w:val="20"/>
        </w:rPr>
        <w:t>동일한 시간대에 목욕탕</w:t>
      </w:r>
      <w:r w:rsidR="006A5300" w:rsidRPr="001C07B2">
        <w:rPr>
          <w:rFonts w:hint="eastAsia"/>
          <w:szCs w:val="20"/>
        </w:rPr>
        <w:t>A</w:t>
      </w:r>
      <w:r w:rsidR="005F3026" w:rsidRPr="001C07B2">
        <w:rPr>
          <w:rFonts w:hint="eastAsia"/>
          <w:szCs w:val="20"/>
        </w:rPr>
        <w:t>(여)</w:t>
      </w:r>
      <w:r w:rsidRPr="001C07B2">
        <w:rPr>
          <w:rFonts w:hint="eastAsia"/>
          <w:szCs w:val="20"/>
        </w:rPr>
        <w:t xml:space="preserve">을 방문하였을 것으로 판단되는 방문자는 </w:t>
      </w:r>
      <w:proofErr w:type="spellStart"/>
      <w:r w:rsidRPr="001C07B2">
        <w:rPr>
          <w:rFonts w:hint="eastAsia"/>
          <w:szCs w:val="20"/>
        </w:rPr>
        <w:t>확진자</w:t>
      </w:r>
      <w:proofErr w:type="spellEnd"/>
      <w:r w:rsidRPr="001C07B2">
        <w:rPr>
          <w:rFonts w:hint="eastAsia"/>
          <w:szCs w:val="20"/>
        </w:rPr>
        <w:t xml:space="preserve"> 3명 포함 58명이다.</w:t>
      </w:r>
      <w:r w:rsidR="00CF3F47" w:rsidRPr="001C07B2">
        <w:rPr>
          <w:szCs w:val="20"/>
        </w:rPr>
        <w:t>(</w:t>
      </w:r>
      <w:r w:rsidR="00CF3F47" w:rsidRPr="001C07B2">
        <w:rPr>
          <w:rFonts w:hint="eastAsia"/>
          <w:szCs w:val="20"/>
        </w:rPr>
        <w:t>A</w:t>
      </w:r>
      <w:r w:rsidR="00CF3F47" w:rsidRPr="001C07B2">
        <w:rPr>
          <w:szCs w:val="20"/>
        </w:rPr>
        <w:t xml:space="preserve">ppendix1) </w:t>
      </w:r>
      <w:proofErr w:type="spellStart"/>
      <w:r w:rsidRPr="001C07B2">
        <w:rPr>
          <w:rFonts w:hint="eastAsia"/>
          <w:szCs w:val="20"/>
        </w:rPr>
        <w:t>확진자</w:t>
      </w:r>
      <w:proofErr w:type="spellEnd"/>
      <w:r w:rsidRPr="001C07B2">
        <w:rPr>
          <w:rFonts w:hint="eastAsia"/>
          <w:szCs w:val="20"/>
        </w:rPr>
        <w:t xml:space="preserve"> 3명과 미검사자 4명을 제외한 </w:t>
      </w:r>
      <w:r w:rsidRPr="001C07B2">
        <w:rPr>
          <w:szCs w:val="20"/>
        </w:rPr>
        <w:t>51</w:t>
      </w:r>
      <w:r w:rsidRPr="001C07B2">
        <w:rPr>
          <w:rFonts w:hint="eastAsia"/>
          <w:szCs w:val="20"/>
        </w:rPr>
        <w:t>명에 대한 코로나1</w:t>
      </w:r>
      <w:r w:rsidRPr="001C07B2">
        <w:rPr>
          <w:szCs w:val="20"/>
        </w:rPr>
        <w:t xml:space="preserve">9 </w:t>
      </w:r>
      <w:proofErr w:type="spellStart"/>
      <w:r w:rsidRPr="001C07B2">
        <w:rPr>
          <w:rFonts w:hint="eastAsia"/>
          <w:szCs w:val="20"/>
        </w:rPr>
        <w:t>확진검사는</w:t>
      </w:r>
      <w:proofErr w:type="spellEnd"/>
      <w:r w:rsidRPr="001C07B2">
        <w:rPr>
          <w:rFonts w:hint="eastAsia"/>
          <w:szCs w:val="20"/>
        </w:rPr>
        <w:t xml:space="preserve"> 전부 음성이었으며</w:t>
      </w:r>
      <w:r w:rsidRPr="001C07B2">
        <w:rPr>
          <w:szCs w:val="20"/>
        </w:rPr>
        <w:t xml:space="preserve"> </w:t>
      </w:r>
      <w:r w:rsidRPr="001C07B2">
        <w:rPr>
          <w:rFonts w:hint="eastAsia"/>
          <w:szCs w:val="20"/>
        </w:rPr>
        <w:t xml:space="preserve">음성 </w:t>
      </w:r>
      <w:r w:rsidRPr="001C07B2">
        <w:rPr>
          <w:szCs w:val="20"/>
        </w:rPr>
        <w:t>51</w:t>
      </w:r>
      <w:r w:rsidRPr="001C07B2">
        <w:rPr>
          <w:rFonts w:hint="eastAsia"/>
          <w:szCs w:val="20"/>
        </w:rPr>
        <w:t>명 중</w:t>
      </w:r>
      <w:r w:rsidRPr="001C07B2">
        <w:rPr>
          <w:szCs w:val="20"/>
        </w:rPr>
        <w:t xml:space="preserve"> </w:t>
      </w:r>
      <w:r w:rsidRPr="001C07B2">
        <w:rPr>
          <w:rFonts w:hint="eastAsia"/>
          <w:szCs w:val="20"/>
        </w:rPr>
        <w:t xml:space="preserve">유증상자 </w:t>
      </w:r>
      <w:r w:rsidRPr="001C07B2">
        <w:rPr>
          <w:szCs w:val="20"/>
        </w:rPr>
        <w:t>3</w:t>
      </w:r>
      <w:r w:rsidRPr="001C07B2">
        <w:rPr>
          <w:rFonts w:hint="eastAsia"/>
          <w:szCs w:val="20"/>
        </w:rPr>
        <w:t>명,</w:t>
      </w:r>
      <w:r w:rsidRPr="001C07B2">
        <w:rPr>
          <w:szCs w:val="20"/>
        </w:rPr>
        <w:t xml:space="preserve"> </w:t>
      </w:r>
      <w:r w:rsidR="008825F4" w:rsidRPr="001C07B2">
        <w:rPr>
          <w:rFonts w:hint="eastAsia"/>
          <w:szCs w:val="20"/>
        </w:rPr>
        <w:t>특별재난</w:t>
      </w:r>
      <w:r w:rsidRPr="001C07B2">
        <w:rPr>
          <w:rFonts w:hint="eastAsia"/>
          <w:szCs w:val="20"/>
        </w:rPr>
        <w:t>지역</w:t>
      </w:r>
      <w:r w:rsidR="008825F4" w:rsidRPr="001C07B2">
        <w:rPr>
          <w:rFonts w:hint="eastAsia"/>
          <w:szCs w:val="20"/>
        </w:rPr>
        <w:t xml:space="preserve"> </w:t>
      </w:r>
      <w:r w:rsidRPr="001C07B2">
        <w:rPr>
          <w:rFonts w:hint="eastAsia"/>
          <w:szCs w:val="20"/>
        </w:rPr>
        <w:t>거주자</w:t>
      </w:r>
      <w:r w:rsidR="009409B0" w:rsidRPr="001C07B2">
        <w:rPr>
          <w:rFonts w:hint="eastAsia"/>
          <w:szCs w:val="20"/>
        </w:rPr>
        <w:t>(대구,경북</w:t>
      </w:r>
      <w:r w:rsidR="009409B0" w:rsidRPr="001C07B2">
        <w:rPr>
          <w:szCs w:val="20"/>
        </w:rPr>
        <w:t xml:space="preserve">) </w:t>
      </w:r>
      <w:r w:rsidRPr="001C07B2">
        <w:rPr>
          <w:szCs w:val="20"/>
        </w:rPr>
        <w:t>2</w:t>
      </w:r>
      <w:r w:rsidRPr="001C07B2">
        <w:rPr>
          <w:rFonts w:hint="eastAsia"/>
          <w:szCs w:val="20"/>
        </w:rPr>
        <w:t>명 포함</w:t>
      </w:r>
      <w:r w:rsidRPr="001C07B2">
        <w:rPr>
          <w:szCs w:val="20"/>
        </w:rPr>
        <w:t xml:space="preserve"> </w:t>
      </w:r>
      <w:r w:rsidRPr="001C07B2">
        <w:rPr>
          <w:rFonts w:hint="eastAsia"/>
          <w:szCs w:val="20"/>
        </w:rPr>
        <w:t xml:space="preserve">타지역거주자 </w:t>
      </w:r>
      <w:r w:rsidRPr="001C07B2">
        <w:rPr>
          <w:szCs w:val="20"/>
        </w:rPr>
        <w:t>6</w:t>
      </w:r>
      <w:r w:rsidRPr="001C07B2">
        <w:rPr>
          <w:rFonts w:hint="eastAsia"/>
          <w:szCs w:val="20"/>
        </w:rPr>
        <w:t>명</w:t>
      </w:r>
      <w:r w:rsidRPr="001C07B2">
        <w:rPr>
          <w:szCs w:val="20"/>
        </w:rPr>
        <w:t xml:space="preserve">, </w:t>
      </w:r>
      <w:r w:rsidR="008825F4" w:rsidRPr="001C07B2">
        <w:rPr>
          <w:rFonts w:hint="eastAsia"/>
          <w:szCs w:val="20"/>
        </w:rPr>
        <w:t xml:space="preserve">종교관련 </w:t>
      </w:r>
      <w:r w:rsidRPr="001C07B2">
        <w:rPr>
          <w:rFonts w:hint="eastAsia"/>
          <w:szCs w:val="20"/>
        </w:rPr>
        <w:t>집단발생연관자 1명,</w:t>
      </w:r>
      <w:r w:rsidRPr="001C07B2">
        <w:rPr>
          <w:szCs w:val="20"/>
        </w:rPr>
        <w:t xml:space="preserve"> </w:t>
      </w:r>
      <w:r w:rsidR="00CF3F47" w:rsidRPr="001C07B2">
        <w:rPr>
          <w:rFonts w:hint="eastAsia"/>
          <w:szCs w:val="20"/>
        </w:rPr>
        <w:t>환자#1</w:t>
      </w:r>
      <w:r w:rsidR="00CF3F47" w:rsidRPr="001C07B2">
        <w:rPr>
          <w:szCs w:val="20"/>
        </w:rPr>
        <w:t xml:space="preserve">,#2,#3 </w:t>
      </w:r>
      <w:r w:rsidR="00CF3F47" w:rsidRPr="001C07B2">
        <w:rPr>
          <w:rFonts w:hint="eastAsia"/>
          <w:szCs w:val="20"/>
        </w:rPr>
        <w:t>목욕탕A(여)</w:t>
      </w:r>
      <w:r w:rsidR="00CF3F47" w:rsidRPr="001C07B2">
        <w:rPr>
          <w:szCs w:val="20"/>
        </w:rPr>
        <w:t xml:space="preserve"> </w:t>
      </w:r>
      <w:r w:rsidR="00CF3F47" w:rsidRPr="001C07B2">
        <w:rPr>
          <w:rFonts w:hint="eastAsia"/>
          <w:szCs w:val="20"/>
        </w:rPr>
        <w:t>이용진술(</w:t>
      </w:r>
      <w:r w:rsidR="00CF3F47" w:rsidRPr="001C07B2">
        <w:rPr>
          <w:szCs w:val="20"/>
        </w:rPr>
        <w:t>Appendix2)</w:t>
      </w:r>
      <w:r w:rsidR="00CF3F47" w:rsidRPr="001C07B2">
        <w:rPr>
          <w:rFonts w:hint="eastAsia"/>
          <w:szCs w:val="20"/>
        </w:rPr>
        <w:t xml:space="preserve">에 따른 </w:t>
      </w:r>
      <w:r w:rsidR="003A74C9" w:rsidRPr="001C07B2">
        <w:rPr>
          <w:rFonts w:hint="eastAsia"/>
          <w:szCs w:val="20"/>
        </w:rPr>
        <w:t>환자#</w:t>
      </w:r>
      <w:r w:rsidR="003A74C9" w:rsidRPr="001C07B2">
        <w:rPr>
          <w:szCs w:val="20"/>
        </w:rPr>
        <w:t>1,#2,#3</w:t>
      </w:r>
      <w:r w:rsidR="003A74C9" w:rsidRPr="001C07B2">
        <w:rPr>
          <w:rFonts w:hint="eastAsia"/>
          <w:szCs w:val="20"/>
        </w:rPr>
        <w:t xml:space="preserve">의 공통접촉 </w:t>
      </w:r>
      <w:proofErr w:type="spellStart"/>
      <w:r w:rsidRPr="001C07B2">
        <w:rPr>
          <w:rFonts w:hint="eastAsia"/>
          <w:szCs w:val="20"/>
        </w:rPr>
        <w:t>의심자</w:t>
      </w:r>
      <w:proofErr w:type="spellEnd"/>
      <w:r w:rsidRPr="001C07B2">
        <w:rPr>
          <w:rFonts w:hint="eastAsia"/>
          <w:szCs w:val="20"/>
        </w:rPr>
        <w:t>(</w:t>
      </w:r>
      <w:r w:rsidR="008825F4" w:rsidRPr="001C07B2">
        <w:rPr>
          <w:rFonts w:ascii="MS Gothic" w:eastAsia="MS Gothic" w:hAnsi="MS Gothic" w:cs="MS Gothic" w:hint="eastAsia"/>
        </w:rPr>
        <w:t>Ⓧ</w:t>
      </w:r>
      <w:r w:rsidR="008825F4" w:rsidRPr="001C07B2">
        <w:t>/</w:t>
      </w:r>
      <w:r w:rsidR="008825F4" w:rsidRPr="001C07B2">
        <w:rPr>
          <w:rFonts w:ascii="MS Gothic" w:eastAsia="MS Gothic" w:hAnsi="MS Gothic" w:cs="MS Gothic" w:hint="eastAsia"/>
        </w:rPr>
        <w:t>Ⓧ</w:t>
      </w:r>
      <w:r w:rsidR="008825F4" w:rsidRPr="001C07B2">
        <w:t>’</w:t>
      </w:r>
      <w:r w:rsidRPr="001C07B2">
        <w:rPr>
          <w:szCs w:val="20"/>
        </w:rPr>
        <w:t>) 1</w:t>
      </w:r>
      <w:r w:rsidRPr="001C07B2">
        <w:rPr>
          <w:rFonts w:hint="eastAsia"/>
          <w:szCs w:val="20"/>
        </w:rPr>
        <w:t>명이었다.</w:t>
      </w:r>
      <w:r w:rsidRPr="001C07B2">
        <w:rPr>
          <w:szCs w:val="20"/>
        </w:rPr>
        <w:t xml:space="preserve"> </w:t>
      </w:r>
      <w:r w:rsidRPr="001C07B2">
        <w:rPr>
          <w:rFonts w:hint="eastAsia"/>
          <w:szCs w:val="20"/>
        </w:rPr>
        <w:t>이를 통해 계산한 목욕탕</w:t>
      </w:r>
      <w:r w:rsidR="006A5300" w:rsidRPr="001C07B2">
        <w:rPr>
          <w:rFonts w:hint="eastAsia"/>
          <w:szCs w:val="20"/>
        </w:rPr>
        <w:t>A</w:t>
      </w:r>
      <w:r w:rsidR="005F1791" w:rsidRPr="001C07B2">
        <w:rPr>
          <w:szCs w:val="20"/>
        </w:rPr>
        <w:t>(</w:t>
      </w:r>
      <w:r w:rsidR="005F1791" w:rsidRPr="001C07B2">
        <w:rPr>
          <w:rFonts w:hint="eastAsia"/>
          <w:szCs w:val="20"/>
        </w:rPr>
        <w:t>여</w:t>
      </w:r>
      <w:r w:rsidR="005F1791" w:rsidRPr="001C07B2">
        <w:rPr>
          <w:szCs w:val="20"/>
        </w:rPr>
        <w:t>)</w:t>
      </w:r>
      <w:r w:rsidRPr="001C07B2">
        <w:rPr>
          <w:rFonts w:hint="eastAsia"/>
          <w:szCs w:val="20"/>
        </w:rPr>
        <w:t xml:space="preserve"> 내 미검사자를 제외한 이차 발병률은 5.</w:t>
      </w:r>
      <w:r w:rsidRPr="001C07B2">
        <w:rPr>
          <w:szCs w:val="20"/>
        </w:rPr>
        <w:t>9</w:t>
      </w:r>
      <w:r w:rsidRPr="001C07B2">
        <w:rPr>
          <w:rFonts w:hint="eastAsia"/>
          <w:szCs w:val="20"/>
        </w:rPr>
        <w:t>%이다.</w:t>
      </w:r>
      <w:r w:rsidRPr="001C07B2">
        <w:rPr>
          <w:szCs w:val="20"/>
        </w:rPr>
        <w:t xml:space="preserve"> </w:t>
      </w:r>
    </w:p>
    <w:p w14:paraId="380B2491" w14:textId="2E59F82A" w:rsidR="00A8704E" w:rsidRPr="001C07B2" w:rsidRDefault="00636E71" w:rsidP="00A8704E">
      <w:pPr>
        <w:rPr>
          <w:b/>
          <w:bCs/>
          <w:sz w:val="22"/>
          <w:szCs w:val="22"/>
        </w:rPr>
      </w:pPr>
      <w:r w:rsidRPr="001C07B2">
        <w:rPr>
          <w:b/>
          <w:bCs/>
          <w:sz w:val="22"/>
          <w:szCs w:val="22"/>
        </w:rPr>
        <w:t>D</w:t>
      </w:r>
      <w:r w:rsidR="00A8704E" w:rsidRPr="001C07B2">
        <w:rPr>
          <w:rFonts w:hint="eastAsia"/>
          <w:b/>
          <w:bCs/>
          <w:sz w:val="22"/>
          <w:szCs w:val="22"/>
        </w:rPr>
        <w:t>iscussion</w:t>
      </w:r>
    </w:p>
    <w:p w14:paraId="5BFF9B1B" w14:textId="13CADF24" w:rsidR="00A6085F" w:rsidRPr="007C6677" w:rsidRDefault="00492832" w:rsidP="00D870F7">
      <w:r w:rsidRPr="001C07B2">
        <w:rPr>
          <w:rFonts w:hint="eastAsia"/>
        </w:rPr>
        <w:t>우리는</w:t>
      </w:r>
      <w:r w:rsidR="00B4027A" w:rsidRPr="001C07B2">
        <w:rPr>
          <w:rFonts w:hint="eastAsia"/>
        </w:rPr>
        <w:t xml:space="preserve"> </w:t>
      </w:r>
      <w:r w:rsidR="00BD1DE1" w:rsidRPr="001C07B2">
        <w:rPr>
          <w:rFonts w:hint="eastAsia"/>
        </w:rPr>
        <w:t>목욕탕</w:t>
      </w:r>
      <w:r w:rsidR="006A5300" w:rsidRPr="001C07B2">
        <w:rPr>
          <w:rFonts w:hint="eastAsia"/>
        </w:rPr>
        <w:t>A</w:t>
      </w:r>
      <w:r w:rsidR="005F1791" w:rsidRPr="001C07B2">
        <w:t>(</w:t>
      </w:r>
      <w:r w:rsidR="005F1791" w:rsidRPr="001C07B2">
        <w:rPr>
          <w:rFonts w:hint="eastAsia"/>
        </w:rPr>
        <w:t>여)</w:t>
      </w:r>
      <w:r w:rsidR="00BD1DE1" w:rsidRPr="001C07B2">
        <w:rPr>
          <w:rFonts w:hint="eastAsia"/>
        </w:rPr>
        <w:t xml:space="preserve">에서 시작된 </w:t>
      </w:r>
      <w:r w:rsidR="00FF5595" w:rsidRPr="001C07B2">
        <w:t>10</w:t>
      </w:r>
      <w:r w:rsidR="00FF5595" w:rsidRPr="001C07B2">
        <w:rPr>
          <w:rFonts w:hint="eastAsia"/>
        </w:rPr>
        <w:t xml:space="preserve">명의 서로 연결된 </w:t>
      </w:r>
      <w:r w:rsidR="00BD1DE1" w:rsidRPr="001C07B2">
        <w:rPr>
          <w:rFonts w:hint="eastAsia"/>
        </w:rPr>
        <w:t xml:space="preserve">코로나19 유행을 </w:t>
      </w:r>
      <w:r w:rsidR="00FF5595" w:rsidRPr="001C07B2">
        <w:rPr>
          <w:rFonts w:hint="eastAsia"/>
        </w:rPr>
        <w:t>통해 코로나1</w:t>
      </w:r>
      <w:r w:rsidR="00FF5595" w:rsidRPr="001C07B2">
        <w:t>9</w:t>
      </w:r>
      <w:r w:rsidR="00FF5595" w:rsidRPr="001C07B2">
        <w:rPr>
          <w:rFonts w:hint="eastAsia"/>
        </w:rPr>
        <w:t>의 전파가 어떤 식으로 일어나는지 분석하였다.</w:t>
      </w:r>
      <w:r w:rsidR="00A6085F" w:rsidRPr="001C07B2">
        <w:t xml:space="preserve"> </w:t>
      </w:r>
      <w:bookmarkStart w:id="4" w:name="_Hlk44117824"/>
      <w:r w:rsidR="005D6077" w:rsidRPr="001C07B2">
        <w:rPr>
          <w:rFonts w:hint="eastAsia"/>
        </w:rPr>
        <w:t xml:space="preserve">기존의 </w:t>
      </w:r>
      <w:r w:rsidR="00A6085F" w:rsidRPr="001C07B2">
        <w:rPr>
          <w:rFonts w:hint="eastAsia"/>
        </w:rPr>
        <w:t>SARS</w:t>
      </w:r>
      <w:r w:rsidR="00A6085F" w:rsidRPr="001C07B2">
        <w:t xml:space="preserve"> </w:t>
      </w:r>
      <w:r w:rsidR="00A6085F" w:rsidRPr="001C07B2">
        <w:rPr>
          <w:rFonts w:hint="eastAsia"/>
        </w:rPr>
        <w:t>코로나 바이러스</w:t>
      </w:r>
      <w:r w:rsidR="005D6077" w:rsidRPr="001C07B2">
        <w:rPr>
          <w:rFonts w:hint="eastAsia"/>
        </w:rPr>
        <w:t>와 인플루엔자 바이러스의</w:t>
      </w:r>
      <w:r w:rsidR="00A6085F" w:rsidRPr="001C07B2">
        <w:rPr>
          <w:rFonts w:hint="eastAsia"/>
        </w:rPr>
        <w:t xml:space="preserve"> </w:t>
      </w:r>
      <w:proofErr w:type="spellStart"/>
      <w:r w:rsidR="00A6085F" w:rsidRPr="001C07B2">
        <w:rPr>
          <w:rFonts w:hint="eastAsia"/>
        </w:rPr>
        <w:t>생존력은</w:t>
      </w:r>
      <w:proofErr w:type="spellEnd"/>
      <w:r w:rsidR="00A6085F" w:rsidRPr="001C07B2">
        <w:rPr>
          <w:rFonts w:hint="eastAsia"/>
        </w:rPr>
        <w:t xml:space="preserve"> 높은 온도와</w:t>
      </w:r>
      <w:r w:rsidR="00A6085F" w:rsidRPr="001C07B2">
        <w:t xml:space="preserve"> </w:t>
      </w:r>
      <w:r w:rsidR="00A6085F" w:rsidRPr="001C07B2">
        <w:rPr>
          <w:rFonts w:hint="eastAsia"/>
        </w:rPr>
        <w:t>높은 상대습도에서 빠르게 손실되며</w:t>
      </w:r>
      <w:r w:rsidR="00A6085F" w:rsidRPr="001C07B2">
        <w:t xml:space="preserve"> </w:t>
      </w:r>
      <w:r w:rsidR="006B5220" w:rsidRPr="001C07B2">
        <w:fldChar w:fldCharType="begin">
          <w:fldData xml:space="preserve">PEVuZE5vdGU+PENpdGU+PEF1dGhvcj5DaGFuPC9BdXRob3I+PFllYXI+MjAxMTwvWWVhcj48UmVj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</w:fldData>
        </w:fldChar>
      </w:r>
      <w:r w:rsidR="006D6CDB" w:rsidRPr="001C07B2">
        <w:instrText xml:space="preserve"> ADDIN EN.CITE </w:instrText>
      </w:r>
      <w:r w:rsidR="006D6CDB" w:rsidRPr="001C07B2">
        <w:fldChar w:fldCharType="begin">
          <w:fldData xml:space="preserve">PEVuZE5vdGU+PENpdGU+PEF1dGhvcj5DaGFuPC9BdXRob3I+PFllYXI+MjAxMTwvWWVhcj48UmVj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</w:fldData>
        </w:fldChar>
      </w:r>
      <w:r w:rsidR="006D6CDB" w:rsidRPr="001C07B2">
        <w:instrText xml:space="preserve"> ADDIN EN.CITE.DATA </w:instrText>
      </w:r>
      <w:r w:rsidR="006D6CDB" w:rsidRPr="001C07B2">
        <w:fldChar w:fldCharType="end"/>
      </w:r>
      <w:r w:rsidR="006B5220" w:rsidRPr="001C07B2">
        <w:fldChar w:fldCharType="separate"/>
      </w:r>
      <w:r w:rsidR="006D6CDB" w:rsidRPr="001C07B2">
        <w:rPr>
          <w:noProof/>
        </w:rPr>
        <w:t>[5, 6]</w:t>
      </w:r>
      <w:r w:rsidR="006B5220" w:rsidRPr="001C07B2">
        <w:fldChar w:fldCharType="end"/>
      </w:r>
      <w:r w:rsidR="00D870F7" w:rsidRPr="001C07B2">
        <w:t xml:space="preserve"> </w:t>
      </w:r>
      <w:r w:rsidR="001B4D8A" w:rsidRPr="001C07B2">
        <w:rPr>
          <w:rFonts w:hint="eastAsia"/>
        </w:rPr>
        <w:t>그렇기에 높은 온도와 습도에서는 전파력이 떨어진다</w:t>
      </w:r>
      <w:r w:rsidR="005D6077" w:rsidRPr="001C07B2">
        <w:rPr>
          <w:rFonts w:hint="eastAsia"/>
        </w:rPr>
        <w:t>고 알려져 있다</w:t>
      </w:r>
      <w:r w:rsidR="001B4D8A" w:rsidRPr="001C07B2">
        <w:rPr>
          <w:rFonts w:hint="eastAsia"/>
        </w:rPr>
        <w:t>.</w:t>
      </w:r>
      <w:bookmarkEnd w:id="4"/>
      <w:r w:rsidR="001B4D8A" w:rsidRPr="001C07B2">
        <w:t xml:space="preserve"> </w:t>
      </w:r>
      <w:r w:rsidR="001B4D8A" w:rsidRPr="001C07B2">
        <w:rPr>
          <w:rFonts w:hint="eastAsia"/>
        </w:rPr>
        <w:t>이에 목욕탕과 같이 온도와</w:t>
      </w:r>
      <w:r w:rsidR="001B4D8A" w:rsidRPr="001C07B2">
        <w:t xml:space="preserve"> </w:t>
      </w:r>
      <w:r w:rsidR="001B4D8A" w:rsidRPr="001C07B2">
        <w:rPr>
          <w:rFonts w:hint="eastAsia"/>
        </w:rPr>
        <w:t xml:space="preserve">습도가 높은 곳에서는 바이러스의 </w:t>
      </w:r>
      <w:proofErr w:type="spellStart"/>
      <w:r w:rsidR="001B4D8A" w:rsidRPr="001C07B2">
        <w:rPr>
          <w:rFonts w:hint="eastAsia"/>
        </w:rPr>
        <w:t>생존력이</w:t>
      </w:r>
      <w:proofErr w:type="spellEnd"/>
      <w:r w:rsidR="001B4D8A" w:rsidRPr="001C07B2">
        <w:rPr>
          <w:rFonts w:hint="eastAsia"/>
        </w:rPr>
        <w:t xml:space="preserve"> 낮아 상대적으로 안전하다고 생각할 수 있다.</w:t>
      </w:r>
      <w:r w:rsidR="001B4D8A" w:rsidRPr="001C07B2">
        <w:t xml:space="preserve"> </w:t>
      </w:r>
      <w:r w:rsidR="001B4D8A" w:rsidRPr="001C07B2">
        <w:rPr>
          <w:rFonts w:hint="eastAsia"/>
        </w:rPr>
        <w:t xml:space="preserve">하지만 우리들의 </w:t>
      </w:r>
      <w:r w:rsidR="00224DA9" w:rsidRPr="001C07B2">
        <w:rPr>
          <w:rFonts w:hint="eastAsia"/>
        </w:rPr>
        <w:t>유행조사</w:t>
      </w:r>
      <w:r w:rsidR="001B4D8A" w:rsidRPr="001C07B2">
        <w:rPr>
          <w:rFonts w:hint="eastAsia"/>
        </w:rPr>
        <w:t xml:space="preserve">를 바탕으로 높은 온도와 습도에 </w:t>
      </w:r>
      <w:r w:rsidR="00962511" w:rsidRPr="001C07B2">
        <w:rPr>
          <w:rFonts w:hint="eastAsia"/>
        </w:rPr>
        <w:t>의해 코로나1</w:t>
      </w:r>
      <w:r w:rsidR="00962511" w:rsidRPr="001C07B2">
        <w:t>9</w:t>
      </w:r>
      <w:r w:rsidR="00962511" w:rsidRPr="001C07B2">
        <w:rPr>
          <w:rFonts w:hint="eastAsia"/>
        </w:rPr>
        <w:t>의</w:t>
      </w:r>
      <w:r w:rsidR="001B4D8A" w:rsidRPr="001C07B2">
        <w:rPr>
          <w:rFonts w:hint="eastAsia"/>
        </w:rPr>
        <w:t xml:space="preserve"> 전파력이 감소한다는 근거는 찾을</w:t>
      </w:r>
      <w:r w:rsidR="00D870F7" w:rsidRPr="001C07B2">
        <w:rPr>
          <w:rFonts w:hint="eastAsia"/>
        </w:rPr>
        <w:t xml:space="preserve"> </w:t>
      </w:r>
      <w:r w:rsidR="001B4D8A" w:rsidRPr="001C07B2">
        <w:rPr>
          <w:rFonts w:hint="eastAsia"/>
        </w:rPr>
        <w:t xml:space="preserve">수 없었다. </w:t>
      </w:r>
      <w:r w:rsidR="00D870F7" w:rsidRPr="001C07B2">
        <w:rPr>
          <w:rFonts w:hint="eastAsia"/>
        </w:rPr>
        <w:t>우리</w:t>
      </w:r>
      <w:r w:rsidR="00D870F7" w:rsidRPr="001C07B2">
        <w:t xml:space="preserve"> </w:t>
      </w:r>
      <w:r w:rsidR="00224DA9" w:rsidRPr="001C07B2">
        <w:rPr>
          <w:rFonts w:hint="eastAsia"/>
        </w:rPr>
        <w:t>조사</w:t>
      </w:r>
      <w:r w:rsidRPr="001C07B2">
        <w:rPr>
          <w:rFonts w:hint="eastAsia"/>
        </w:rPr>
        <w:t xml:space="preserve">에서의 </w:t>
      </w:r>
      <w:r w:rsidR="00D870F7" w:rsidRPr="001C07B2">
        <w:rPr>
          <w:rFonts w:hint="eastAsia"/>
        </w:rPr>
        <w:t>목욕탕</w:t>
      </w:r>
      <w:r w:rsidR="006A5300" w:rsidRPr="001C07B2">
        <w:rPr>
          <w:rFonts w:hint="eastAsia"/>
        </w:rPr>
        <w:t>A</w:t>
      </w:r>
      <w:r w:rsidR="005F1791" w:rsidRPr="001C07B2">
        <w:t>(</w:t>
      </w:r>
      <w:r w:rsidR="005F1791" w:rsidRPr="001C07B2">
        <w:rPr>
          <w:rFonts w:hint="eastAsia"/>
        </w:rPr>
        <w:t>여)</w:t>
      </w:r>
      <w:r w:rsidR="00D870F7" w:rsidRPr="001C07B2">
        <w:rPr>
          <w:rFonts w:hint="eastAsia"/>
        </w:rPr>
        <w:t xml:space="preserve">에 대한 </w:t>
      </w:r>
      <w:proofErr w:type="spellStart"/>
      <w:r w:rsidR="00D870F7" w:rsidRPr="001C07B2">
        <w:rPr>
          <w:rFonts w:hint="eastAsia"/>
        </w:rPr>
        <w:t>이차발병률</w:t>
      </w:r>
      <w:r w:rsidR="006B0024" w:rsidRPr="001C07B2">
        <w:rPr>
          <w:rFonts w:hint="eastAsia"/>
        </w:rPr>
        <w:t>은</w:t>
      </w:r>
      <w:proofErr w:type="spellEnd"/>
      <w:r w:rsidR="00D870F7" w:rsidRPr="001C07B2">
        <w:rPr>
          <w:rFonts w:hint="eastAsia"/>
        </w:rPr>
        <w:t xml:space="preserve"> </w:t>
      </w:r>
      <w:r w:rsidR="00D870F7" w:rsidRPr="001C07B2">
        <w:t>5.9%</w:t>
      </w:r>
      <w:r w:rsidR="00D870F7" w:rsidRPr="001C07B2">
        <w:rPr>
          <w:rFonts w:hint="eastAsia"/>
        </w:rPr>
        <w:t xml:space="preserve">이며 </w:t>
      </w:r>
      <w:r w:rsidR="00224DA9" w:rsidRPr="001C07B2">
        <w:rPr>
          <w:rFonts w:hint="eastAsia"/>
        </w:rPr>
        <w:t>전체 접촉자</w:t>
      </w:r>
      <w:r w:rsidRPr="001C07B2">
        <w:rPr>
          <w:rFonts w:hint="eastAsia"/>
        </w:rPr>
        <w:t xml:space="preserve">에 대한 </w:t>
      </w:r>
      <w:proofErr w:type="spellStart"/>
      <w:r w:rsidR="00D870F7" w:rsidRPr="001C07B2">
        <w:rPr>
          <w:rFonts w:hint="eastAsia"/>
        </w:rPr>
        <w:t>이차발병률</w:t>
      </w:r>
      <w:r w:rsidR="00224DA9" w:rsidRPr="001C07B2">
        <w:rPr>
          <w:rFonts w:hint="eastAsia"/>
        </w:rPr>
        <w:t>은</w:t>
      </w:r>
      <w:proofErr w:type="spellEnd"/>
      <w:r w:rsidR="00962511" w:rsidRPr="007C6677">
        <w:rPr>
          <w:rFonts w:hint="eastAsia"/>
        </w:rPr>
        <w:t xml:space="preserve"> </w:t>
      </w:r>
      <w:r w:rsidR="00224DA9" w:rsidRPr="007C6677">
        <w:t>3</w:t>
      </w:r>
      <w:r w:rsidR="00962511" w:rsidRPr="007C6677">
        <w:t>.</w:t>
      </w:r>
      <w:r w:rsidR="00224DA9" w:rsidRPr="007C6677">
        <w:t>6</w:t>
      </w:r>
      <w:r w:rsidR="00962511" w:rsidRPr="007C6677">
        <w:t>%</w:t>
      </w:r>
      <w:r w:rsidR="00962511" w:rsidRPr="007C6677">
        <w:rPr>
          <w:rFonts w:hint="eastAsia"/>
        </w:rPr>
        <w:t>로</w:t>
      </w:r>
      <w:r w:rsidRPr="007C6677">
        <w:rPr>
          <w:rFonts w:hint="eastAsia"/>
        </w:rPr>
        <w:t xml:space="preserve"> 온도와 습도가 높은</w:t>
      </w:r>
      <w:r w:rsidR="00D870F7" w:rsidRPr="007C6677">
        <w:rPr>
          <w:rFonts w:hint="eastAsia"/>
        </w:rPr>
        <w:t xml:space="preserve"> 목욕탕이라고 하여 </w:t>
      </w:r>
      <w:r w:rsidRPr="007C6677">
        <w:t>SARS</w:t>
      </w:r>
      <w:r w:rsidR="005D6077" w:rsidRPr="007C6677">
        <w:t>-</w:t>
      </w:r>
      <w:r w:rsidRPr="007C6677">
        <w:t>C</w:t>
      </w:r>
      <w:r w:rsidR="005D6077" w:rsidRPr="007C6677">
        <w:t>o</w:t>
      </w:r>
      <w:r w:rsidRPr="007C6677">
        <w:t>V</w:t>
      </w:r>
      <w:r w:rsidR="005D6077" w:rsidRPr="007C6677">
        <w:t>-</w:t>
      </w:r>
      <w:r w:rsidRPr="007C6677">
        <w:t>2</w:t>
      </w:r>
      <w:r w:rsidRPr="007C6677">
        <w:rPr>
          <w:rFonts w:hint="eastAsia"/>
        </w:rPr>
        <w:t xml:space="preserve">의 </w:t>
      </w:r>
      <w:r w:rsidR="00D870F7" w:rsidRPr="007C6677">
        <w:rPr>
          <w:rFonts w:hint="eastAsia"/>
        </w:rPr>
        <w:t>전파가 줄어든다고 판단하기 어렵다.</w:t>
      </w:r>
      <w:r w:rsidR="00D870F7" w:rsidRPr="007C6677">
        <w:t xml:space="preserve"> </w:t>
      </w:r>
      <w:r w:rsidR="0050180A" w:rsidRPr="007C6677">
        <w:rPr>
          <w:rFonts w:hint="eastAsia"/>
        </w:rPr>
        <w:t xml:space="preserve">또한 실제 역학조사의 한계로 인해 </w:t>
      </w:r>
      <w:proofErr w:type="spellStart"/>
      <w:r w:rsidR="0050180A" w:rsidRPr="007C6677">
        <w:rPr>
          <w:rFonts w:hint="eastAsia"/>
        </w:rPr>
        <w:t>확진자들과</w:t>
      </w:r>
      <w:proofErr w:type="spellEnd"/>
      <w:r w:rsidR="0050180A" w:rsidRPr="007C6677">
        <w:rPr>
          <w:rFonts w:hint="eastAsia"/>
        </w:rPr>
        <w:t xml:space="preserve"> 동시에 몇 명이 목욕탕</w:t>
      </w:r>
      <w:r w:rsidR="006A5300">
        <w:rPr>
          <w:rFonts w:hint="eastAsia"/>
        </w:rPr>
        <w:t>A</w:t>
      </w:r>
      <w:r w:rsidR="005F1791">
        <w:t>(</w:t>
      </w:r>
      <w:r w:rsidR="005F1791">
        <w:rPr>
          <w:rFonts w:hint="eastAsia"/>
        </w:rPr>
        <w:t>여)</w:t>
      </w:r>
      <w:r w:rsidR="006A5300">
        <w:rPr>
          <w:rFonts w:hint="eastAsia"/>
        </w:rPr>
        <w:t>를</w:t>
      </w:r>
      <w:r w:rsidR="0050180A" w:rsidRPr="007C6677">
        <w:rPr>
          <w:rFonts w:hint="eastAsia"/>
        </w:rPr>
        <w:t xml:space="preserve"> 이용하였는지 정확히 알기 어려워 </w:t>
      </w:r>
      <w:r w:rsidR="00224DA9" w:rsidRPr="007C6677">
        <w:rPr>
          <w:rFonts w:hint="eastAsia"/>
        </w:rPr>
        <w:t>목욕탕</w:t>
      </w:r>
      <w:r w:rsidR="006A5300">
        <w:rPr>
          <w:rFonts w:hint="eastAsia"/>
        </w:rPr>
        <w:t>A</w:t>
      </w:r>
      <w:r w:rsidR="005F1791">
        <w:t>(</w:t>
      </w:r>
      <w:r w:rsidR="005F1791">
        <w:rPr>
          <w:rFonts w:hint="eastAsia"/>
        </w:rPr>
        <w:t>여)</w:t>
      </w:r>
      <w:r w:rsidR="006A5300">
        <w:rPr>
          <w:rFonts w:hint="eastAsia"/>
        </w:rPr>
        <w:t>를</w:t>
      </w:r>
      <w:r w:rsidR="00224DA9" w:rsidRPr="007C6677">
        <w:rPr>
          <w:rFonts w:hint="eastAsia"/>
        </w:rPr>
        <w:t xml:space="preserve"> 동시에 이용하였을 </w:t>
      </w:r>
      <w:r w:rsidR="0050180A" w:rsidRPr="007C6677">
        <w:rPr>
          <w:rFonts w:hint="eastAsia"/>
        </w:rPr>
        <w:t xml:space="preserve">가능성이 높은 </w:t>
      </w:r>
      <w:r w:rsidR="0050180A" w:rsidRPr="007C6677">
        <w:t>58</w:t>
      </w:r>
      <w:r w:rsidR="0050180A" w:rsidRPr="007C6677">
        <w:rPr>
          <w:rFonts w:hint="eastAsia"/>
        </w:rPr>
        <w:t>명을 심층역학조사를 통해</w:t>
      </w:r>
      <w:r w:rsidR="00962511" w:rsidRPr="007C6677">
        <w:rPr>
          <w:rFonts w:hint="eastAsia"/>
        </w:rPr>
        <w:t xml:space="preserve"> </w:t>
      </w:r>
      <w:r w:rsidR="00224DA9" w:rsidRPr="007C6677">
        <w:rPr>
          <w:rFonts w:hint="eastAsia"/>
        </w:rPr>
        <w:t>광범위하게</w:t>
      </w:r>
      <w:r w:rsidR="0050180A" w:rsidRPr="007C6677">
        <w:rPr>
          <w:rFonts w:hint="eastAsia"/>
        </w:rPr>
        <w:t xml:space="preserve"> </w:t>
      </w:r>
      <w:r w:rsidR="0050180A" w:rsidRPr="007C6677">
        <w:rPr>
          <w:rFonts w:hint="eastAsia"/>
        </w:rPr>
        <w:lastRenderedPageBreak/>
        <w:t>정</w:t>
      </w:r>
      <w:r w:rsidR="00224DA9" w:rsidRPr="007C6677">
        <w:rPr>
          <w:rFonts w:hint="eastAsia"/>
        </w:rPr>
        <w:t>하였기</w:t>
      </w:r>
      <w:r w:rsidR="0050180A" w:rsidRPr="007C6677">
        <w:rPr>
          <w:rFonts w:hint="eastAsia"/>
        </w:rPr>
        <w:t xml:space="preserve"> 때문에 실제 이차 발병률은 </w:t>
      </w:r>
      <w:r w:rsidR="0050180A" w:rsidRPr="007C6677">
        <w:t>5.9%</w:t>
      </w:r>
      <w:r w:rsidR="0050180A" w:rsidRPr="007C6677">
        <w:rPr>
          <w:rFonts w:hint="eastAsia"/>
        </w:rPr>
        <w:t xml:space="preserve">보다 훨씬 높을 </w:t>
      </w:r>
      <w:r w:rsidR="009D0CC1" w:rsidRPr="007C6677">
        <w:rPr>
          <w:rFonts w:hint="eastAsia"/>
        </w:rPr>
        <w:t>수도 있</w:t>
      </w:r>
      <w:r w:rsidR="0050180A" w:rsidRPr="007C6677">
        <w:rPr>
          <w:rFonts w:hint="eastAsia"/>
        </w:rPr>
        <w:t>다</w:t>
      </w:r>
      <w:r w:rsidR="009D0CC1" w:rsidRPr="007C6677">
        <w:t>.</w:t>
      </w:r>
      <w:r w:rsidR="0050180A" w:rsidRPr="007C6677">
        <w:t xml:space="preserve"> </w:t>
      </w:r>
      <w:r w:rsidR="009D0CC1" w:rsidRPr="007C6677">
        <w:rPr>
          <w:rFonts w:hint="eastAsia"/>
        </w:rPr>
        <w:t>이후 목욕</w:t>
      </w:r>
      <w:r w:rsidR="006A5300">
        <w:rPr>
          <w:rFonts w:hint="eastAsia"/>
        </w:rPr>
        <w:t>탕A가</w:t>
      </w:r>
      <w:r w:rsidR="009D0CC1" w:rsidRPr="007C6677">
        <w:rPr>
          <w:rFonts w:hint="eastAsia"/>
        </w:rPr>
        <w:t xml:space="preserve"> 영업을 재개한 </w:t>
      </w:r>
      <w:r w:rsidR="009D0CC1" w:rsidRPr="007C6677">
        <w:t>4</w:t>
      </w:r>
      <w:r w:rsidR="009D0CC1" w:rsidRPr="007C6677">
        <w:rPr>
          <w:rFonts w:hint="eastAsia"/>
        </w:rPr>
        <w:t>월1</w:t>
      </w:r>
      <w:r w:rsidR="009D0CC1" w:rsidRPr="007C6677">
        <w:t>8</w:t>
      </w:r>
      <w:r w:rsidR="009D0CC1" w:rsidRPr="007C6677">
        <w:rPr>
          <w:rFonts w:hint="eastAsia"/>
        </w:rPr>
        <w:t>일까지 해당시설에서 코로나1</w:t>
      </w:r>
      <w:r w:rsidR="009D0CC1" w:rsidRPr="007C6677">
        <w:t xml:space="preserve">9 </w:t>
      </w:r>
      <w:r w:rsidR="009409B0">
        <w:rPr>
          <w:rFonts w:hint="eastAsia"/>
        </w:rPr>
        <w:t xml:space="preserve">추가 </w:t>
      </w:r>
      <w:proofErr w:type="spellStart"/>
      <w:r w:rsidR="009D0CC1" w:rsidRPr="007C6677">
        <w:rPr>
          <w:rFonts w:hint="eastAsia"/>
        </w:rPr>
        <w:t>확진자는</w:t>
      </w:r>
      <w:proofErr w:type="spellEnd"/>
      <w:r w:rsidR="009D0CC1" w:rsidRPr="007C6677">
        <w:rPr>
          <w:rFonts w:hint="eastAsia"/>
        </w:rPr>
        <w:t xml:space="preserve"> 발생하지 않았다.</w:t>
      </w:r>
    </w:p>
    <w:p w14:paraId="545F47DB" w14:textId="741E743D" w:rsidR="00C81B5F" w:rsidRPr="001C07B2" w:rsidRDefault="0050180A" w:rsidP="00D870F7">
      <w:r w:rsidRPr="007C6677">
        <w:rPr>
          <w:rFonts w:hint="eastAsia"/>
        </w:rPr>
        <w:t>코로나1</w:t>
      </w:r>
      <w:r w:rsidRPr="007C6677">
        <w:t>9</w:t>
      </w:r>
      <w:r w:rsidRPr="007C6677">
        <w:rPr>
          <w:rFonts w:hint="eastAsia"/>
        </w:rPr>
        <w:t>의 경우 온도와 습도가 높은 동남아시아</w:t>
      </w:r>
      <w:r w:rsidR="009D0CC1" w:rsidRPr="007C6677">
        <w:rPr>
          <w:rFonts w:hint="eastAsia"/>
        </w:rPr>
        <w:t>에서도 확산되</w:t>
      </w:r>
      <w:r w:rsidRPr="007C6677">
        <w:rPr>
          <w:rFonts w:hint="eastAsia"/>
        </w:rPr>
        <w:t>고 있고</w:t>
      </w:r>
      <w:r w:rsidR="00A6085F" w:rsidRPr="007C6677">
        <w:fldChar w:fldCharType="begin">
          <w:fldData xml:space="preserve">PEVuZE5vdGU+PENpdGU+PEF1dGhvcj5MdW88L0F1dGhvcj48WWVhcj4yMDIwPC9ZZWFyPjxSZWNO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</w:fldData>
        </w:fldChar>
      </w:r>
      <w:r w:rsidR="006D6CDB" w:rsidRPr="007C6677">
        <w:instrText xml:space="preserve"> ADDIN EN.CITE </w:instrText>
      </w:r>
      <w:r w:rsidR="006D6CDB" w:rsidRPr="007C6677">
        <w:fldChar w:fldCharType="begin">
          <w:fldData xml:space="preserve">PEVuZE5vdGU+PENpdGU+PEF1dGhvcj5MdW88L0F1dGhvcj48WWVhcj4yMDIwPC9ZZWFyPjxSZWNO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</w:fldData>
        </w:fldChar>
      </w:r>
      <w:r w:rsidR="006D6CDB" w:rsidRPr="007C6677">
        <w:instrText xml:space="preserve"> ADDIN EN.CITE.DATA </w:instrText>
      </w:r>
      <w:r w:rsidR="006D6CDB" w:rsidRPr="007C6677">
        <w:fldChar w:fldCharType="end"/>
      </w:r>
      <w:r w:rsidR="00A6085F" w:rsidRPr="007C6677">
        <w:fldChar w:fldCharType="separate"/>
      </w:r>
      <w:r w:rsidR="006D6CDB" w:rsidRPr="007C6677">
        <w:rPr>
          <w:noProof/>
        </w:rPr>
        <w:t>[7]</w:t>
      </w:r>
      <w:r w:rsidR="00A6085F" w:rsidRPr="007C6677">
        <w:fldChar w:fldCharType="end"/>
      </w:r>
      <w:r w:rsidR="00962511" w:rsidRPr="007C6677">
        <w:t xml:space="preserve"> </w:t>
      </w:r>
      <w:r w:rsidRPr="007C6677">
        <w:rPr>
          <w:rFonts w:hint="eastAsia"/>
        </w:rPr>
        <w:t>다른</w:t>
      </w:r>
      <w:r w:rsidR="00962511" w:rsidRPr="007C6677">
        <w:rPr>
          <w:rFonts w:hint="eastAsia"/>
        </w:rPr>
        <w:t xml:space="preserve"> </w:t>
      </w:r>
      <w:r w:rsidRPr="007C6677">
        <w:rPr>
          <w:rFonts w:hint="eastAsia"/>
        </w:rPr>
        <w:t>나라의 목욕시설에서</w:t>
      </w:r>
      <w:r w:rsidR="00962511" w:rsidRPr="007C6677">
        <w:rPr>
          <w:rFonts w:hint="eastAsia"/>
        </w:rPr>
        <w:t xml:space="preserve"> 코로나1</w:t>
      </w:r>
      <w:r w:rsidR="00962511" w:rsidRPr="007C6677">
        <w:t>9</w:t>
      </w:r>
      <w:r w:rsidR="00962511" w:rsidRPr="007C6677">
        <w:rPr>
          <w:rFonts w:hint="eastAsia"/>
        </w:rPr>
        <w:t>의 발생</w:t>
      </w:r>
      <w:r w:rsidR="00243338" w:rsidRPr="007C6677">
        <w:rPr>
          <w:rFonts w:hint="eastAsia"/>
        </w:rPr>
        <w:t xml:space="preserve"> 사례가 있어 환경</w:t>
      </w:r>
      <w:r w:rsidR="00962511" w:rsidRPr="007C6677">
        <w:rPr>
          <w:rFonts w:hint="eastAsia"/>
        </w:rPr>
        <w:t>을 통</w:t>
      </w:r>
      <w:r w:rsidR="00243338" w:rsidRPr="007C6677">
        <w:rPr>
          <w:rFonts w:hint="eastAsia"/>
        </w:rPr>
        <w:t>한</w:t>
      </w:r>
      <w:r w:rsidRPr="007C6677">
        <w:rPr>
          <w:rFonts w:hint="eastAsia"/>
        </w:rPr>
        <w:t xml:space="preserve"> 전파의 가능성</w:t>
      </w:r>
      <w:r w:rsidR="00243338" w:rsidRPr="007C6677">
        <w:rPr>
          <w:rFonts w:hint="eastAsia"/>
        </w:rPr>
        <w:t>이</w:t>
      </w:r>
      <w:r w:rsidRPr="007C6677">
        <w:rPr>
          <w:rFonts w:hint="eastAsia"/>
        </w:rPr>
        <w:t xml:space="preserve"> </w:t>
      </w:r>
      <w:r w:rsidR="00243338" w:rsidRPr="007C6677">
        <w:rPr>
          <w:rFonts w:hint="eastAsia"/>
        </w:rPr>
        <w:t>존재한</w:t>
      </w:r>
      <w:r w:rsidR="00962511" w:rsidRPr="007C6677">
        <w:rPr>
          <w:rFonts w:hint="eastAsia"/>
        </w:rPr>
        <w:t>다.</w:t>
      </w:r>
      <w:r w:rsidR="006D6CDB" w:rsidRPr="007C6677">
        <w:fldChar w:fldCharType="begin">
          <w:fldData xml:space="preserve">PEVuZE5vdGU+PENpdGU+PEF1dGhvcj5MdW88L0F1dGhvcj48WWVhcj4yMDIwPC9ZZWFyPjxSZWNO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</w:fldData>
        </w:fldChar>
      </w:r>
      <w:r w:rsidR="006D6CDB" w:rsidRPr="007C6677">
        <w:instrText xml:space="preserve"> ADDIN EN.CITE </w:instrText>
      </w:r>
      <w:r w:rsidR="006D6CDB" w:rsidRPr="007C6677">
        <w:fldChar w:fldCharType="begin">
          <w:fldData xml:space="preserve">PEVuZE5vdGU+PENpdGU+PEF1dGhvcj5MdW88L0F1dGhvcj48WWVhcj4yMDIwPC9ZZWFyPjxSZWNO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</w:fldData>
        </w:fldChar>
      </w:r>
      <w:r w:rsidR="006D6CDB" w:rsidRPr="007C6677">
        <w:instrText xml:space="preserve"> ADDIN EN.CITE.DATA </w:instrText>
      </w:r>
      <w:r w:rsidR="006D6CDB" w:rsidRPr="007C6677">
        <w:fldChar w:fldCharType="end"/>
      </w:r>
      <w:r w:rsidR="006D6CDB" w:rsidRPr="007C6677">
        <w:fldChar w:fldCharType="separate"/>
      </w:r>
      <w:r w:rsidR="006D6CDB" w:rsidRPr="007C6677">
        <w:rPr>
          <w:noProof/>
        </w:rPr>
        <w:t>[7]</w:t>
      </w:r>
      <w:r w:rsidR="006D6CDB" w:rsidRPr="007C6677">
        <w:fldChar w:fldCharType="end"/>
      </w:r>
      <w:r w:rsidR="00962511" w:rsidRPr="007C6677">
        <w:t xml:space="preserve"> </w:t>
      </w:r>
      <w:r w:rsidR="00A6085F" w:rsidRPr="007C6677">
        <w:rPr>
          <w:rFonts w:hint="eastAsia"/>
        </w:rPr>
        <w:t xml:space="preserve">이번 </w:t>
      </w:r>
      <w:proofErr w:type="gramStart"/>
      <w:r w:rsidR="00A6085F" w:rsidRPr="007C6677">
        <w:rPr>
          <w:rFonts w:hint="eastAsia"/>
        </w:rPr>
        <w:t xml:space="preserve">목욕탕에서 </w:t>
      </w:r>
      <w:r w:rsidR="00A8634A">
        <w:rPr>
          <w:rFonts w:hint="eastAsia"/>
        </w:rPr>
        <w:t>의</w:t>
      </w:r>
      <w:proofErr w:type="gramEnd"/>
      <w:r w:rsidR="00A6085F" w:rsidRPr="007C6677">
        <w:rPr>
          <w:rFonts w:hint="eastAsia"/>
        </w:rPr>
        <w:t xml:space="preserve"> 집단</w:t>
      </w:r>
      <w:r w:rsidR="00A8634A">
        <w:rPr>
          <w:rFonts w:hint="eastAsia"/>
        </w:rPr>
        <w:t>감염</w:t>
      </w:r>
      <w:r w:rsidR="00A6085F" w:rsidRPr="007C6677">
        <w:rPr>
          <w:rFonts w:hint="eastAsia"/>
        </w:rPr>
        <w:t>은 두가지로 해석할 수 있다.</w:t>
      </w:r>
      <w:r w:rsidR="00A6085F" w:rsidRPr="007C6677">
        <w:t xml:space="preserve"> </w:t>
      </w:r>
      <w:r w:rsidR="00A6085F" w:rsidRPr="007C6677">
        <w:rPr>
          <w:rFonts w:hint="eastAsia"/>
        </w:rPr>
        <w:t xml:space="preserve">첫째로 </w:t>
      </w:r>
      <w:r w:rsidRPr="007C6677">
        <w:rPr>
          <w:rFonts w:hint="eastAsia"/>
        </w:rPr>
        <w:t>온도와 습도가 높아지는 계절</w:t>
      </w:r>
      <w:r w:rsidR="00492832" w:rsidRPr="007C6677">
        <w:rPr>
          <w:rFonts w:hint="eastAsia"/>
        </w:rPr>
        <w:t xml:space="preserve">에는 </w:t>
      </w:r>
      <w:r w:rsidR="004C36A3" w:rsidRPr="007C6677">
        <w:rPr>
          <w:rFonts w:hint="eastAsia"/>
        </w:rPr>
        <w:t>코로나1</w:t>
      </w:r>
      <w:r w:rsidR="004C36A3" w:rsidRPr="007C6677">
        <w:t>9</w:t>
      </w:r>
      <w:r w:rsidRPr="007C6677">
        <w:rPr>
          <w:rFonts w:hint="eastAsia"/>
        </w:rPr>
        <w:t xml:space="preserve">의 </w:t>
      </w:r>
      <w:r w:rsidR="00A6085F" w:rsidRPr="007C6677">
        <w:rPr>
          <w:rFonts w:hint="eastAsia"/>
        </w:rPr>
        <w:t>감염력이 감소할 수 있다는 주장이 있으나,</w:t>
      </w:r>
      <w:r w:rsidR="0065002F" w:rsidRPr="007C6677">
        <w:fldChar w:fldCharType="begin"/>
      </w:r>
      <w:r w:rsidR="006D6CDB" w:rsidRPr="007C6677">
        <w:instrText xml:space="preserve"> ADDIN EN.CITE &lt;EndNote&gt;&lt;Cite&gt;&lt;Author&gt;Sajadi&lt;/Author&gt;&lt;Year&gt;2020&lt;/Year&gt;&lt;RecNum&gt;20&lt;/RecNum&gt;&lt;DisplayText&gt;[8, 9]&lt;/DisplayText&gt;&lt;record&gt;&lt;rec-number&gt;20&lt;/rec-number&gt;&lt;foreign-keys&gt;&lt;key app="EN" db-id="9e5sf22thv2ewne2xfjvwpaevw29resfsasw" timestamp="1590147610"&gt;20&lt;/key&gt;&lt;/foreign-keys&gt;&lt;ref-type name="Journal Article"&gt;17&lt;/ref-type&gt;&lt;contributors&gt;&lt;authors&gt;&lt;author&gt;Sajadi, Mohammad M&lt;/author&gt;&lt;author&gt;Habibzadeh, Parham&lt;/author&gt;&lt;author&gt;Vintzileos, Augustin&lt;/author&gt;&lt;author&gt;Shokouhi, Shervin&lt;/author&gt;&lt;author&gt;Miralles-Wilhelm, Fernando&lt;/author&gt;&lt;author&gt;Amoroso, Anthony %J Available at SSRN 3550308&lt;/author&gt;&lt;/authors&gt;&lt;/contributors&gt;&lt;titles&gt;&lt;title&gt;Temperature and latitude analysis to predict potential spread and seasonality for COVID-19&lt;/title&gt;&lt;/titles&gt;&lt;dates&gt;&lt;year&gt;2020&lt;/year&gt;&lt;/dates&gt;&lt;urls&gt;&lt;/urls&gt;&lt;/record&gt;&lt;/Cite&gt;&lt;Cite&gt;&lt;Author&gt;Wang&lt;/Author&gt;&lt;Year&gt;2020&lt;/Year&gt;&lt;RecNum&gt;21&lt;/RecNum&gt;&lt;record&gt;&lt;rec-number&gt;21&lt;/rec-number&gt;&lt;foreign-keys&gt;&lt;key app="EN" db-id="9e5sf22thv2ewne2xfjvwpaevw29resfsasw" timestamp="1590147664"&gt;21&lt;/key&gt;&lt;/foreign-keys&gt;&lt;ref-type name="Journal Article"&gt;17&lt;/ref-type&gt;&lt;contributors&gt;&lt;authors&gt;&lt;author&gt;Wang, Jingyuan&lt;/author&gt;&lt;author&gt;Tang, Ke&lt;/author&gt;&lt;author&gt;Feng, Kai&lt;/author&gt;&lt;author&gt;Lv, Weifeng %J Available at SSRN 3551767&lt;/author&gt;&lt;/authors&gt;&lt;/contributors&gt;&lt;titles&gt;&lt;title&gt;High temperature and high humidity reduce the transmission of COVID-19&lt;/title&gt;&lt;/titles&gt;&lt;dates&gt;&lt;year&gt;2020&lt;/year&gt;&lt;/dates&gt;&lt;urls&gt;&lt;/urls&gt;&lt;/record&gt;&lt;/Cite&gt;&lt;/EndNote&gt;</w:instrText>
      </w:r>
      <w:r w:rsidR="0065002F" w:rsidRPr="007C6677">
        <w:fldChar w:fldCharType="separate"/>
      </w:r>
      <w:r w:rsidR="006D6CDB" w:rsidRPr="007C6677">
        <w:rPr>
          <w:noProof/>
        </w:rPr>
        <w:t>[8, 9]</w:t>
      </w:r>
      <w:r w:rsidR="0065002F" w:rsidRPr="007C6677">
        <w:fldChar w:fldCharType="end"/>
      </w:r>
      <w:r w:rsidR="00A6085F" w:rsidRPr="007C6677">
        <w:rPr>
          <w:rFonts w:hint="eastAsia"/>
        </w:rPr>
        <w:t xml:space="preserve"> 본 </w:t>
      </w:r>
      <w:r w:rsidR="00A6085F" w:rsidRPr="001C07B2">
        <w:rPr>
          <w:rFonts w:hint="eastAsia"/>
        </w:rPr>
        <w:t xml:space="preserve">연구 결과 온도와 습도가 높은 목욕탕에서의 </w:t>
      </w:r>
      <w:proofErr w:type="spellStart"/>
      <w:r w:rsidR="00A6085F" w:rsidRPr="001C07B2">
        <w:rPr>
          <w:rFonts w:hint="eastAsia"/>
        </w:rPr>
        <w:t>이차발병률이</w:t>
      </w:r>
      <w:proofErr w:type="spellEnd"/>
      <w:r w:rsidR="00A6085F" w:rsidRPr="001C07B2">
        <w:rPr>
          <w:rFonts w:hint="eastAsia"/>
        </w:rPr>
        <w:t xml:space="preserve"> 전체 접촉자에 비해 높다는 것을 고려하였을 때 코로나1</w:t>
      </w:r>
      <w:r w:rsidR="00A6085F" w:rsidRPr="001C07B2">
        <w:t>9</w:t>
      </w:r>
      <w:r w:rsidR="00A6085F" w:rsidRPr="001C07B2">
        <w:rPr>
          <w:rFonts w:hint="eastAsia"/>
        </w:rPr>
        <w:t>의 감염력은 온도와 습도에 영향을 많이 받지 않는다고 할 수 있다.</w:t>
      </w:r>
      <w:r w:rsidR="00A6085F" w:rsidRPr="001C07B2">
        <w:t xml:space="preserve"> </w:t>
      </w:r>
      <w:r w:rsidR="00A6085F" w:rsidRPr="001C07B2">
        <w:rPr>
          <w:rFonts w:hint="eastAsia"/>
        </w:rPr>
        <w:t xml:space="preserve">둘째로 </w:t>
      </w:r>
      <w:r w:rsidR="00492832" w:rsidRPr="001C07B2">
        <w:rPr>
          <w:rFonts w:hint="eastAsia"/>
        </w:rPr>
        <w:t xml:space="preserve">목욕탕의 경우 </w:t>
      </w:r>
      <w:r w:rsidR="00440DD1" w:rsidRPr="001C07B2">
        <w:rPr>
          <w:rFonts w:hint="eastAsia"/>
        </w:rPr>
        <w:t>2M</w:t>
      </w:r>
      <w:r w:rsidR="00440DD1" w:rsidRPr="001C07B2">
        <w:t xml:space="preserve"> </w:t>
      </w:r>
      <w:r w:rsidR="00440DD1" w:rsidRPr="001C07B2">
        <w:rPr>
          <w:rFonts w:hint="eastAsia"/>
        </w:rPr>
        <w:t>이상</w:t>
      </w:r>
      <w:r w:rsidR="00224DA9" w:rsidRPr="001C07B2">
        <w:rPr>
          <w:rFonts w:hint="eastAsia"/>
        </w:rPr>
        <w:t xml:space="preserve"> </w:t>
      </w:r>
      <w:r w:rsidR="00440DD1" w:rsidRPr="001C07B2">
        <w:rPr>
          <w:rFonts w:hint="eastAsia"/>
        </w:rPr>
        <w:t xml:space="preserve">거리유지가 </w:t>
      </w:r>
      <w:r w:rsidR="00492832" w:rsidRPr="001C07B2">
        <w:rPr>
          <w:rFonts w:hint="eastAsia"/>
        </w:rPr>
        <w:t xml:space="preserve">어렵고 마스크를 착용할 수 없어 비말의 직접전파에서 </w:t>
      </w:r>
      <w:proofErr w:type="spellStart"/>
      <w:r w:rsidR="00492832" w:rsidRPr="001C07B2">
        <w:rPr>
          <w:rFonts w:hint="eastAsia"/>
        </w:rPr>
        <w:t>개인을</w:t>
      </w:r>
      <w:proofErr w:type="spellEnd"/>
      <w:r w:rsidR="00492832" w:rsidRPr="001C07B2">
        <w:rPr>
          <w:rFonts w:hint="eastAsia"/>
        </w:rPr>
        <w:t xml:space="preserve"> 보호하기 어렵다</w:t>
      </w:r>
      <w:r w:rsidR="00F65988" w:rsidRPr="001C07B2">
        <w:rPr>
          <w:rFonts w:hint="eastAsia"/>
        </w:rPr>
        <w:t>는 것이다.</w:t>
      </w:r>
      <w:r w:rsidR="00A8634A" w:rsidRPr="001C07B2">
        <w:rPr>
          <w:rFonts w:hint="eastAsia"/>
        </w:rPr>
        <w:t xml:space="preserve"> </w:t>
      </w:r>
      <w:proofErr w:type="spellStart"/>
      <w:r w:rsidRPr="001C07B2">
        <w:rPr>
          <w:rFonts w:hint="eastAsia"/>
        </w:rPr>
        <w:t>확진자들의</w:t>
      </w:r>
      <w:proofErr w:type="spellEnd"/>
      <w:r w:rsidRPr="001C07B2">
        <w:rPr>
          <w:rFonts w:hint="eastAsia"/>
        </w:rPr>
        <w:t xml:space="preserve"> </w:t>
      </w:r>
      <w:r w:rsidR="004356D0" w:rsidRPr="001C07B2">
        <w:rPr>
          <w:rFonts w:hint="eastAsia"/>
        </w:rPr>
        <w:t>목욕탕</w:t>
      </w:r>
      <w:r w:rsidR="006A5300" w:rsidRPr="001C07B2">
        <w:rPr>
          <w:rFonts w:hint="eastAsia"/>
        </w:rPr>
        <w:t>A</w:t>
      </w:r>
      <w:r w:rsidR="005F3026" w:rsidRPr="001C07B2">
        <w:rPr>
          <w:rFonts w:hint="eastAsia"/>
        </w:rPr>
        <w:t>(여)</w:t>
      </w:r>
      <w:r w:rsidR="004356D0" w:rsidRPr="001C07B2">
        <w:rPr>
          <w:rFonts w:hint="eastAsia"/>
        </w:rPr>
        <w:t xml:space="preserve"> 이용</w:t>
      </w:r>
      <w:r w:rsidRPr="001C07B2">
        <w:rPr>
          <w:rFonts w:hint="eastAsia"/>
        </w:rPr>
        <w:t>진술</w:t>
      </w:r>
      <w:r w:rsidR="00C42D47" w:rsidRPr="001C07B2">
        <w:rPr>
          <w:rFonts w:hint="eastAsia"/>
          <w:szCs w:val="20"/>
        </w:rPr>
        <w:t>(</w:t>
      </w:r>
      <w:r w:rsidR="00BE72AD" w:rsidRPr="001C07B2">
        <w:rPr>
          <w:rFonts w:hint="eastAsia"/>
          <w:szCs w:val="20"/>
        </w:rPr>
        <w:t>Appendix1</w:t>
      </w:r>
      <w:r w:rsidR="00C42D47" w:rsidRPr="001C07B2">
        <w:rPr>
          <w:szCs w:val="20"/>
        </w:rPr>
        <w:t>)</w:t>
      </w:r>
      <w:r w:rsidRPr="001C07B2">
        <w:rPr>
          <w:rFonts w:hint="eastAsia"/>
        </w:rPr>
        <w:t>을 바탕으로</w:t>
      </w:r>
      <w:r w:rsidR="000D726B" w:rsidRPr="001C07B2">
        <w:rPr>
          <w:rFonts w:hint="eastAsia"/>
        </w:rPr>
        <w:t xml:space="preserve"> </w:t>
      </w:r>
      <w:r w:rsidR="00224DA9" w:rsidRPr="001C07B2">
        <w:t>(</w:t>
      </w:r>
      <w:proofErr w:type="spellStart"/>
      <w:r w:rsidR="00492832" w:rsidRPr="001C07B2">
        <w:rPr>
          <w:rFonts w:hint="eastAsia"/>
        </w:rPr>
        <w:t>레지오넬라균의</w:t>
      </w:r>
      <w:proofErr w:type="spellEnd"/>
      <w:r w:rsidR="00492832" w:rsidRPr="001C07B2">
        <w:rPr>
          <w:rFonts w:hint="eastAsia"/>
        </w:rPr>
        <w:t xml:space="preserve"> 전파와 같이</w:t>
      </w:r>
      <w:r w:rsidR="00224DA9" w:rsidRPr="001C07B2">
        <w:rPr>
          <w:rFonts w:hint="eastAsia"/>
        </w:rPr>
        <w:t>)</w:t>
      </w:r>
      <w:r w:rsidR="00492832" w:rsidRPr="001C07B2">
        <w:rPr>
          <w:rFonts w:hint="eastAsia"/>
        </w:rPr>
        <w:t xml:space="preserve"> </w:t>
      </w:r>
      <w:proofErr w:type="spellStart"/>
      <w:r w:rsidRPr="001C07B2">
        <w:rPr>
          <w:rFonts w:hint="eastAsia"/>
        </w:rPr>
        <w:t>월풀을</w:t>
      </w:r>
      <w:proofErr w:type="spellEnd"/>
      <w:r w:rsidRPr="001C07B2">
        <w:rPr>
          <w:rFonts w:hint="eastAsia"/>
        </w:rPr>
        <w:t xml:space="preserve"> 통한 에어로졸의 형성</w:t>
      </w:r>
      <w:r w:rsidR="000D726B" w:rsidRPr="001C07B2">
        <w:rPr>
          <w:rFonts w:hint="eastAsia"/>
        </w:rPr>
        <w:t xml:space="preserve">에 </w:t>
      </w:r>
      <w:r w:rsidR="00492832" w:rsidRPr="001C07B2">
        <w:rPr>
          <w:rFonts w:hint="eastAsia"/>
        </w:rPr>
        <w:t>따른</w:t>
      </w:r>
      <w:r w:rsidR="000D726B" w:rsidRPr="001C07B2">
        <w:rPr>
          <w:rFonts w:hint="eastAsia"/>
        </w:rPr>
        <w:t xml:space="preserve"> 전파 </w:t>
      </w:r>
      <w:r w:rsidR="00A6085F" w:rsidRPr="001C07B2">
        <w:fldChar w:fldCharType="begin">
          <w:fldData xml:space="preserve">PEVuZE5vdGU+PENpdGU+PEF1dGhvcj5CYWplbWE8L0F1dGhvcj48WWVhcj4yMDIwPC9ZZWFyPjxS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</w:fldData>
        </w:fldChar>
      </w:r>
      <w:r w:rsidR="006D6CDB" w:rsidRPr="001C07B2">
        <w:instrText xml:space="preserve"> ADDIN EN.CITE </w:instrText>
      </w:r>
      <w:r w:rsidR="006D6CDB" w:rsidRPr="001C07B2">
        <w:fldChar w:fldCharType="begin">
          <w:fldData xml:space="preserve">PEVuZE5vdGU+PENpdGU+PEF1dGhvcj5CYWplbWE8L0F1dGhvcj48WWVhcj4yMDIwPC9ZZWFyPjxS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</w:fldData>
        </w:fldChar>
      </w:r>
      <w:r w:rsidR="006D6CDB" w:rsidRPr="001C07B2">
        <w:instrText xml:space="preserve"> ADDIN EN.CITE.DATA </w:instrText>
      </w:r>
      <w:r w:rsidR="006D6CDB" w:rsidRPr="001C07B2">
        <w:fldChar w:fldCharType="end"/>
      </w:r>
      <w:r w:rsidR="00A6085F" w:rsidRPr="001C07B2">
        <w:fldChar w:fldCharType="separate"/>
      </w:r>
      <w:r w:rsidR="006D6CDB" w:rsidRPr="001C07B2">
        <w:rPr>
          <w:noProof/>
        </w:rPr>
        <w:t>[10, 11]</w:t>
      </w:r>
      <w:r w:rsidR="00A6085F" w:rsidRPr="001C07B2">
        <w:fldChar w:fldCharType="end"/>
      </w:r>
      <w:r w:rsidR="005F3026" w:rsidRPr="001C07B2">
        <w:t xml:space="preserve"> </w:t>
      </w:r>
      <w:r w:rsidR="005F3026" w:rsidRPr="001C07B2">
        <w:rPr>
          <w:rFonts w:hint="eastAsia"/>
        </w:rPr>
        <w:t>및</w:t>
      </w:r>
      <w:r w:rsidR="00FF7D76" w:rsidRPr="001C07B2">
        <w:t xml:space="preserve"> </w:t>
      </w:r>
      <w:r w:rsidR="00FF7D76" w:rsidRPr="001C07B2">
        <w:rPr>
          <w:rFonts w:hint="eastAsia"/>
        </w:rPr>
        <w:t>비말에 의해 오염된 환경(손잡이 등)의 접촉전파의 가능성도</w:t>
      </w:r>
      <w:r w:rsidR="00FF7D76" w:rsidRPr="007C6677">
        <w:rPr>
          <w:rFonts w:hint="eastAsia"/>
        </w:rPr>
        <w:t xml:space="preserve"> </w:t>
      </w:r>
      <w:r w:rsidR="005F3026" w:rsidRPr="007C6677">
        <w:rPr>
          <w:rFonts w:hint="eastAsia"/>
        </w:rPr>
        <w:t xml:space="preserve">생각해 볼 수 </w:t>
      </w:r>
      <w:r w:rsidR="00FF7D76" w:rsidRPr="007C6677">
        <w:rPr>
          <w:rFonts w:hint="eastAsia"/>
        </w:rPr>
        <w:t>있다.</w:t>
      </w:r>
      <w:r w:rsidR="00FF7D76" w:rsidRPr="007C6677">
        <w:t>[7]</w:t>
      </w:r>
      <w:r w:rsidR="00C42D47" w:rsidRPr="007C6677">
        <w:t xml:space="preserve"> </w:t>
      </w:r>
      <w:r w:rsidR="00492832" w:rsidRPr="007C6677">
        <w:rPr>
          <w:rFonts w:hint="eastAsia"/>
        </w:rPr>
        <w:t>이</w:t>
      </w:r>
      <w:r w:rsidR="00224DA9" w:rsidRPr="007C6677">
        <w:rPr>
          <w:rFonts w:hint="eastAsia"/>
        </w:rPr>
        <w:t>러한 에어로졸</w:t>
      </w:r>
      <w:r w:rsidR="00FF7D76" w:rsidRPr="007C6677">
        <w:rPr>
          <w:rFonts w:hint="eastAsia"/>
        </w:rPr>
        <w:t xml:space="preserve"> 및 오염된 환경</w:t>
      </w:r>
      <w:r w:rsidR="00224DA9" w:rsidRPr="007C6677">
        <w:rPr>
          <w:rFonts w:hint="eastAsia"/>
        </w:rPr>
        <w:t>에</w:t>
      </w:r>
      <w:r w:rsidR="00224DA9">
        <w:rPr>
          <w:rFonts w:hint="eastAsia"/>
        </w:rPr>
        <w:t xml:space="preserve"> 의한 전파</w:t>
      </w:r>
      <w:r w:rsidR="00492832">
        <w:rPr>
          <w:rFonts w:hint="eastAsia"/>
        </w:rPr>
        <w:t>에 대해서는</w:t>
      </w:r>
      <w:r w:rsidR="00492832">
        <w:t xml:space="preserve"> </w:t>
      </w:r>
      <w:r w:rsidR="00492832">
        <w:rPr>
          <w:rFonts w:hint="eastAsia"/>
        </w:rPr>
        <w:t xml:space="preserve">추가적인 연구가 </w:t>
      </w:r>
      <w:r w:rsidR="00492832" w:rsidRPr="001C07B2">
        <w:rPr>
          <w:rFonts w:hint="eastAsia"/>
        </w:rPr>
        <w:t>필요할 것</w:t>
      </w:r>
      <w:r w:rsidR="00224DA9" w:rsidRPr="001C07B2">
        <w:rPr>
          <w:rFonts w:hint="eastAsia"/>
        </w:rPr>
        <w:t>이</w:t>
      </w:r>
      <w:r w:rsidR="00492832" w:rsidRPr="001C07B2">
        <w:rPr>
          <w:rFonts w:hint="eastAsia"/>
        </w:rPr>
        <w:t>다.</w:t>
      </w:r>
      <w:r w:rsidR="0070362F" w:rsidRPr="001C07B2">
        <w:t xml:space="preserve"> </w:t>
      </w:r>
    </w:p>
    <w:p w14:paraId="1E869A22" w14:textId="35321B4D" w:rsidR="00B3132D" w:rsidRDefault="00F61A7A" w:rsidP="00D870F7">
      <w:r w:rsidRPr="001C07B2">
        <w:rPr>
          <w:rFonts w:hint="eastAsia"/>
        </w:rPr>
        <w:t xml:space="preserve">우리는 </w:t>
      </w:r>
      <w:r w:rsidR="008F2D4D" w:rsidRPr="001C07B2">
        <w:rPr>
          <w:rFonts w:hint="eastAsia"/>
        </w:rPr>
        <w:t>감염원</w:t>
      </w:r>
      <w:r w:rsidR="008825F4" w:rsidRPr="001C07B2">
        <w:rPr>
          <w:rFonts w:hint="eastAsia"/>
        </w:rPr>
        <w:t>(</w:t>
      </w:r>
      <w:r w:rsidR="008825F4" w:rsidRPr="001C07B2">
        <w:t>Patient zero)</w:t>
      </w:r>
      <w:r w:rsidR="00440DD1" w:rsidRPr="001C07B2">
        <w:rPr>
          <w:rFonts w:hint="eastAsia"/>
        </w:rPr>
        <w:t>을</w:t>
      </w:r>
      <w:r w:rsidR="00024ECC" w:rsidRPr="001C07B2">
        <w:rPr>
          <w:rFonts w:hint="eastAsia"/>
        </w:rPr>
        <w:t xml:space="preserve"> 찾기 위해 </w:t>
      </w:r>
      <w:r w:rsidR="0025701C" w:rsidRPr="001C07B2">
        <w:t>3</w:t>
      </w:r>
      <w:r w:rsidR="0025701C" w:rsidRPr="001C07B2">
        <w:rPr>
          <w:rFonts w:hint="eastAsia"/>
        </w:rPr>
        <w:t>가지의 가설을 설정하였다.</w:t>
      </w:r>
      <w:r w:rsidR="0025701C" w:rsidRPr="001C07B2">
        <w:t xml:space="preserve"> </w:t>
      </w:r>
      <w:r w:rsidR="0025701C" w:rsidRPr="001C07B2">
        <w:rPr>
          <w:rFonts w:hint="eastAsia"/>
        </w:rPr>
        <w:t>첫째로 환자</w:t>
      </w:r>
      <w:r w:rsidR="00322BC5" w:rsidRPr="001C07B2">
        <w:rPr>
          <w:rFonts w:hint="eastAsia"/>
        </w:rPr>
        <w:t>#</w:t>
      </w:r>
      <w:proofErr w:type="gramStart"/>
      <w:r w:rsidR="0025701C" w:rsidRPr="001C07B2">
        <w:rPr>
          <w:rFonts w:hint="eastAsia"/>
        </w:rPr>
        <w:t>1</w:t>
      </w:r>
      <w:r w:rsidR="0025701C" w:rsidRPr="001C07B2">
        <w:t>,</w:t>
      </w:r>
      <w:r w:rsidR="00322BC5" w:rsidRPr="001C07B2">
        <w:t>#</w:t>
      </w:r>
      <w:proofErr w:type="gramEnd"/>
      <w:r w:rsidR="0025701C" w:rsidRPr="001C07B2">
        <w:t>2,</w:t>
      </w:r>
      <w:r w:rsidR="00322BC5" w:rsidRPr="001C07B2">
        <w:t>#</w:t>
      </w:r>
      <w:r w:rsidR="0025701C" w:rsidRPr="001C07B2">
        <w:t>3</w:t>
      </w:r>
      <w:r w:rsidR="0025701C" w:rsidRPr="001C07B2">
        <w:rPr>
          <w:rFonts w:hint="eastAsia"/>
        </w:rPr>
        <w:t xml:space="preserve">들 중 </w:t>
      </w:r>
      <w:proofErr w:type="spellStart"/>
      <w:r w:rsidR="0025701C" w:rsidRPr="001C07B2">
        <w:rPr>
          <w:rFonts w:hint="eastAsia"/>
        </w:rPr>
        <w:t>증상발현일이</w:t>
      </w:r>
      <w:proofErr w:type="spellEnd"/>
      <w:r w:rsidR="0025701C" w:rsidRPr="001C07B2">
        <w:rPr>
          <w:rFonts w:hint="eastAsia"/>
        </w:rPr>
        <w:t xml:space="preserve"> 가능 빠른 환자</w:t>
      </w:r>
      <w:r w:rsidR="00322BC5" w:rsidRPr="001C07B2">
        <w:rPr>
          <w:rFonts w:hint="eastAsia"/>
        </w:rPr>
        <w:t>#</w:t>
      </w:r>
      <w:r w:rsidR="0025701C" w:rsidRPr="001C07B2">
        <w:t>3</w:t>
      </w:r>
      <w:r w:rsidR="008F2D4D" w:rsidRPr="001C07B2">
        <w:rPr>
          <w:rFonts w:hint="eastAsia"/>
        </w:rPr>
        <w:t xml:space="preserve">이 </w:t>
      </w:r>
      <w:r w:rsidR="00440DD1" w:rsidRPr="001C07B2">
        <w:rPr>
          <w:rFonts w:hint="eastAsia"/>
        </w:rPr>
        <w:t>감염원</w:t>
      </w:r>
      <w:r w:rsidR="008825F4" w:rsidRPr="001C07B2">
        <w:rPr>
          <w:rFonts w:hint="eastAsia"/>
        </w:rPr>
        <w:t>(</w:t>
      </w:r>
      <w:r w:rsidR="008825F4" w:rsidRPr="001C07B2">
        <w:t>Patient zero)</w:t>
      </w:r>
      <w:r w:rsidR="008F2D4D" w:rsidRPr="001C07B2">
        <w:rPr>
          <w:rFonts w:hint="eastAsia"/>
        </w:rPr>
        <w:t>이고 그를</w:t>
      </w:r>
      <w:r w:rsidR="0025701C" w:rsidRPr="001C07B2">
        <w:rPr>
          <w:rFonts w:hint="eastAsia"/>
        </w:rPr>
        <w:t xml:space="preserve"> 통한 전파 </w:t>
      </w:r>
      <w:r w:rsidRPr="001C07B2">
        <w:rPr>
          <w:rFonts w:hint="eastAsia"/>
        </w:rPr>
        <w:t>가능성이다.</w:t>
      </w:r>
      <w:r w:rsidRPr="001C07B2">
        <w:t xml:space="preserve"> </w:t>
      </w:r>
      <w:r w:rsidR="008F2D4D" w:rsidRPr="001C07B2">
        <w:rPr>
          <w:rFonts w:hint="eastAsia"/>
        </w:rPr>
        <w:t>대만</w:t>
      </w:r>
      <w:r w:rsidRPr="001C07B2">
        <w:rPr>
          <w:rFonts w:hint="eastAsia"/>
        </w:rPr>
        <w:t>의 연구에 따르면[</w:t>
      </w:r>
      <w:r w:rsidRPr="001C07B2">
        <w:t xml:space="preserve">13], </w:t>
      </w:r>
      <w:r w:rsidRPr="001C07B2">
        <w:rPr>
          <w:rFonts w:hint="eastAsia"/>
        </w:rPr>
        <w:t>증상발현 1</w:t>
      </w:r>
      <w:r w:rsidRPr="001C07B2">
        <w:t>~</w:t>
      </w:r>
      <w:r w:rsidR="00A8634A" w:rsidRPr="001C07B2">
        <w:t>4</w:t>
      </w:r>
      <w:r w:rsidRPr="001C07B2">
        <w:rPr>
          <w:rFonts w:hint="eastAsia"/>
        </w:rPr>
        <w:t>일 이전부터 전파력이 있다.</w:t>
      </w:r>
      <w:r w:rsidRPr="001C07B2">
        <w:t xml:space="preserve"> </w:t>
      </w:r>
      <w:r w:rsidRPr="001C07B2">
        <w:rPr>
          <w:rFonts w:hint="eastAsia"/>
        </w:rPr>
        <w:t>따라서</w:t>
      </w:r>
      <w:r w:rsidRPr="001C07B2">
        <w:t xml:space="preserve"> </w:t>
      </w:r>
      <w:r w:rsidRPr="001C07B2">
        <w:rPr>
          <w:rFonts w:hint="eastAsia"/>
        </w:rPr>
        <w:t>환자</w:t>
      </w:r>
      <w:r w:rsidR="00B40A35" w:rsidRPr="001C07B2">
        <w:rPr>
          <w:rFonts w:hint="eastAsia"/>
        </w:rPr>
        <w:t>#</w:t>
      </w:r>
      <w:r w:rsidRPr="001C07B2">
        <w:rPr>
          <w:rFonts w:hint="eastAsia"/>
        </w:rPr>
        <w:t>3의</w:t>
      </w:r>
      <w:r w:rsidRPr="001C07B2">
        <w:t xml:space="preserve"> </w:t>
      </w:r>
      <w:r w:rsidRPr="001C07B2">
        <w:rPr>
          <w:rFonts w:hint="eastAsia"/>
        </w:rPr>
        <w:t xml:space="preserve">전파가능일은 </w:t>
      </w:r>
      <w:proofErr w:type="spellStart"/>
      <w:r w:rsidRPr="001C07B2">
        <w:rPr>
          <w:rFonts w:hint="eastAsia"/>
        </w:rPr>
        <w:t>증상발현일</w:t>
      </w:r>
      <w:proofErr w:type="spellEnd"/>
      <w:r w:rsidRPr="001C07B2">
        <w:rPr>
          <w:rFonts w:hint="eastAsia"/>
        </w:rPr>
        <w:t xml:space="preserve"> </w:t>
      </w:r>
      <w:r w:rsidR="008F2D4D" w:rsidRPr="001C07B2">
        <w:rPr>
          <w:rFonts w:hint="eastAsia"/>
        </w:rPr>
        <w:t xml:space="preserve">최소 </w:t>
      </w:r>
      <w:r w:rsidRPr="001C07B2">
        <w:t>3</w:t>
      </w:r>
      <w:r w:rsidRPr="001C07B2">
        <w:rPr>
          <w:rFonts w:hint="eastAsia"/>
        </w:rPr>
        <w:t>월2</w:t>
      </w:r>
      <w:r w:rsidR="00A8634A" w:rsidRPr="001C07B2">
        <w:t>2</w:t>
      </w:r>
      <w:r w:rsidRPr="001C07B2">
        <w:rPr>
          <w:rFonts w:hint="eastAsia"/>
        </w:rPr>
        <w:t>일(</w:t>
      </w:r>
      <w:proofErr w:type="spellStart"/>
      <w:r w:rsidRPr="001C07B2">
        <w:rPr>
          <w:rFonts w:hint="eastAsia"/>
        </w:rPr>
        <w:t>증상발현일</w:t>
      </w:r>
      <w:proofErr w:type="spellEnd"/>
      <w:r w:rsidRPr="001C07B2">
        <w:t>:26</w:t>
      </w:r>
      <w:r w:rsidRPr="001C07B2">
        <w:rPr>
          <w:rFonts w:hint="eastAsia"/>
        </w:rPr>
        <w:t>일)</w:t>
      </w:r>
      <w:r w:rsidRPr="001C07B2">
        <w:t xml:space="preserve"> </w:t>
      </w:r>
      <w:r w:rsidRPr="001C07B2">
        <w:rPr>
          <w:rFonts w:hint="eastAsia"/>
        </w:rPr>
        <w:t>이후이</w:t>
      </w:r>
      <w:r w:rsidR="008F2D4D" w:rsidRPr="001C07B2">
        <w:rPr>
          <w:rFonts w:hint="eastAsia"/>
        </w:rPr>
        <w:t>기에 가능성이 낮다.</w:t>
      </w:r>
      <w:r w:rsidRPr="001C07B2">
        <w:rPr>
          <w:rFonts w:hint="eastAsia"/>
        </w:rPr>
        <w:t xml:space="preserve"> </w:t>
      </w:r>
      <w:r w:rsidR="0025701C" w:rsidRPr="001C07B2">
        <w:rPr>
          <w:rFonts w:hint="eastAsia"/>
        </w:rPr>
        <w:t xml:space="preserve">둘째로 </w:t>
      </w:r>
      <w:r w:rsidR="008F2D4D" w:rsidRPr="001C07B2">
        <w:rPr>
          <w:rFonts w:hint="eastAsia"/>
        </w:rPr>
        <w:t>환자</w:t>
      </w:r>
      <w:r w:rsidR="00B40A35" w:rsidRPr="001C07B2">
        <w:rPr>
          <w:rFonts w:hint="eastAsia"/>
        </w:rPr>
        <w:t>#</w:t>
      </w:r>
      <w:proofErr w:type="gramStart"/>
      <w:r w:rsidR="008F2D4D" w:rsidRPr="001C07B2">
        <w:rPr>
          <w:rFonts w:hint="eastAsia"/>
        </w:rPr>
        <w:t>1</w:t>
      </w:r>
      <w:r w:rsidR="008F2D4D" w:rsidRPr="001C07B2">
        <w:t>,</w:t>
      </w:r>
      <w:r w:rsidR="00B40A35" w:rsidRPr="001C07B2">
        <w:t>#</w:t>
      </w:r>
      <w:proofErr w:type="gramEnd"/>
      <w:r w:rsidR="008F2D4D" w:rsidRPr="001C07B2">
        <w:t>2,</w:t>
      </w:r>
      <w:r w:rsidR="00B40A35" w:rsidRPr="001C07B2">
        <w:t>#</w:t>
      </w:r>
      <w:r w:rsidR="008F2D4D" w:rsidRPr="001C07B2">
        <w:t>3</w:t>
      </w:r>
      <w:r w:rsidR="008F2D4D" w:rsidRPr="001C07B2">
        <w:rPr>
          <w:rFonts w:hint="eastAsia"/>
        </w:rPr>
        <w:t xml:space="preserve">이 </w:t>
      </w:r>
      <w:r w:rsidRPr="001C07B2">
        <w:rPr>
          <w:rFonts w:hint="eastAsia"/>
        </w:rPr>
        <w:t>각자 다른 경로로 감염되었을 가능성이다.</w:t>
      </w:r>
      <w:r w:rsidRPr="001C07B2">
        <w:t xml:space="preserve"> </w:t>
      </w:r>
      <w:proofErr w:type="spellStart"/>
      <w:r w:rsidRPr="001C07B2">
        <w:rPr>
          <w:rFonts w:hint="eastAsia"/>
        </w:rPr>
        <w:t>집단</w:t>
      </w:r>
      <w:r w:rsidR="00A8634A" w:rsidRPr="001C07B2">
        <w:rPr>
          <w:rFonts w:hint="eastAsia"/>
        </w:rPr>
        <w:t>발병</w:t>
      </w:r>
      <w:proofErr w:type="spellEnd"/>
      <w:r w:rsidR="00A8634A" w:rsidRPr="001C07B2">
        <w:rPr>
          <w:rFonts w:hint="eastAsia"/>
        </w:rPr>
        <w:t xml:space="preserve"> </w:t>
      </w:r>
      <w:r w:rsidRPr="001C07B2">
        <w:rPr>
          <w:rFonts w:hint="eastAsia"/>
        </w:rPr>
        <w:t xml:space="preserve">조사를 통해 </w:t>
      </w:r>
      <w:proofErr w:type="spellStart"/>
      <w:r w:rsidRPr="001C07B2">
        <w:rPr>
          <w:rFonts w:hint="eastAsia"/>
        </w:rPr>
        <w:t>확진된</w:t>
      </w:r>
      <w:proofErr w:type="spellEnd"/>
      <w:r w:rsidRPr="001C07B2">
        <w:rPr>
          <w:rFonts w:hint="eastAsia"/>
        </w:rPr>
        <w:t xml:space="preserve"> 환자</w:t>
      </w:r>
      <w:r w:rsidR="00B40A35" w:rsidRPr="001C07B2">
        <w:rPr>
          <w:rFonts w:hint="eastAsia"/>
        </w:rPr>
        <w:t>#</w:t>
      </w:r>
      <w:r w:rsidRPr="001C07B2">
        <w:rPr>
          <w:rFonts w:hint="eastAsia"/>
        </w:rPr>
        <w:t>2를 제외하고 환자</w:t>
      </w:r>
      <w:r w:rsidR="00B40A35" w:rsidRPr="001C07B2">
        <w:rPr>
          <w:rFonts w:hint="eastAsia"/>
        </w:rPr>
        <w:t>#</w:t>
      </w:r>
      <w:proofErr w:type="gramStart"/>
      <w:r w:rsidRPr="001C07B2">
        <w:rPr>
          <w:rFonts w:hint="eastAsia"/>
        </w:rPr>
        <w:t>1</w:t>
      </w:r>
      <w:r w:rsidRPr="001C07B2">
        <w:t>,</w:t>
      </w:r>
      <w:r w:rsidR="00B40A35" w:rsidRPr="001C07B2">
        <w:t>#</w:t>
      </w:r>
      <w:proofErr w:type="gramEnd"/>
      <w:r w:rsidRPr="001C07B2">
        <w:t>3</w:t>
      </w:r>
      <w:r w:rsidRPr="001C07B2">
        <w:rPr>
          <w:rFonts w:hint="eastAsia"/>
        </w:rPr>
        <w:t xml:space="preserve">의 </w:t>
      </w:r>
      <w:proofErr w:type="spellStart"/>
      <w:r w:rsidRPr="001C07B2">
        <w:rPr>
          <w:rFonts w:hint="eastAsia"/>
        </w:rPr>
        <w:t>증상발현일</w:t>
      </w:r>
      <w:proofErr w:type="spellEnd"/>
      <w:r w:rsidRPr="001C07B2">
        <w:rPr>
          <w:rFonts w:hint="eastAsia"/>
        </w:rPr>
        <w:t xml:space="preserve"> </w:t>
      </w:r>
      <w:r w:rsidR="00F92485" w:rsidRPr="001C07B2">
        <w:t>7</w:t>
      </w:r>
      <w:r w:rsidRPr="001C07B2">
        <w:rPr>
          <w:rFonts w:hint="eastAsia"/>
        </w:rPr>
        <w:t>일</w:t>
      </w:r>
      <w:r w:rsidR="00F22FFB" w:rsidRPr="001C07B2">
        <w:rPr>
          <w:rFonts w:hint="eastAsia"/>
        </w:rPr>
        <w:t xml:space="preserve"> </w:t>
      </w:r>
      <w:r w:rsidRPr="001C07B2">
        <w:rPr>
          <w:rFonts w:hint="eastAsia"/>
        </w:rPr>
        <w:t>이전</w:t>
      </w:r>
      <w:r w:rsidR="00F22FFB" w:rsidRPr="001C07B2">
        <w:rPr>
          <w:rFonts w:hint="eastAsia"/>
        </w:rPr>
        <w:t>(</w:t>
      </w:r>
      <w:r w:rsidR="008F2D4D" w:rsidRPr="001C07B2">
        <w:rPr>
          <w:rFonts w:hint="eastAsia"/>
        </w:rPr>
        <w:t>중국</w:t>
      </w:r>
      <w:r w:rsidR="00F22FFB" w:rsidRPr="001C07B2">
        <w:rPr>
          <w:rFonts w:hint="eastAsia"/>
        </w:rPr>
        <w:t>의 연구[</w:t>
      </w:r>
      <w:r w:rsidR="00F22FFB" w:rsidRPr="001C07B2">
        <w:t>3]</w:t>
      </w:r>
      <w:r w:rsidR="00F22FFB" w:rsidRPr="001C07B2">
        <w:rPr>
          <w:rFonts w:hint="eastAsia"/>
        </w:rPr>
        <w:t xml:space="preserve">에 따르면 </w:t>
      </w:r>
      <w:proofErr w:type="spellStart"/>
      <w:r w:rsidR="00F22FFB" w:rsidRPr="001C07B2">
        <w:rPr>
          <w:rFonts w:hint="eastAsia"/>
        </w:rPr>
        <w:t>평균잠복기는</w:t>
      </w:r>
      <w:proofErr w:type="spellEnd"/>
      <w:r w:rsidR="00F22FFB" w:rsidRPr="001C07B2">
        <w:rPr>
          <w:rFonts w:hint="eastAsia"/>
        </w:rPr>
        <w:t xml:space="preserve"> </w:t>
      </w:r>
      <w:r w:rsidR="00F22FFB" w:rsidRPr="001C07B2">
        <w:t>4.8</w:t>
      </w:r>
      <w:r w:rsidR="00F22FFB" w:rsidRPr="001C07B2">
        <w:rPr>
          <w:rFonts w:hint="eastAsia"/>
        </w:rPr>
        <w:t>일</w:t>
      </w:r>
      <w:r w:rsidR="00F22FFB" w:rsidRPr="001C07B2">
        <w:t>)</w:t>
      </w:r>
      <w:r w:rsidRPr="001C07B2">
        <w:rPr>
          <w:rFonts w:hint="eastAsia"/>
        </w:rPr>
        <w:t xml:space="preserve"> </w:t>
      </w:r>
      <w:proofErr w:type="spellStart"/>
      <w:r w:rsidRPr="001C07B2">
        <w:rPr>
          <w:rFonts w:hint="eastAsia"/>
        </w:rPr>
        <w:t>방문지</w:t>
      </w:r>
      <w:proofErr w:type="spellEnd"/>
      <w:r w:rsidR="008F2D4D" w:rsidRPr="001C07B2">
        <w:rPr>
          <w:rFonts w:hint="eastAsia"/>
        </w:rPr>
        <w:t>(목욕탕</w:t>
      </w:r>
      <w:r w:rsidR="006A5300" w:rsidRPr="001C07B2">
        <w:rPr>
          <w:rFonts w:hint="eastAsia"/>
        </w:rPr>
        <w:t>A</w:t>
      </w:r>
      <w:r w:rsidR="005F1791" w:rsidRPr="001C07B2">
        <w:rPr>
          <w:rFonts w:hint="eastAsia"/>
        </w:rPr>
        <w:t>를</w:t>
      </w:r>
      <w:r w:rsidR="008F2D4D" w:rsidRPr="001C07B2">
        <w:rPr>
          <w:rFonts w:hint="eastAsia"/>
        </w:rPr>
        <w:t xml:space="preserve"> 제외한</w:t>
      </w:r>
      <w:r w:rsidR="008F2D4D" w:rsidRPr="001C07B2">
        <w:t>)</w:t>
      </w:r>
      <w:r w:rsidR="00621EDD" w:rsidRPr="001C07B2">
        <w:rPr>
          <w:rFonts w:hint="eastAsia"/>
        </w:rPr>
        <w:t>에서</w:t>
      </w:r>
      <w:r w:rsidRPr="001C07B2">
        <w:rPr>
          <w:rFonts w:hint="eastAsia"/>
        </w:rPr>
        <w:t xml:space="preserve">의 </w:t>
      </w:r>
      <w:r w:rsidR="00355427" w:rsidRPr="001C07B2">
        <w:rPr>
          <w:rFonts w:hint="eastAsia"/>
        </w:rPr>
        <w:t>심층역학</w:t>
      </w:r>
      <w:r w:rsidRPr="001C07B2">
        <w:rPr>
          <w:rFonts w:hint="eastAsia"/>
        </w:rPr>
        <w:t>조사</w:t>
      </w:r>
      <w:r w:rsidR="00355427" w:rsidRPr="001C07B2">
        <w:rPr>
          <w:rFonts w:hint="eastAsia"/>
        </w:rPr>
        <w:t>(감염원 조사)</w:t>
      </w:r>
      <w:r w:rsidRPr="001C07B2">
        <w:rPr>
          <w:rFonts w:hint="eastAsia"/>
        </w:rPr>
        <w:t xml:space="preserve">를 </w:t>
      </w:r>
      <w:r w:rsidR="00785A99" w:rsidRPr="001C07B2">
        <w:rPr>
          <w:rFonts w:hint="eastAsia"/>
        </w:rPr>
        <w:t>진행하였</w:t>
      </w:r>
      <w:r w:rsidR="00F92485" w:rsidRPr="001C07B2">
        <w:rPr>
          <w:rFonts w:hint="eastAsia"/>
        </w:rPr>
        <w:t>다.</w:t>
      </w:r>
      <w:r w:rsidR="00F92485" w:rsidRPr="001C07B2">
        <w:t xml:space="preserve"> </w:t>
      </w:r>
      <w:r w:rsidR="00355427" w:rsidRPr="001C07B2">
        <w:rPr>
          <w:rFonts w:hint="eastAsia"/>
        </w:rPr>
        <w:t xml:space="preserve">심층역학조사결과 </w:t>
      </w:r>
      <w:r w:rsidR="00F92485" w:rsidRPr="001C07B2">
        <w:rPr>
          <w:rFonts w:hint="eastAsia"/>
        </w:rPr>
        <w:t>설정된</w:t>
      </w:r>
      <w:r w:rsidRPr="001C07B2">
        <w:rPr>
          <w:rFonts w:hint="eastAsia"/>
        </w:rPr>
        <w:t xml:space="preserve"> </w:t>
      </w:r>
      <w:r w:rsidR="008825F4" w:rsidRPr="001C07B2">
        <w:rPr>
          <w:rFonts w:hint="eastAsia"/>
        </w:rPr>
        <w:t xml:space="preserve">감염원 </w:t>
      </w:r>
      <w:proofErr w:type="spellStart"/>
      <w:r w:rsidRPr="001C07B2">
        <w:rPr>
          <w:rFonts w:hint="eastAsia"/>
        </w:rPr>
        <w:t>의심자</w:t>
      </w:r>
      <w:proofErr w:type="spellEnd"/>
      <w:r w:rsidR="008825F4" w:rsidRPr="001C07B2">
        <w:rPr>
          <w:rFonts w:hint="eastAsia"/>
        </w:rPr>
        <w:t>(</w:t>
      </w:r>
      <w:r w:rsidR="008825F4" w:rsidRPr="001C07B2">
        <w:t>Suspected patient zero)</w:t>
      </w:r>
      <w:r w:rsidRPr="001C07B2">
        <w:rPr>
          <w:rFonts w:hint="eastAsia"/>
        </w:rPr>
        <w:t xml:space="preserve">에 대한 역학조사 및 </w:t>
      </w:r>
      <w:proofErr w:type="spellStart"/>
      <w:r w:rsidRPr="001C07B2">
        <w:rPr>
          <w:rFonts w:hint="eastAsia"/>
        </w:rPr>
        <w:t>확진검사</w:t>
      </w:r>
      <w:proofErr w:type="spellEnd"/>
      <w:r w:rsidRPr="001C07B2">
        <w:rPr>
          <w:rFonts w:hint="eastAsia"/>
        </w:rPr>
        <w:t xml:space="preserve"> 진행하였</w:t>
      </w:r>
      <w:r w:rsidR="00785A99" w:rsidRPr="001C07B2">
        <w:rPr>
          <w:rFonts w:hint="eastAsia"/>
        </w:rPr>
        <w:t>으나</w:t>
      </w:r>
      <w:r w:rsidR="00F22FFB" w:rsidRPr="001C07B2">
        <w:rPr>
          <w:rFonts w:hint="eastAsia"/>
        </w:rPr>
        <w:t xml:space="preserve"> </w:t>
      </w:r>
      <w:r w:rsidR="00F92485" w:rsidRPr="001C07B2">
        <w:rPr>
          <w:rFonts w:hint="eastAsia"/>
        </w:rPr>
        <w:t xml:space="preserve">전부 음성판정을 받았고 역학적으로 </w:t>
      </w:r>
      <w:r w:rsidR="00F22FFB" w:rsidRPr="001C07B2">
        <w:rPr>
          <w:rFonts w:hint="eastAsia"/>
        </w:rPr>
        <w:t>특이사항은 없었</w:t>
      </w:r>
      <w:r w:rsidR="008F2D4D" w:rsidRPr="001C07B2">
        <w:rPr>
          <w:rFonts w:hint="eastAsia"/>
        </w:rPr>
        <w:t>기에 가능성이 낮다고 판단하였다</w:t>
      </w:r>
      <w:r w:rsidR="008F2D4D" w:rsidRPr="001C07B2">
        <w:t>.</w:t>
      </w:r>
      <w:r w:rsidR="00F22FFB" w:rsidRPr="001C07B2">
        <w:t xml:space="preserve"> </w:t>
      </w:r>
      <w:r w:rsidR="00F92485" w:rsidRPr="001C07B2">
        <w:rPr>
          <w:rFonts w:hint="eastAsia"/>
        </w:rPr>
        <w:t xml:space="preserve">그래서 </w:t>
      </w:r>
      <w:r w:rsidR="00621EDD" w:rsidRPr="001C07B2">
        <w:rPr>
          <w:rFonts w:hint="eastAsia"/>
        </w:rPr>
        <w:t xml:space="preserve">셋째로 </w:t>
      </w:r>
      <w:r w:rsidR="00F92485" w:rsidRPr="001C07B2">
        <w:rPr>
          <w:rFonts w:hint="eastAsia"/>
        </w:rPr>
        <w:t>우리는</w:t>
      </w:r>
      <w:r w:rsidR="00785A99" w:rsidRPr="001C07B2">
        <w:rPr>
          <w:rFonts w:hint="eastAsia"/>
        </w:rPr>
        <w:t xml:space="preserve"> </w:t>
      </w:r>
      <w:r w:rsidR="00F22FFB" w:rsidRPr="001C07B2">
        <w:rPr>
          <w:rFonts w:hint="eastAsia"/>
        </w:rPr>
        <w:t>환자</w:t>
      </w:r>
      <w:r w:rsidR="00B40A35" w:rsidRPr="001C07B2">
        <w:rPr>
          <w:rFonts w:hint="eastAsia"/>
        </w:rPr>
        <w:t>#</w:t>
      </w:r>
      <w:proofErr w:type="gramStart"/>
      <w:r w:rsidR="00F22FFB" w:rsidRPr="001C07B2">
        <w:rPr>
          <w:rFonts w:hint="eastAsia"/>
        </w:rPr>
        <w:t>1</w:t>
      </w:r>
      <w:r w:rsidR="00F22FFB" w:rsidRPr="001C07B2">
        <w:t>,</w:t>
      </w:r>
      <w:r w:rsidR="00B40A35" w:rsidRPr="001C07B2">
        <w:t>#</w:t>
      </w:r>
      <w:proofErr w:type="gramEnd"/>
      <w:r w:rsidR="00F22FFB" w:rsidRPr="001C07B2">
        <w:t>2,</w:t>
      </w:r>
      <w:r w:rsidR="00B40A35" w:rsidRPr="001C07B2">
        <w:t>#</w:t>
      </w:r>
      <w:r w:rsidR="00F22FFB" w:rsidRPr="001C07B2">
        <w:t>3</w:t>
      </w:r>
      <w:r w:rsidR="00F22FFB" w:rsidRPr="001C07B2">
        <w:rPr>
          <w:rFonts w:hint="eastAsia"/>
        </w:rPr>
        <w:t xml:space="preserve">이 </w:t>
      </w:r>
      <w:r w:rsidR="00F92485" w:rsidRPr="001C07B2">
        <w:rPr>
          <w:rFonts w:hint="eastAsia"/>
        </w:rPr>
        <w:t xml:space="preserve">유일하게 </w:t>
      </w:r>
      <w:r w:rsidR="00F22FFB" w:rsidRPr="001C07B2">
        <w:rPr>
          <w:rFonts w:hint="eastAsia"/>
        </w:rPr>
        <w:t xml:space="preserve">동일한 시간대에 방문한 </w:t>
      </w:r>
      <w:r w:rsidR="008F2D4D" w:rsidRPr="001C07B2">
        <w:rPr>
          <w:rFonts w:hint="eastAsia"/>
        </w:rPr>
        <w:t xml:space="preserve">장소인 </w:t>
      </w:r>
      <w:r w:rsidR="0025701C" w:rsidRPr="001C07B2">
        <w:rPr>
          <w:rFonts w:hint="eastAsia"/>
        </w:rPr>
        <w:t>목욕탕</w:t>
      </w:r>
      <w:r w:rsidR="006A5300" w:rsidRPr="001C07B2">
        <w:rPr>
          <w:rFonts w:hint="eastAsia"/>
        </w:rPr>
        <w:t>A</w:t>
      </w:r>
      <w:r w:rsidR="005F1791" w:rsidRPr="001C07B2">
        <w:t>(</w:t>
      </w:r>
      <w:r w:rsidR="005F1791" w:rsidRPr="001C07B2">
        <w:rPr>
          <w:rFonts w:hint="eastAsia"/>
        </w:rPr>
        <w:t>여)</w:t>
      </w:r>
      <w:r w:rsidR="00785A99" w:rsidRPr="001C07B2">
        <w:rPr>
          <w:rFonts w:hint="eastAsia"/>
        </w:rPr>
        <w:t>에서</w:t>
      </w:r>
      <w:r w:rsidR="0025701C" w:rsidRPr="001C07B2">
        <w:rPr>
          <w:rFonts w:hint="eastAsia"/>
        </w:rPr>
        <w:t xml:space="preserve"> 알 수 없는 공</w:t>
      </w:r>
      <w:r w:rsidR="008F2D4D" w:rsidRPr="001C07B2">
        <w:rPr>
          <w:rFonts w:hint="eastAsia"/>
        </w:rPr>
        <w:t>통 감염원</w:t>
      </w:r>
      <w:r w:rsidR="00355427" w:rsidRPr="001C07B2">
        <w:rPr>
          <w:rFonts w:hint="eastAsia"/>
        </w:rPr>
        <w:t>(</w:t>
      </w:r>
      <w:r w:rsidR="00355427" w:rsidRPr="001C07B2">
        <w:t>Patient zero)</w:t>
      </w:r>
      <w:r w:rsidR="0025701C" w:rsidRPr="001C07B2">
        <w:rPr>
          <w:rFonts w:hint="eastAsia"/>
        </w:rPr>
        <w:t>에 의해 감염되었을 것이라 추정하였다.</w:t>
      </w:r>
      <w:r w:rsidR="00024ECC" w:rsidRPr="001C07B2">
        <w:rPr>
          <w:rFonts w:hint="eastAsia"/>
        </w:rPr>
        <w:t xml:space="preserve"> </w:t>
      </w:r>
      <w:r w:rsidR="00785A99" w:rsidRPr="001C07B2">
        <w:rPr>
          <w:rFonts w:hint="eastAsia"/>
        </w:rPr>
        <w:t>따라서</w:t>
      </w:r>
      <w:r w:rsidR="00785A99">
        <w:rPr>
          <w:rFonts w:hint="eastAsia"/>
        </w:rPr>
        <w:t xml:space="preserve"> </w:t>
      </w:r>
      <w:r w:rsidR="0070362F">
        <w:rPr>
          <w:rFonts w:hint="eastAsia"/>
        </w:rPr>
        <w:t>목욕탕</w:t>
      </w:r>
      <w:r w:rsidR="00D203C3">
        <w:rPr>
          <w:rFonts w:hint="eastAsia"/>
        </w:rPr>
        <w:t>A</w:t>
      </w:r>
      <w:r w:rsidR="005F1791">
        <w:t>(</w:t>
      </w:r>
      <w:r w:rsidR="005F1791">
        <w:rPr>
          <w:rFonts w:hint="eastAsia"/>
        </w:rPr>
        <w:t>여)</w:t>
      </w:r>
      <w:r w:rsidR="00785A99">
        <w:rPr>
          <w:rFonts w:hint="eastAsia"/>
        </w:rPr>
        <w:t>내</w:t>
      </w:r>
      <w:r w:rsidR="0070362F">
        <w:rPr>
          <w:rFonts w:hint="eastAsia"/>
        </w:rPr>
        <w:t xml:space="preserve"> 감염원</w:t>
      </w:r>
      <w:r w:rsidR="00355427" w:rsidRPr="00355427">
        <w:rPr>
          <w:rFonts w:hint="eastAsia"/>
        </w:rPr>
        <w:t>(</w:t>
      </w:r>
      <w:r w:rsidR="00355427" w:rsidRPr="00355427">
        <w:t>Patient zero)</w:t>
      </w:r>
      <w:r w:rsidR="0070362F">
        <w:rPr>
          <w:rFonts w:hint="eastAsia"/>
        </w:rPr>
        <w:t xml:space="preserve">을 파악하기위한 </w:t>
      </w:r>
      <w:r w:rsidR="00785A99">
        <w:rPr>
          <w:rFonts w:hint="eastAsia"/>
        </w:rPr>
        <w:t>조사</w:t>
      </w:r>
      <w:r w:rsidR="0070362F">
        <w:rPr>
          <w:rFonts w:hint="eastAsia"/>
        </w:rPr>
        <w:t>를</w:t>
      </w:r>
      <w:r w:rsidR="0070362F">
        <w:t xml:space="preserve"> </w:t>
      </w:r>
      <w:r w:rsidR="0070362F">
        <w:rPr>
          <w:rFonts w:hint="eastAsia"/>
        </w:rPr>
        <w:t>진행하</w:t>
      </w:r>
      <w:r w:rsidR="00785A99">
        <w:rPr>
          <w:rFonts w:hint="eastAsia"/>
        </w:rPr>
        <w:t>였다.</w:t>
      </w:r>
      <w:r w:rsidR="0050180A">
        <w:t xml:space="preserve"> </w:t>
      </w:r>
      <w:r w:rsidR="0070362F">
        <w:rPr>
          <w:rFonts w:hint="eastAsia"/>
          <w:szCs w:val="20"/>
        </w:rPr>
        <w:t>코로나1</w:t>
      </w:r>
      <w:r w:rsidR="0070362F">
        <w:rPr>
          <w:szCs w:val="20"/>
        </w:rPr>
        <w:t>9</w:t>
      </w:r>
      <w:r w:rsidR="0070362F">
        <w:rPr>
          <w:rFonts w:hint="eastAsia"/>
          <w:szCs w:val="20"/>
        </w:rPr>
        <w:t xml:space="preserve">의 </w:t>
      </w:r>
      <w:proofErr w:type="spellStart"/>
      <w:r w:rsidR="0070362F">
        <w:rPr>
          <w:rFonts w:hint="eastAsia"/>
          <w:szCs w:val="20"/>
        </w:rPr>
        <w:t>확진검사인</w:t>
      </w:r>
      <w:proofErr w:type="spellEnd"/>
      <w:r w:rsidR="0070362F">
        <w:rPr>
          <w:rFonts w:hint="eastAsia"/>
          <w:szCs w:val="20"/>
        </w:rPr>
        <w:t xml:space="preserve"> </w:t>
      </w:r>
      <w:r w:rsidR="0070362F">
        <w:rPr>
          <w:szCs w:val="20"/>
        </w:rPr>
        <w:t>RT-PCR</w:t>
      </w:r>
      <w:r w:rsidR="0070362F">
        <w:rPr>
          <w:rFonts w:hint="eastAsia"/>
          <w:szCs w:val="20"/>
        </w:rPr>
        <w:t xml:space="preserve">의 경우 </w:t>
      </w:r>
      <w:proofErr w:type="spellStart"/>
      <w:r w:rsidR="0070362F">
        <w:rPr>
          <w:rFonts w:hint="eastAsia"/>
          <w:szCs w:val="20"/>
        </w:rPr>
        <w:t>양성률이</w:t>
      </w:r>
      <w:proofErr w:type="spellEnd"/>
      <w:r w:rsidR="0070362F">
        <w:rPr>
          <w:rFonts w:hint="eastAsia"/>
          <w:szCs w:val="20"/>
        </w:rPr>
        <w:t xml:space="preserve"> </w:t>
      </w:r>
      <w:r w:rsidR="00B4027A">
        <w:rPr>
          <w:rFonts w:hint="eastAsia"/>
          <w:szCs w:val="20"/>
        </w:rPr>
        <w:t xml:space="preserve">증상발현 후 </w:t>
      </w:r>
      <w:r w:rsidR="0070362F">
        <w:rPr>
          <w:szCs w:val="20"/>
        </w:rPr>
        <w:t>1</w:t>
      </w:r>
      <w:r w:rsidR="0070362F">
        <w:rPr>
          <w:rFonts w:hint="eastAsia"/>
          <w:szCs w:val="20"/>
        </w:rPr>
        <w:t>주차</w:t>
      </w:r>
      <w:r w:rsidR="00B4027A">
        <w:rPr>
          <w:rFonts w:hint="eastAsia"/>
          <w:szCs w:val="20"/>
        </w:rPr>
        <w:t>내에</w:t>
      </w:r>
      <w:r w:rsidR="0070362F">
        <w:rPr>
          <w:rFonts w:hint="eastAsia"/>
          <w:szCs w:val="20"/>
        </w:rPr>
        <w:t xml:space="preserve"> 가장 높고 점차 </w:t>
      </w:r>
      <w:r w:rsidR="0070362F" w:rsidRPr="007C6677">
        <w:rPr>
          <w:rFonts w:hint="eastAsia"/>
          <w:szCs w:val="20"/>
        </w:rPr>
        <w:t xml:space="preserve">감소하여 3주 이후 </w:t>
      </w:r>
      <w:r w:rsidR="00224DA9" w:rsidRPr="007C6677">
        <w:rPr>
          <w:rFonts w:hint="eastAsia"/>
          <w:szCs w:val="20"/>
        </w:rPr>
        <w:t xml:space="preserve">대부분 </w:t>
      </w:r>
      <w:r w:rsidR="0070362F" w:rsidRPr="007C6677">
        <w:rPr>
          <w:rFonts w:hint="eastAsia"/>
          <w:szCs w:val="20"/>
        </w:rPr>
        <w:t xml:space="preserve">음전 </w:t>
      </w:r>
      <w:r w:rsidR="00F65988" w:rsidRPr="007C6677">
        <w:rPr>
          <w:rFonts w:hint="eastAsia"/>
          <w:szCs w:val="20"/>
        </w:rPr>
        <w:t>되며,</w:t>
      </w:r>
      <w:r w:rsidR="0070362F" w:rsidRPr="007C6677">
        <w:rPr>
          <w:rFonts w:hint="eastAsia"/>
          <w:szCs w:val="20"/>
        </w:rPr>
        <w:t xml:space="preserve"> </w:t>
      </w:r>
      <w:proofErr w:type="spellStart"/>
      <w:r w:rsidR="0070362F" w:rsidRPr="007C6677">
        <w:rPr>
          <w:rFonts w:hint="eastAsia"/>
          <w:szCs w:val="20"/>
        </w:rPr>
        <w:t>상기도검체의</w:t>
      </w:r>
      <w:proofErr w:type="spellEnd"/>
      <w:r w:rsidR="0070362F" w:rsidRPr="007C6677">
        <w:rPr>
          <w:rFonts w:hint="eastAsia"/>
          <w:szCs w:val="20"/>
        </w:rPr>
        <w:t xml:space="preserve"> 경우 </w:t>
      </w:r>
      <w:r w:rsidR="00224DA9" w:rsidRPr="007C6677">
        <w:rPr>
          <w:rFonts w:hint="eastAsia"/>
          <w:szCs w:val="20"/>
        </w:rPr>
        <w:t>하기도</w:t>
      </w:r>
      <w:r w:rsidR="00224DA9" w:rsidRPr="007C6677">
        <w:rPr>
          <w:szCs w:val="20"/>
        </w:rPr>
        <w:t>(</w:t>
      </w:r>
      <w:r w:rsidR="0070362F" w:rsidRPr="007C6677">
        <w:rPr>
          <w:rFonts w:hint="eastAsia"/>
          <w:szCs w:val="20"/>
        </w:rPr>
        <w:t>객담</w:t>
      </w:r>
      <w:r w:rsidR="00224DA9" w:rsidRPr="007C6677">
        <w:rPr>
          <w:rFonts w:hint="eastAsia"/>
          <w:szCs w:val="20"/>
        </w:rPr>
        <w:t>)</w:t>
      </w:r>
      <w:r w:rsidR="0070362F" w:rsidRPr="007C6677">
        <w:rPr>
          <w:rFonts w:hint="eastAsia"/>
          <w:szCs w:val="20"/>
        </w:rPr>
        <w:t xml:space="preserve">검체보다 더 빠르게 음전 되는 </w:t>
      </w:r>
      <w:r w:rsidR="00243338" w:rsidRPr="007C6677">
        <w:rPr>
          <w:rFonts w:hint="eastAsia"/>
          <w:szCs w:val="20"/>
        </w:rPr>
        <w:t>것으로 알려져 있다</w:t>
      </w:r>
      <w:r w:rsidR="0070362F" w:rsidRPr="007C6677">
        <w:rPr>
          <w:rFonts w:hint="eastAsia"/>
          <w:szCs w:val="20"/>
        </w:rPr>
        <w:t>.</w:t>
      </w:r>
      <w:r w:rsidR="0070362F" w:rsidRPr="007C6677">
        <w:rPr>
          <w:szCs w:val="20"/>
        </w:rPr>
        <w:t xml:space="preserve"> </w:t>
      </w:r>
      <w:r w:rsidR="0065002F" w:rsidRPr="007C6677">
        <w:rPr>
          <w:szCs w:val="20"/>
        </w:rPr>
        <w:fldChar w:fldCharType="begin"/>
      </w:r>
      <w:r w:rsidR="006D6CDB" w:rsidRPr="007C6677">
        <w:rPr>
          <w:szCs w:val="20"/>
        </w:rPr>
        <w:instrText xml:space="preserve"> ADDIN EN.CITE &lt;EndNote&gt;&lt;Cite&gt;&lt;Author&gt;Zheng&lt;/Author&gt;&lt;Year&gt;2020&lt;/Year&gt;&lt;RecNum&gt;19&lt;/RecNum&gt;&lt;DisplayText&gt;[12]&lt;/DisplayText&gt;&lt;record&gt;&lt;rec-number&gt;19&lt;/rec-number&gt;&lt;foreign-keys&gt;&lt;key app="EN" db-id="9e5sf22thv2ewne2xfjvwpaevw29resfsasw" timestamp="1590147469"&gt;19&lt;/key&gt;&lt;/foreign-keys&gt;&lt;ref-type name="Journal Article"&gt;17&lt;/ref-type&gt;&lt;contributors&gt;&lt;authors&gt;&lt;author&gt;Zheng, Shufa&lt;/author&gt;&lt;author&gt;Fan, Jian&lt;/author&gt;&lt;author&gt;Yu, Fei&lt;/author&gt;&lt;author&gt;Feng, Baihuan&lt;/author&gt;&lt;author&gt;Lou, Bin&lt;/author&gt;&lt;author&gt;Zou, Qianda&lt;/author&gt;&lt;author&gt;Xie, Guoliang&lt;/author&gt;&lt;author&gt;Lin, Sha&lt;/author&gt;&lt;author&gt;Wang, Ruonan&lt;/author&gt;&lt;author&gt;Yang, Xianzhi&lt;/author&gt;&lt;author&gt;Chen, Weizhen&lt;/author&gt;&lt;author&gt;Wang, Qi&lt;/author&gt;&lt;author&gt;Zhang, Dan&lt;/author&gt;&lt;author&gt;Liu, Yanchao&lt;/author&gt;&lt;author&gt;Gong, Renjie&lt;/author&gt;&lt;author&gt;Ma, Zhaohui&lt;/author&gt;&lt;author&gt;Lu, Siming&lt;/author&gt;&lt;author&gt;Xiao, Yanyan&lt;/author&gt;&lt;author&gt;Gu, Yaxi&lt;/author&gt;&lt;author&gt;Zhang, Jinming&lt;/author&gt;&lt;author&gt;Yao, Hangping&lt;/author&gt;&lt;author&gt;Xu, Kaijin&lt;/author&gt;&lt;author&gt;Lu, Xiaoyang&lt;/author&gt;&lt;author&gt;Wei, Guoqing&lt;/author&gt;&lt;author&gt;Zhou, Jianying&lt;/author&gt;&lt;author&gt;Fang, Qiang&lt;/author&gt;&lt;author&gt;Cai, Hongliu&lt;/author&gt;&lt;author&gt;Qiu, Yunqing&lt;/author&gt;&lt;author&gt;Sheng, Jifang&lt;/author&gt;&lt;author&gt;Chen, Yu&lt;/author&gt;&lt;author&gt;Liang, Tingbo&lt;/author&gt;&lt;/authors&gt;&lt;/contributors&gt;&lt;titles&gt;&lt;title&gt;Viral load dynamics and disease severity in patients infected with SARS-CoV-2 in Zhejiang province, China, January-March 2020: retrospective cohort study&lt;/title&gt;&lt;/titles&gt;&lt;pages&gt;m1443&lt;/pages&gt;&lt;volume&gt;369&lt;/volume&gt;&lt;dates&gt;&lt;year&gt;2020&lt;/year&gt;&lt;/dates&gt;&lt;urls&gt;&lt;related-urls&gt;&lt;url&gt;https://www.bmj.com/content/bmj/369/bmj.m1443.full.pdf&lt;/url&gt;&lt;/related-urls&gt;&lt;/urls&gt;&lt;electronic-resource-num&gt;10.1136/bmj.m1443 %J BMJ&lt;/electronic-resource-num&gt;&lt;/record&gt;&lt;/Cite&gt;&lt;/EndNote&gt;</w:instrText>
      </w:r>
      <w:r w:rsidR="0065002F" w:rsidRPr="007C6677">
        <w:rPr>
          <w:szCs w:val="20"/>
        </w:rPr>
        <w:fldChar w:fldCharType="separate"/>
      </w:r>
      <w:r w:rsidR="006D6CDB" w:rsidRPr="007C6677">
        <w:rPr>
          <w:noProof/>
          <w:szCs w:val="20"/>
        </w:rPr>
        <w:t>[12]</w:t>
      </w:r>
      <w:r w:rsidR="0065002F" w:rsidRPr="007C6677">
        <w:rPr>
          <w:szCs w:val="20"/>
        </w:rPr>
        <w:fldChar w:fldCharType="end"/>
      </w:r>
      <w:r w:rsidR="004D449F" w:rsidRPr="007C6677">
        <w:rPr>
          <w:rFonts w:hint="eastAsia"/>
        </w:rPr>
        <w:t xml:space="preserve"> 이에</w:t>
      </w:r>
      <w:r w:rsidR="004D449F" w:rsidRPr="0035595D">
        <w:rPr>
          <w:rFonts w:hint="eastAsia"/>
        </w:rPr>
        <w:t xml:space="preserve"> 목욕탕 노출일로부터 </w:t>
      </w:r>
      <w:r w:rsidR="004D449F" w:rsidRPr="0035595D">
        <w:t>2~3</w:t>
      </w:r>
      <w:r w:rsidR="004D449F" w:rsidRPr="0035595D">
        <w:rPr>
          <w:rFonts w:hint="eastAsia"/>
        </w:rPr>
        <w:t>주가 지난시점의 검사결과는 의미가 적기에 검사결과 음성이지만,</w:t>
      </w:r>
      <w:r w:rsidR="004D449F" w:rsidRPr="0035595D">
        <w:t xml:space="preserve"> </w:t>
      </w:r>
      <w:r w:rsidR="004D449F" w:rsidRPr="0035595D">
        <w:rPr>
          <w:rFonts w:hint="eastAsia"/>
        </w:rPr>
        <w:t xml:space="preserve">역학조사를 통해 알게 된 역학적연관성 등을 바탕으로 </w:t>
      </w:r>
      <w:r w:rsidR="008825F4">
        <w:rPr>
          <w:rFonts w:hint="eastAsia"/>
        </w:rPr>
        <w:t>특별재난지역</w:t>
      </w:r>
      <w:r w:rsidR="009409B0">
        <w:rPr>
          <w:rFonts w:hint="eastAsia"/>
        </w:rPr>
        <w:t>(</w:t>
      </w:r>
      <w:proofErr w:type="gramStart"/>
      <w:r w:rsidR="009409B0">
        <w:rPr>
          <w:rFonts w:hint="eastAsia"/>
        </w:rPr>
        <w:t>대구,경북</w:t>
      </w:r>
      <w:proofErr w:type="gramEnd"/>
      <w:r w:rsidR="009409B0">
        <w:rPr>
          <w:rFonts w:hint="eastAsia"/>
        </w:rPr>
        <w:t>)</w:t>
      </w:r>
      <w:r w:rsidR="004D449F" w:rsidRPr="0035595D">
        <w:rPr>
          <w:rFonts w:hint="eastAsia"/>
        </w:rPr>
        <w:t xml:space="preserve"> 거주자 2명,</w:t>
      </w:r>
      <w:r w:rsidR="004D449F" w:rsidRPr="0035595D">
        <w:t xml:space="preserve"> </w:t>
      </w:r>
      <w:r w:rsidR="008825F4">
        <w:rPr>
          <w:rFonts w:hint="eastAsia"/>
        </w:rPr>
        <w:t xml:space="preserve">종교관련 </w:t>
      </w:r>
      <w:r w:rsidR="004D449F" w:rsidRPr="0035595D">
        <w:rPr>
          <w:rFonts w:hint="eastAsia"/>
        </w:rPr>
        <w:t xml:space="preserve">집단발생관련자 </w:t>
      </w:r>
      <w:r w:rsidR="004D449F" w:rsidRPr="0035595D">
        <w:t>1</w:t>
      </w:r>
      <w:r w:rsidR="004D449F" w:rsidRPr="0035595D">
        <w:rPr>
          <w:rFonts w:hint="eastAsia"/>
        </w:rPr>
        <w:t>명,</w:t>
      </w:r>
      <w:r w:rsidR="004D449F" w:rsidRPr="0035595D">
        <w:t xml:space="preserve"> </w:t>
      </w:r>
      <w:proofErr w:type="spellStart"/>
      <w:r w:rsidR="004D449F" w:rsidRPr="0035595D">
        <w:rPr>
          <w:rFonts w:hint="eastAsia"/>
        </w:rPr>
        <w:t>확진자</w:t>
      </w:r>
      <w:r w:rsidR="000C4FB7" w:rsidRPr="0035595D">
        <w:rPr>
          <w:rFonts w:hint="eastAsia"/>
        </w:rPr>
        <w:t>들</w:t>
      </w:r>
      <w:r w:rsidR="004D449F" w:rsidRPr="0035595D">
        <w:rPr>
          <w:rFonts w:hint="eastAsia"/>
        </w:rPr>
        <w:t>의</w:t>
      </w:r>
      <w:proofErr w:type="spellEnd"/>
      <w:r w:rsidR="004D449F" w:rsidRPr="0035595D">
        <w:rPr>
          <w:rFonts w:hint="eastAsia"/>
        </w:rPr>
        <w:t xml:space="preserve"> 진술을 통한 목욕탕</w:t>
      </w:r>
      <w:r w:rsidR="006A5300">
        <w:rPr>
          <w:rFonts w:hint="eastAsia"/>
        </w:rPr>
        <w:t>A</w:t>
      </w:r>
      <w:r w:rsidR="005F1791">
        <w:t>(</w:t>
      </w:r>
      <w:r w:rsidR="005F1791">
        <w:rPr>
          <w:rFonts w:hint="eastAsia"/>
        </w:rPr>
        <w:t>여)</w:t>
      </w:r>
      <w:r w:rsidR="004D449F" w:rsidRPr="0035595D">
        <w:rPr>
          <w:rFonts w:hint="eastAsia"/>
        </w:rPr>
        <w:t xml:space="preserve"> 내 공통접촉</w:t>
      </w:r>
      <w:r w:rsidR="008825F4">
        <w:rPr>
          <w:rFonts w:hint="eastAsia"/>
        </w:rPr>
        <w:t xml:space="preserve"> </w:t>
      </w:r>
      <w:proofErr w:type="spellStart"/>
      <w:r w:rsidR="008825F4">
        <w:rPr>
          <w:rFonts w:hint="eastAsia"/>
        </w:rPr>
        <w:t>의심</w:t>
      </w:r>
      <w:r w:rsidR="004D449F" w:rsidRPr="0035595D">
        <w:rPr>
          <w:rFonts w:hint="eastAsia"/>
        </w:rPr>
        <w:t>자</w:t>
      </w:r>
      <w:proofErr w:type="spellEnd"/>
      <w:r w:rsidR="008825F4">
        <w:rPr>
          <w:rFonts w:hint="eastAsia"/>
        </w:rPr>
        <w:t>(</w:t>
      </w:r>
      <w:r w:rsidR="008825F4">
        <w:rPr>
          <w:rFonts w:ascii="MS Gothic" w:eastAsia="MS Gothic" w:hAnsi="MS Gothic" w:cs="MS Gothic" w:hint="eastAsia"/>
        </w:rPr>
        <w:t>Ⓧ</w:t>
      </w:r>
      <w:r w:rsidR="008825F4">
        <w:t>/</w:t>
      </w:r>
      <w:r w:rsidR="008825F4">
        <w:rPr>
          <w:rFonts w:ascii="MS Gothic" w:eastAsia="MS Gothic" w:hAnsi="MS Gothic" w:cs="MS Gothic" w:hint="eastAsia"/>
        </w:rPr>
        <w:t>Ⓧ</w:t>
      </w:r>
      <w:r w:rsidR="008825F4">
        <w:t>’)</w:t>
      </w:r>
      <w:r w:rsidR="004D449F" w:rsidRPr="0035595D">
        <w:rPr>
          <w:rFonts w:hint="eastAsia"/>
        </w:rPr>
        <w:t xml:space="preserve"> </w:t>
      </w:r>
      <w:r w:rsidR="004D449F" w:rsidRPr="0035595D">
        <w:t>1</w:t>
      </w:r>
      <w:r w:rsidR="004D449F" w:rsidRPr="0035595D">
        <w:rPr>
          <w:rFonts w:hint="eastAsia"/>
        </w:rPr>
        <w:t xml:space="preserve">명 총 </w:t>
      </w:r>
      <w:r w:rsidR="004D449F" w:rsidRPr="0035595D">
        <w:t>4</w:t>
      </w:r>
      <w:r w:rsidR="004D449F" w:rsidRPr="0035595D">
        <w:rPr>
          <w:rFonts w:hint="eastAsia"/>
        </w:rPr>
        <w:t xml:space="preserve">명의 </w:t>
      </w:r>
      <w:r w:rsidR="00B40A35">
        <w:rPr>
          <w:rFonts w:hint="eastAsia"/>
        </w:rPr>
        <w:t>감염원</w:t>
      </w:r>
      <w:r w:rsidR="008825F4">
        <w:rPr>
          <w:rFonts w:hint="eastAsia"/>
        </w:rPr>
        <w:t xml:space="preserve"> </w:t>
      </w:r>
      <w:proofErr w:type="spellStart"/>
      <w:r w:rsidR="004D449F" w:rsidRPr="0035595D">
        <w:rPr>
          <w:rFonts w:hint="eastAsia"/>
        </w:rPr>
        <w:t>의심자</w:t>
      </w:r>
      <w:proofErr w:type="spellEnd"/>
      <w:r w:rsidR="00355427">
        <w:rPr>
          <w:rFonts w:hint="eastAsia"/>
        </w:rPr>
        <w:t>(</w:t>
      </w:r>
      <w:r w:rsidR="00355427">
        <w:t>Suspected patient zero)</w:t>
      </w:r>
      <w:r w:rsidR="004D449F" w:rsidRPr="0035595D">
        <w:rPr>
          <w:rFonts w:hint="eastAsia"/>
        </w:rPr>
        <w:t>를 설정하였다.</w:t>
      </w:r>
      <w:r w:rsidR="004D449F" w:rsidRPr="0035595D">
        <w:t xml:space="preserve"> </w:t>
      </w:r>
      <w:r w:rsidR="004D449F" w:rsidRPr="0035595D">
        <w:rPr>
          <w:rFonts w:hint="eastAsia"/>
        </w:rPr>
        <w:t>하지만 개인정보보호 등의 문제로 인해 추가적인 조사는 진행하지 못하였다.</w:t>
      </w:r>
      <w:r w:rsidR="004D449F" w:rsidRPr="0035595D">
        <w:t xml:space="preserve"> </w:t>
      </w:r>
    </w:p>
    <w:p w14:paraId="4E6A6126" w14:textId="34040E65" w:rsidR="004A5C8A" w:rsidRPr="001C07B2" w:rsidRDefault="00492832" w:rsidP="00FF5595">
      <w:pPr>
        <w:rPr>
          <w:u w:val="single"/>
        </w:rPr>
      </w:pPr>
      <w:r>
        <w:rPr>
          <w:rFonts w:hint="eastAsia"/>
        </w:rPr>
        <w:t>코로나1</w:t>
      </w:r>
      <w:r>
        <w:t>9</w:t>
      </w:r>
      <w:r w:rsidR="00282FFD">
        <w:rPr>
          <w:rFonts w:hint="eastAsia"/>
        </w:rPr>
        <w:t xml:space="preserve">는 </w:t>
      </w:r>
      <w:proofErr w:type="spellStart"/>
      <w:r w:rsidR="00FF5595">
        <w:rPr>
          <w:rFonts w:hint="eastAsia"/>
        </w:rPr>
        <w:t>확</w:t>
      </w:r>
      <w:r>
        <w:rPr>
          <w:rFonts w:hint="eastAsia"/>
        </w:rPr>
        <w:t>진자와</w:t>
      </w:r>
      <w:proofErr w:type="spellEnd"/>
      <w:r>
        <w:rPr>
          <w:rFonts w:hint="eastAsia"/>
        </w:rPr>
        <w:t xml:space="preserve"> </w:t>
      </w:r>
      <w:r w:rsidR="00FF5595">
        <w:rPr>
          <w:rFonts w:hint="eastAsia"/>
        </w:rPr>
        <w:t>밀접하게 접촉하는 것이 전파의 가장 큰 위험인자라고 잘 알려져 있다.</w:t>
      </w:r>
      <w:r w:rsidR="00970488">
        <w:fldChar w:fldCharType="begin">
          <w:fldData xml:space="preserve">PEVuZE5vdGU+PENpdGU+PEF1dGhvcj5CYWplbWE8L0F1dGhvcj48WWVhcj4yMDIwPC9ZZWFyPjxS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</w:fldData>
        </w:fldChar>
      </w:r>
      <w:r w:rsidR="006D6CDB">
        <w:instrText xml:space="preserve"> ADDIN EN.CITE </w:instrText>
      </w:r>
      <w:r w:rsidR="006D6CDB">
        <w:fldChar w:fldCharType="begin">
          <w:fldData xml:space="preserve">PEVuZE5vdGU+PENpdGU+PEF1dGhvcj5CYWplbWE8L0F1dGhvcj48WWVhcj4yMDIwPC9ZZWFyPjxS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</w:fldData>
        </w:fldChar>
      </w:r>
      <w:r w:rsidR="006D6CDB">
        <w:instrText xml:space="preserve"> ADDIN EN.CITE.DATA </w:instrText>
      </w:r>
      <w:r w:rsidR="006D6CDB">
        <w:fldChar w:fldCharType="end"/>
      </w:r>
      <w:r w:rsidR="00970488">
        <w:fldChar w:fldCharType="separate"/>
      </w:r>
      <w:r w:rsidR="006D6CDB">
        <w:rPr>
          <w:noProof/>
        </w:rPr>
        <w:t>[10]</w:t>
      </w:r>
      <w:r w:rsidR="00970488">
        <w:fldChar w:fldCharType="end"/>
      </w:r>
      <w:r w:rsidR="00FF5595">
        <w:t xml:space="preserve"> </w:t>
      </w:r>
      <w:r w:rsidR="00D203C3">
        <w:rPr>
          <w:rFonts w:hint="eastAsia"/>
        </w:rPr>
        <w:lastRenderedPageBreak/>
        <w:t>우리의 조사에서도</w:t>
      </w:r>
      <w:r w:rsidR="00D203C3">
        <w:t xml:space="preserve"> </w:t>
      </w:r>
      <w:r w:rsidR="00D203C3">
        <w:rPr>
          <w:rFonts w:hint="eastAsia"/>
        </w:rPr>
        <w:t>밀접접촉(가족,</w:t>
      </w:r>
      <w:r w:rsidR="00D203C3">
        <w:t xml:space="preserve"> </w:t>
      </w:r>
      <w:r w:rsidR="00D203C3">
        <w:rPr>
          <w:rFonts w:hint="eastAsia"/>
        </w:rPr>
        <w:t>여행,</w:t>
      </w:r>
      <w:r w:rsidR="00D203C3">
        <w:t xml:space="preserve"> </w:t>
      </w:r>
      <w:r w:rsidR="00D203C3">
        <w:rPr>
          <w:rFonts w:hint="eastAsia"/>
        </w:rPr>
        <w:t xml:space="preserve">식사)을 통한 </w:t>
      </w:r>
      <w:proofErr w:type="spellStart"/>
      <w:r w:rsidR="00D203C3">
        <w:rPr>
          <w:rFonts w:hint="eastAsia"/>
        </w:rPr>
        <w:t>이차발병률은</w:t>
      </w:r>
      <w:proofErr w:type="spellEnd"/>
      <w:r w:rsidR="00D203C3">
        <w:rPr>
          <w:rFonts w:hint="eastAsia"/>
        </w:rPr>
        <w:t xml:space="preserve"> </w:t>
      </w:r>
      <w:r w:rsidR="00D203C3">
        <w:t>19.4%</w:t>
      </w:r>
      <w:r w:rsidR="00D203C3">
        <w:rPr>
          <w:rFonts w:hint="eastAsia"/>
        </w:rPr>
        <w:t xml:space="preserve">이고 전체 </w:t>
      </w:r>
      <w:proofErr w:type="spellStart"/>
      <w:r w:rsidR="00D203C3">
        <w:rPr>
          <w:rFonts w:hint="eastAsia"/>
        </w:rPr>
        <w:t>이차발병률</w:t>
      </w:r>
      <w:proofErr w:type="spellEnd"/>
      <w:r w:rsidR="00D203C3">
        <w:rPr>
          <w:rFonts w:hint="eastAsia"/>
        </w:rPr>
        <w:t xml:space="preserve"> </w:t>
      </w:r>
      <w:r w:rsidR="00D203C3">
        <w:t>3.6%</w:t>
      </w:r>
      <w:r w:rsidR="00D203C3">
        <w:rPr>
          <w:rFonts w:hint="eastAsia"/>
        </w:rPr>
        <w:t>로 이전 중국의 연구와 마찬가지로 가족,</w:t>
      </w:r>
      <w:r w:rsidR="00D203C3">
        <w:t xml:space="preserve"> </w:t>
      </w:r>
      <w:r w:rsidR="00D203C3">
        <w:rPr>
          <w:rFonts w:hint="eastAsia"/>
        </w:rPr>
        <w:t xml:space="preserve">여행 등 밀접한 접촉에서 높은 </w:t>
      </w:r>
      <w:proofErr w:type="spellStart"/>
      <w:r w:rsidR="00D203C3">
        <w:rPr>
          <w:rFonts w:hint="eastAsia"/>
        </w:rPr>
        <w:t>이차발병률을</w:t>
      </w:r>
      <w:proofErr w:type="spellEnd"/>
      <w:r w:rsidR="00D203C3">
        <w:rPr>
          <w:rFonts w:hint="eastAsia"/>
        </w:rPr>
        <w:t xml:space="preserve"> 보이고 </w:t>
      </w:r>
      <w:r w:rsidR="00D203C3" w:rsidRPr="007C6677">
        <w:rPr>
          <w:rFonts w:hint="eastAsia"/>
        </w:rPr>
        <w:t>있다.</w:t>
      </w:r>
      <w:r w:rsidR="00D203C3">
        <w:t xml:space="preserve"> </w:t>
      </w:r>
      <w:r w:rsidR="00D203C3" w:rsidRPr="007C6677">
        <w:t xml:space="preserve">[3] </w:t>
      </w:r>
      <w:r w:rsidR="00820DE9">
        <w:rPr>
          <w:rFonts w:hint="eastAsia"/>
        </w:rPr>
        <w:t xml:space="preserve">또한 </w:t>
      </w:r>
      <w:r w:rsidR="005F4684">
        <w:rPr>
          <w:rFonts w:hint="eastAsia"/>
        </w:rPr>
        <w:t>환자</w:t>
      </w:r>
      <w:r w:rsidR="00B40A35">
        <w:rPr>
          <w:rFonts w:hint="eastAsia"/>
        </w:rPr>
        <w:t>#</w:t>
      </w:r>
      <w:proofErr w:type="gramStart"/>
      <w:r w:rsidR="005F4684">
        <w:rPr>
          <w:rFonts w:hint="eastAsia"/>
        </w:rPr>
        <w:t>1</w:t>
      </w:r>
      <w:r w:rsidR="005F4684">
        <w:t>,</w:t>
      </w:r>
      <w:r w:rsidR="00B40A35">
        <w:t>#</w:t>
      </w:r>
      <w:proofErr w:type="gramEnd"/>
      <w:r w:rsidR="005F4684">
        <w:t>2</w:t>
      </w:r>
      <w:r w:rsidR="005F4684">
        <w:rPr>
          <w:rFonts w:hint="eastAsia"/>
        </w:rPr>
        <w:t>와 다르게 환자</w:t>
      </w:r>
      <w:r w:rsidR="00B40A35">
        <w:rPr>
          <w:rFonts w:hint="eastAsia"/>
        </w:rPr>
        <w:t>#</w:t>
      </w:r>
      <w:r w:rsidR="005F4684">
        <w:rPr>
          <w:rFonts w:hint="eastAsia"/>
        </w:rPr>
        <w:t>3</w:t>
      </w:r>
      <w:r w:rsidR="003F1206">
        <w:rPr>
          <w:rFonts w:hint="eastAsia"/>
        </w:rPr>
        <w:t>으로부터</w:t>
      </w:r>
      <w:r w:rsidR="005F4684">
        <w:rPr>
          <w:rFonts w:hint="eastAsia"/>
        </w:rPr>
        <w:t xml:space="preserve"> 많은 전파가 일어났는데 이는 </w:t>
      </w:r>
      <w:r w:rsidR="004B41F0">
        <w:rPr>
          <w:rFonts w:hint="eastAsia"/>
        </w:rPr>
        <w:t xml:space="preserve">전체 접촉자수가 </w:t>
      </w:r>
      <w:r w:rsidR="004B41F0">
        <w:t>37</w:t>
      </w:r>
      <w:r w:rsidR="004B41F0">
        <w:rPr>
          <w:rFonts w:hint="eastAsia"/>
        </w:rPr>
        <w:t xml:space="preserve">명인 </w:t>
      </w:r>
      <w:r w:rsidR="005F4684">
        <w:rPr>
          <w:rFonts w:hint="eastAsia"/>
        </w:rPr>
        <w:t>환자</w:t>
      </w:r>
      <w:r w:rsidR="00B40A35">
        <w:rPr>
          <w:rFonts w:hint="eastAsia"/>
        </w:rPr>
        <w:t>#</w:t>
      </w:r>
      <w:r w:rsidR="005F4684">
        <w:rPr>
          <w:rFonts w:hint="eastAsia"/>
        </w:rPr>
        <w:t>1</w:t>
      </w:r>
      <w:r w:rsidR="005F4684">
        <w:t>,</w:t>
      </w:r>
      <w:r w:rsidR="00B40A35">
        <w:t>#</w:t>
      </w:r>
      <w:r w:rsidR="005F4684">
        <w:t>2</w:t>
      </w:r>
      <w:r w:rsidR="004B41F0">
        <w:rPr>
          <w:rFonts w:hint="eastAsia"/>
        </w:rPr>
        <w:t xml:space="preserve"> 보다</w:t>
      </w:r>
      <w:r w:rsidR="005F4684">
        <w:rPr>
          <w:rFonts w:hint="eastAsia"/>
        </w:rPr>
        <w:t xml:space="preserve"> </w:t>
      </w:r>
      <w:r w:rsidR="004B41F0">
        <w:rPr>
          <w:rFonts w:hint="eastAsia"/>
        </w:rPr>
        <w:t>전체접촉자수는 2</w:t>
      </w:r>
      <w:r w:rsidR="004B41F0">
        <w:t>0</w:t>
      </w:r>
      <w:r w:rsidR="004B41F0">
        <w:rPr>
          <w:rFonts w:hint="eastAsia"/>
        </w:rPr>
        <w:t xml:space="preserve">명으로 적지만 </w:t>
      </w:r>
      <w:r w:rsidR="005F4684">
        <w:rPr>
          <w:rFonts w:hint="eastAsia"/>
        </w:rPr>
        <w:t>환자</w:t>
      </w:r>
      <w:r w:rsidR="00B40A35">
        <w:rPr>
          <w:rFonts w:hint="eastAsia"/>
        </w:rPr>
        <w:t>#</w:t>
      </w:r>
      <w:r w:rsidR="005F4684">
        <w:rPr>
          <w:rFonts w:hint="eastAsia"/>
        </w:rPr>
        <w:t>3</w:t>
      </w:r>
      <w:r w:rsidR="004B41F0">
        <w:rPr>
          <w:rFonts w:hint="eastAsia"/>
        </w:rPr>
        <w:t>의 경우</w:t>
      </w:r>
      <w:r w:rsidR="005F4684">
        <w:rPr>
          <w:rFonts w:hint="eastAsia"/>
        </w:rPr>
        <w:t xml:space="preserve"> </w:t>
      </w:r>
      <w:r w:rsidR="004B41F0">
        <w:rPr>
          <w:rFonts w:hint="eastAsia"/>
        </w:rPr>
        <w:t>환자</w:t>
      </w:r>
      <w:r w:rsidR="00B40A35">
        <w:rPr>
          <w:rFonts w:hint="eastAsia"/>
        </w:rPr>
        <w:t>#</w:t>
      </w:r>
      <w:r w:rsidR="004B41F0">
        <w:t>1,</w:t>
      </w:r>
      <w:r w:rsidR="00B40A35">
        <w:t>#</w:t>
      </w:r>
      <w:r w:rsidR="004B41F0">
        <w:t xml:space="preserve">2 </w:t>
      </w:r>
      <w:r w:rsidR="004B41F0">
        <w:rPr>
          <w:rFonts w:hint="eastAsia"/>
        </w:rPr>
        <w:t xml:space="preserve">보다 </w:t>
      </w:r>
      <w:r w:rsidR="005F4684">
        <w:rPr>
          <w:rFonts w:hint="eastAsia"/>
        </w:rPr>
        <w:t>밀접</w:t>
      </w:r>
      <w:r w:rsidR="004B41F0">
        <w:rPr>
          <w:rFonts w:hint="eastAsia"/>
        </w:rPr>
        <w:t xml:space="preserve">한 </w:t>
      </w:r>
      <w:r w:rsidR="00820DE9">
        <w:rPr>
          <w:rFonts w:hint="eastAsia"/>
        </w:rPr>
        <w:t xml:space="preserve">접촉자의 </w:t>
      </w:r>
      <w:r w:rsidR="004B41F0">
        <w:rPr>
          <w:rFonts w:hint="eastAsia"/>
        </w:rPr>
        <w:t>비율(가족,</w:t>
      </w:r>
      <w:r w:rsidR="004B41F0">
        <w:t xml:space="preserve"> </w:t>
      </w:r>
      <w:r w:rsidR="004B41F0">
        <w:rPr>
          <w:rFonts w:hint="eastAsia"/>
        </w:rPr>
        <w:t>여행,</w:t>
      </w:r>
      <w:r w:rsidR="004B41F0">
        <w:t xml:space="preserve"> </w:t>
      </w:r>
      <w:r w:rsidR="004B41F0">
        <w:rPr>
          <w:rFonts w:hint="eastAsia"/>
        </w:rPr>
        <w:t>식사)이 높기에 많은 전파가 발생 할 수 있었을 것이다.</w:t>
      </w:r>
      <w:r w:rsidR="00D23DEC">
        <w:t xml:space="preserve"> (</w:t>
      </w:r>
      <w:r w:rsidR="00D23DEC">
        <w:rPr>
          <w:rFonts w:hint="eastAsia"/>
        </w:rPr>
        <w:t>환자</w:t>
      </w:r>
      <w:r w:rsidR="00B40A35">
        <w:rPr>
          <w:rFonts w:hint="eastAsia"/>
        </w:rPr>
        <w:t>#</w:t>
      </w:r>
      <w:r w:rsidR="00D23DEC">
        <w:rPr>
          <w:rFonts w:hint="eastAsia"/>
        </w:rPr>
        <w:t>1</w:t>
      </w:r>
      <w:r w:rsidR="00D23DEC">
        <w:t xml:space="preserve">: 2/37, </w:t>
      </w:r>
      <w:r w:rsidR="00D23DEC">
        <w:rPr>
          <w:rFonts w:hint="eastAsia"/>
        </w:rPr>
        <w:t>환자</w:t>
      </w:r>
      <w:r w:rsidR="00B40A35">
        <w:rPr>
          <w:rFonts w:hint="eastAsia"/>
        </w:rPr>
        <w:t>#</w:t>
      </w:r>
      <w:r w:rsidR="00D23DEC">
        <w:rPr>
          <w:rFonts w:hint="eastAsia"/>
        </w:rPr>
        <w:t>2</w:t>
      </w:r>
      <w:r w:rsidR="00D23DEC">
        <w:t xml:space="preserve">: 1/37, </w:t>
      </w:r>
      <w:r w:rsidR="00D23DEC">
        <w:rPr>
          <w:rFonts w:hint="eastAsia"/>
        </w:rPr>
        <w:t>환자</w:t>
      </w:r>
      <w:r w:rsidR="00B40A35">
        <w:rPr>
          <w:rFonts w:hint="eastAsia"/>
        </w:rPr>
        <w:t>#</w:t>
      </w:r>
      <w:r w:rsidR="00D23DEC">
        <w:rPr>
          <w:rFonts w:hint="eastAsia"/>
        </w:rPr>
        <w:t>3</w:t>
      </w:r>
      <w:r w:rsidR="00D23DEC">
        <w:t xml:space="preserve">: 7/20, </w:t>
      </w:r>
      <w:r w:rsidR="00D23DEC">
        <w:rPr>
          <w:rFonts w:hint="eastAsia"/>
        </w:rPr>
        <w:t>환자</w:t>
      </w:r>
      <w:r w:rsidR="00B40A35">
        <w:rPr>
          <w:rFonts w:hint="eastAsia"/>
        </w:rPr>
        <w:t>#</w:t>
      </w:r>
      <w:r w:rsidR="00D23DEC">
        <w:rPr>
          <w:rFonts w:hint="eastAsia"/>
        </w:rPr>
        <w:t>6</w:t>
      </w:r>
      <w:r w:rsidR="00D23DEC">
        <w:t>: 7/18)</w:t>
      </w:r>
      <w:r w:rsidR="00970488">
        <w:fldChar w:fldCharType="begin"/>
      </w:r>
      <w:r w:rsidR="006D6CDB">
        <w:instrText xml:space="preserve"> ADDIN EN.CITE &lt;EndNote&gt;&lt;Cite&gt;&lt;Author&gt;Bi&lt;/Author&gt;&lt;RecNum&gt;1&lt;/RecNum&gt;&lt;DisplayText&gt;[3]&lt;/DisplayText&gt;&lt;record&gt;&lt;rec-number&gt;1&lt;/rec-number&gt;&lt;foreign-keys&gt;&lt;key app="EN" db-id="9e5sf22thv2ewne2xfjvwpaevw29resfsasw" timestamp="1589771945"&gt;1&lt;/key&gt;&lt;/foreign-keys&gt;&lt;ref-type name="Journal Article"&gt;17&lt;/ref-type&gt;&lt;contributors&gt;&lt;authors&gt;&lt;author&gt;Bi, Qifang&lt;/author&gt;&lt;author&gt;Wu, Yongsheng&lt;/author&gt;&lt;author&gt;Mei, Shujiang&lt;/author&gt;&lt;author&gt;Ye, Chenfei&lt;/author&gt;&lt;author&gt;Zou, Xuan&lt;/author&gt;&lt;author&gt;Zhang, Zhen&lt;/author&gt;&lt;author&gt;Liu, Xiaojian&lt;/author&gt;&lt;author&gt;Wei, Lan&lt;/author&gt;&lt;author&gt;Truelove, Shaun A.&lt;/author&gt;&lt;author&gt;Zhang, Tong&lt;/author&gt;&lt;author&gt;Gao, Wei&lt;/author&gt;&lt;author&gt;Cheng, Cong&lt;/author&gt;&lt;author&gt;Tang, Xiujuan&lt;/author&gt;&lt;author&gt;Wu, Xiaoliang&lt;/author&gt;&lt;author&gt;Wu, Yu&lt;/author&gt;&lt;author&gt;Sun, Binbin&lt;/author&gt;&lt;author&gt;Huang, Suli&lt;/author&gt;&lt;author&gt;Sun, Yu&lt;/author&gt;&lt;author&gt;Zhang, Juncen&lt;/author&gt;&lt;author&gt;Ma, Ting&lt;/author&gt;&lt;author&gt;Lessler, Justin&lt;/author&gt;&lt;author&gt;Feng, Tiejian&lt;/author&gt;&lt;/authors&gt;&lt;/contributors&gt;&lt;titles&gt;&lt;title&gt;Epidemiology and transmission of COVID-19 in 391 cases and 1286 of their close contacts in Shenzhen, China: a retrospective cohort study&lt;/title&gt;&lt;secondary-title&gt;The Lancet Infectious Diseases&lt;/secondary-title&gt;&lt;/titles&gt;&lt;periodical&gt;&lt;full-title&gt;The Lancet Infectious Diseases&lt;/full-title&gt;&lt;/periodical&gt;&lt;dates&gt;&lt;/dates&gt;&lt;publisher&gt;Elsevier&lt;/publisher&gt;&lt;isbn&gt;1473-3099&lt;/isbn&gt;&lt;urls&gt;&lt;related-urls&gt;&lt;url&gt;https://doi.org/10.1016/S1473-3099(20)30287-5&lt;/url&gt;&lt;/related-urls&gt;&lt;/urls&gt;&lt;electronic-resource-num&gt;10.1016/S1473-3099(20)30287-5&lt;/electronic-resource-num&gt;&lt;access-date&gt;2020/05/17&lt;/access-date&gt;&lt;/record&gt;&lt;/Cite&gt;&lt;/EndNote&gt;</w:instrText>
      </w:r>
      <w:r w:rsidR="00970488">
        <w:fldChar w:fldCharType="separate"/>
      </w:r>
      <w:r w:rsidR="006D6CDB">
        <w:rPr>
          <w:noProof/>
        </w:rPr>
        <w:t>[3]</w:t>
      </w:r>
      <w:r w:rsidR="00970488">
        <w:fldChar w:fldCharType="end"/>
      </w:r>
      <w:r w:rsidR="00970488">
        <w:t>.</w:t>
      </w:r>
      <w:r w:rsidR="00D23DEC">
        <w:t xml:space="preserve"> </w:t>
      </w:r>
      <w:r w:rsidR="00D23DEC">
        <w:rPr>
          <w:rFonts w:hint="eastAsia"/>
        </w:rPr>
        <w:t>또한</w:t>
      </w:r>
      <w:r w:rsidR="00282FFD">
        <w:t xml:space="preserve"> </w:t>
      </w:r>
      <w:r w:rsidR="008346DA">
        <w:rPr>
          <w:rFonts w:hint="eastAsia"/>
        </w:rPr>
        <w:t xml:space="preserve">우리의 </w:t>
      </w:r>
      <w:r w:rsidR="00820DE9">
        <w:rPr>
          <w:rFonts w:hint="eastAsia"/>
        </w:rPr>
        <w:t>유행</w:t>
      </w:r>
      <w:r w:rsidR="008346DA">
        <w:rPr>
          <w:rFonts w:hint="eastAsia"/>
        </w:rPr>
        <w:t xml:space="preserve">에서는 </w:t>
      </w:r>
      <w:r w:rsidR="00596D78">
        <w:rPr>
          <w:rFonts w:hint="eastAsia"/>
        </w:rPr>
        <w:t xml:space="preserve">대부분의 접촉이 </w:t>
      </w:r>
      <w:proofErr w:type="spellStart"/>
      <w:r w:rsidR="00596D78">
        <w:rPr>
          <w:rFonts w:hint="eastAsia"/>
        </w:rPr>
        <w:t>확진자들의</w:t>
      </w:r>
      <w:proofErr w:type="spellEnd"/>
      <w:r w:rsidR="00596D78">
        <w:rPr>
          <w:rFonts w:hint="eastAsia"/>
        </w:rPr>
        <w:t xml:space="preserve"> </w:t>
      </w:r>
      <w:r w:rsidR="00B1505A" w:rsidRPr="0035595D">
        <w:rPr>
          <w:rFonts w:hint="eastAsia"/>
        </w:rPr>
        <w:t>전</w:t>
      </w:r>
      <w:r w:rsidR="00596D78" w:rsidRPr="0035595D">
        <w:rPr>
          <w:rFonts w:hint="eastAsia"/>
        </w:rPr>
        <w:t>증상기</w:t>
      </w:r>
      <w:r w:rsidR="00596D78">
        <w:rPr>
          <w:rFonts w:hint="eastAsia"/>
        </w:rPr>
        <w:t>에 발생하</w:t>
      </w:r>
      <w:r w:rsidR="00820DE9">
        <w:rPr>
          <w:rFonts w:hint="eastAsia"/>
        </w:rPr>
        <w:t>였으며</w:t>
      </w:r>
      <w:r w:rsidR="00CC38AF">
        <w:rPr>
          <w:rFonts w:hint="eastAsia"/>
        </w:rPr>
        <w:t xml:space="preserve"> </w:t>
      </w:r>
      <w:r w:rsidR="00EC2A53">
        <w:rPr>
          <w:rFonts w:hint="eastAsia"/>
        </w:rPr>
        <w:t>유증상기의 최초접촉을 통한 전파는 발생하지 않았</w:t>
      </w:r>
      <w:r w:rsidR="00820DE9">
        <w:rPr>
          <w:rFonts w:hint="eastAsia"/>
        </w:rPr>
        <w:t>다.</w:t>
      </w:r>
      <w:r w:rsidR="00EC2A53">
        <w:rPr>
          <w:rFonts w:hint="eastAsia"/>
        </w:rPr>
        <w:t xml:space="preserve"> </w:t>
      </w:r>
      <w:r w:rsidR="00D23DEC">
        <w:rPr>
          <w:rFonts w:hint="eastAsia"/>
        </w:rPr>
        <w:t xml:space="preserve">연구를 통해 알려진 </w:t>
      </w:r>
      <w:r w:rsidR="00EC2A53">
        <w:rPr>
          <w:rFonts w:hint="eastAsia"/>
        </w:rPr>
        <w:t xml:space="preserve">증상 발현 직후부터 </w:t>
      </w:r>
      <w:r w:rsidR="00EC2A53">
        <w:t>5</w:t>
      </w:r>
      <w:r w:rsidR="00EC2A53">
        <w:rPr>
          <w:rFonts w:hint="eastAsia"/>
        </w:rPr>
        <w:t xml:space="preserve">일 전까지의 </w:t>
      </w:r>
      <w:r w:rsidR="00820DE9">
        <w:rPr>
          <w:rFonts w:hint="eastAsia"/>
        </w:rPr>
        <w:t>코로나1</w:t>
      </w:r>
      <w:r w:rsidR="00820DE9">
        <w:t>9</w:t>
      </w:r>
      <w:r w:rsidR="00820DE9">
        <w:rPr>
          <w:rFonts w:hint="eastAsia"/>
        </w:rPr>
        <w:t>의 전파력</w:t>
      </w:r>
      <w:r w:rsidR="00EC2A53">
        <w:rPr>
          <w:rFonts w:hint="eastAsia"/>
        </w:rPr>
        <w:t xml:space="preserve">이 높은 것과는 </w:t>
      </w:r>
      <w:r w:rsidR="00F65988">
        <w:rPr>
          <w:rFonts w:hint="eastAsia"/>
        </w:rPr>
        <w:t xml:space="preserve">조금 </w:t>
      </w:r>
      <w:r w:rsidR="00EC2A53">
        <w:rPr>
          <w:rFonts w:hint="eastAsia"/>
        </w:rPr>
        <w:t>다른 양상을 보이고 있다.</w:t>
      </w:r>
      <w:r w:rsidR="00970488">
        <w:fldChar w:fldCharType="begin"/>
      </w:r>
      <w:r w:rsidR="006D6CDB">
        <w:instrText xml:space="preserve"> ADDIN EN.CITE &lt;EndNote&gt;&lt;Cite&gt;&lt;Author&gt;Cheng&lt;/Author&gt;&lt;Year&gt;2020&lt;/Year&gt;&lt;RecNum&gt;10&lt;/RecNum&gt;&lt;DisplayText&gt;[13]&lt;/DisplayText&gt;&lt;record&gt;&lt;rec-number&gt;10&lt;/rec-number&gt;&lt;foreign-keys&gt;&lt;key app="EN" db-id="9e5sf22thv2ewne2xfjvwpaevw29resfsasw" timestamp="1589802857"&gt;10&lt;/key&gt;&lt;/foreign-keys&gt;&lt;ref-type name="Journal Article"&gt;17&lt;/ref-type&gt;&lt;contributors&gt;&lt;authors&gt;&lt;author&gt;Cheng, H. Y.&lt;/author&gt;&lt;author&gt;Jian, S. W.&lt;/author&gt;&lt;author&gt;Liu, D. P.&lt;/author&gt;&lt;author&gt;Ng, T. C.&lt;/author&gt;&lt;author&gt;Huang, W. T.&lt;/author&gt;&lt;author&gt;Lin, H. H.&lt;/author&gt;&lt;/authors&gt;&lt;/contributors&gt;&lt;auth-address&gt;Epidemic Intelligence Center, Taiwan Centers for Disease Control, Taipei, Taiwan.&amp;#xD;Institute of Epidemiology and Preventive Medicine, National Taiwan University College of Public Health, Taipei, Taiwan.&amp;#xD;Office of Preventive Medicine, Taiwan Centers for Disease Control, Taipei, Taiwan.&amp;#xD;Global Health Program, National Taiwan University College of Public Health, Taipei, Taiwan.&lt;/auth-address&gt;&lt;titles&gt;&lt;title&gt;Contact Tracing Assessment of COVID-19 Transmission Dynamics in Taiwan and Risk at Different Exposure Periods Before and After Symptom Onset&lt;/title&gt;&lt;secondary-title&gt;JAMA Intern Med&lt;/secondary-title&gt;&lt;alt-title&gt;JAMA internal medicine&lt;/alt-title&gt;&lt;/titles&gt;&lt;periodical&gt;&lt;full-title&gt;JAMA Intern Med&lt;/full-title&gt;&lt;abbr-1&gt;JAMA internal medicine&lt;/abbr-1&gt;&lt;/periodical&gt;&lt;alt-periodical&gt;&lt;full-title&gt;JAMA Intern Med&lt;/full-title&gt;&lt;abbr-1&gt;JAMA internal medicine&lt;/abbr-1&gt;&lt;/alt-periodical&gt;&lt;edition&gt;2020/05/02&lt;/edition&gt;&lt;dates&gt;&lt;year&gt;2020&lt;/year&gt;&lt;pub-dates&gt;&lt;date&gt;May 1&lt;/date&gt;&lt;/pub-dates&gt;&lt;/dates&gt;&lt;isbn&gt;2168-6106&lt;/isbn&gt;&lt;accession-num&gt;32356867&lt;/accession-num&gt;&lt;urls&gt;&lt;/urls&gt;&lt;custom2&gt;PMC7195694&lt;/custom2&gt;&lt;electronic-resource-num&gt;10.1001/jamainternmed.2020.2020&lt;/electronic-resource-num&gt;&lt;remote-database-provider&gt;NLM&lt;/remote-database-provider&gt;&lt;language&gt;eng&lt;/language&gt;&lt;/record&gt;&lt;/Cite&gt;&lt;/EndNote&gt;</w:instrText>
      </w:r>
      <w:r w:rsidR="00970488">
        <w:fldChar w:fldCharType="separate"/>
      </w:r>
      <w:r w:rsidR="006D6CDB">
        <w:rPr>
          <w:noProof/>
        </w:rPr>
        <w:t>[13]</w:t>
      </w:r>
      <w:r w:rsidR="00970488">
        <w:fldChar w:fldCharType="end"/>
      </w:r>
      <w:r w:rsidR="003F63F6">
        <w:t xml:space="preserve"> Table2</w:t>
      </w:r>
      <w:r w:rsidR="003F63F6">
        <w:rPr>
          <w:rFonts w:hint="eastAsia"/>
        </w:rPr>
        <w:t xml:space="preserve">를 보면 </w:t>
      </w:r>
      <w:r w:rsidR="0070362F">
        <w:rPr>
          <w:rFonts w:hint="eastAsia"/>
        </w:rPr>
        <w:t xml:space="preserve">증상 발현 전 </w:t>
      </w:r>
      <w:r w:rsidR="00820DE9">
        <w:rPr>
          <w:rFonts w:hint="eastAsia"/>
        </w:rPr>
        <w:t xml:space="preserve">접촉자의 수가 </w:t>
      </w:r>
      <w:r w:rsidR="0070362F">
        <w:t>140</w:t>
      </w:r>
      <w:r w:rsidR="00820DE9">
        <w:rPr>
          <w:rFonts w:hint="eastAsia"/>
        </w:rPr>
        <w:t>(밀접접촉:</w:t>
      </w:r>
      <w:r w:rsidR="00820DE9">
        <w:t>34)</w:t>
      </w:r>
      <w:r w:rsidR="00820DE9">
        <w:rPr>
          <w:rFonts w:hint="eastAsia"/>
        </w:rPr>
        <w:t>명이고</w:t>
      </w:r>
      <w:r w:rsidR="0070362F">
        <w:rPr>
          <w:rFonts w:hint="eastAsia"/>
        </w:rPr>
        <w:t xml:space="preserve"> 증상 발현 후 </w:t>
      </w:r>
      <w:r w:rsidR="00820DE9" w:rsidRPr="007C6677">
        <w:rPr>
          <w:rFonts w:hint="eastAsia"/>
        </w:rPr>
        <w:t>접촉자의 수가</w:t>
      </w:r>
      <w:r w:rsidR="003F63F6" w:rsidRPr="007C6677">
        <w:rPr>
          <w:rFonts w:hint="eastAsia"/>
        </w:rPr>
        <w:t xml:space="preserve"> </w:t>
      </w:r>
      <w:r w:rsidR="0070362F" w:rsidRPr="007C6677">
        <w:t>52</w:t>
      </w:r>
      <w:r w:rsidR="00820DE9" w:rsidRPr="007C6677">
        <w:rPr>
          <w:rFonts w:hint="eastAsia"/>
        </w:rPr>
        <w:t>(밀접접촉:</w:t>
      </w:r>
      <w:r w:rsidR="00820DE9" w:rsidRPr="007C6677">
        <w:t>2)</w:t>
      </w:r>
      <w:r w:rsidR="00820DE9" w:rsidRPr="007C6677">
        <w:rPr>
          <w:rFonts w:hint="eastAsia"/>
        </w:rPr>
        <w:t>명</w:t>
      </w:r>
      <w:r w:rsidR="004E4452" w:rsidRPr="007C6677">
        <w:rPr>
          <w:rFonts w:hint="eastAsia"/>
        </w:rPr>
        <w:t>인 것을 통해</w:t>
      </w:r>
      <w:r w:rsidR="00820DE9" w:rsidRPr="007C6677">
        <w:rPr>
          <w:rFonts w:hint="eastAsia"/>
        </w:rPr>
        <w:t xml:space="preserve"> 증상 전 후 </w:t>
      </w:r>
      <w:proofErr w:type="spellStart"/>
      <w:r w:rsidR="00820DE9" w:rsidRPr="007C6677">
        <w:rPr>
          <w:rFonts w:hint="eastAsia"/>
        </w:rPr>
        <w:t>접촉자</w:t>
      </w:r>
      <w:proofErr w:type="spellEnd"/>
      <w:r w:rsidR="00820DE9" w:rsidRPr="007C6677">
        <w:rPr>
          <w:rFonts w:hint="eastAsia"/>
        </w:rPr>
        <w:t xml:space="preserve"> 수의 상당한 차이가 있다는 것을 알 수 있</w:t>
      </w:r>
      <w:r w:rsidR="003F63F6" w:rsidRPr="007C6677">
        <w:rPr>
          <w:rFonts w:hint="eastAsia"/>
        </w:rPr>
        <w:t>다.</w:t>
      </w:r>
      <w:r w:rsidR="003F63F6">
        <w:t xml:space="preserve"> </w:t>
      </w:r>
      <w:r w:rsidR="003F63F6">
        <w:rPr>
          <w:rFonts w:hint="eastAsia"/>
        </w:rPr>
        <w:t>그리고</w:t>
      </w:r>
      <w:r w:rsidR="003F63F6">
        <w:t xml:space="preserve"> </w:t>
      </w:r>
      <w:proofErr w:type="spellStart"/>
      <w:r w:rsidR="0008037C">
        <w:rPr>
          <w:rFonts w:hint="eastAsia"/>
        </w:rPr>
        <w:t>확진자의</w:t>
      </w:r>
      <w:proofErr w:type="spellEnd"/>
      <w:r w:rsidR="0008037C">
        <w:rPr>
          <w:rFonts w:hint="eastAsia"/>
        </w:rPr>
        <w:t xml:space="preserve"> </w:t>
      </w:r>
      <w:r w:rsidR="004E4452">
        <w:rPr>
          <w:rFonts w:hint="eastAsia"/>
        </w:rPr>
        <w:t>증상발현 이후 격리</w:t>
      </w:r>
      <w:r w:rsidR="0008037C">
        <w:rPr>
          <w:rFonts w:hint="eastAsia"/>
        </w:rPr>
        <w:t>(</w:t>
      </w:r>
      <w:r w:rsidR="0008037C">
        <w:t>Isolation)</w:t>
      </w:r>
      <w:r w:rsidR="004E4452">
        <w:rPr>
          <w:rFonts w:hint="eastAsia"/>
        </w:rPr>
        <w:t>까지의 평균</w:t>
      </w:r>
      <w:r w:rsidR="00907799">
        <w:rPr>
          <w:rFonts w:hint="eastAsia"/>
        </w:rPr>
        <w:t xml:space="preserve">기간은 무증상자를 제외하고 </w:t>
      </w:r>
      <w:r w:rsidR="00907799">
        <w:t>2.1</w:t>
      </w:r>
      <w:r w:rsidR="00907799">
        <w:rPr>
          <w:rFonts w:hint="eastAsia"/>
        </w:rPr>
        <w:t xml:space="preserve">일(무증상자 포함 </w:t>
      </w:r>
      <w:r w:rsidR="00907799">
        <w:t>1.7</w:t>
      </w:r>
      <w:r w:rsidR="00907799">
        <w:rPr>
          <w:rFonts w:hint="eastAsia"/>
        </w:rPr>
        <w:t>일</w:t>
      </w:r>
      <w:r w:rsidR="00907799">
        <w:t>)</w:t>
      </w:r>
      <w:r w:rsidR="004E4452">
        <w:rPr>
          <w:rFonts w:hint="eastAsia"/>
        </w:rPr>
        <w:t xml:space="preserve">로 </w:t>
      </w:r>
      <w:r w:rsidR="00801DF6">
        <w:rPr>
          <w:rFonts w:hint="eastAsia"/>
        </w:rPr>
        <w:t xml:space="preserve">이전 연구에서 제시한 </w:t>
      </w:r>
      <w:r w:rsidR="00907799">
        <w:t>3.43</w:t>
      </w:r>
      <w:r w:rsidR="00907799">
        <w:rPr>
          <w:rFonts w:hint="eastAsia"/>
        </w:rPr>
        <w:t xml:space="preserve">일보다 </w:t>
      </w:r>
      <w:r w:rsidR="004E4452">
        <w:rPr>
          <w:rFonts w:hint="eastAsia"/>
        </w:rPr>
        <w:t>짧은 것을 알 수 있다.</w:t>
      </w:r>
      <w:r w:rsidR="0097672A">
        <w:fldChar w:fldCharType="begin">
          <w:fldData xml:space="preserve">PEVuZE5vdGU+PENpdGU+PEF1dGhvcj5IZWxsZXdlbGw8L0F1dGhvcj48WWVhcj4yMDIwPC9ZZWFy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</w:fldData>
        </w:fldChar>
      </w:r>
      <w:r w:rsidR="006D6CDB">
        <w:instrText xml:space="preserve"> ADDIN EN.CITE </w:instrText>
      </w:r>
      <w:r w:rsidR="006D6CDB">
        <w:fldChar w:fldCharType="begin">
          <w:fldData xml:space="preserve">PEVuZE5vdGU+PENpdGU+PEF1dGhvcj5IZWxsZXdlbGw8L0F1dGhvcj48WWVhcj4yMDIwPC9ZZWFy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</w:fldData>
        </w:fldChar>
      </w:r>
      <w:r w:rsidR="006D6CDB">
        <w:instrText xml:space="preserve"> ADDIN EN.CITE.DATA </w:instrText>
      </w:r>
      <w:r w:rsidR="006D6CDB">
        <w:fldChar w:fldCharType="end"/>
      </w:r>
      <w:r w:rsidR="0097672A">
        <w:fldChar w:fldCharType="separate"/>
      </w:r>
      <w:r w:rsidR="006D6CDB">
        <w:rPr>
          <w:noProof/>
        </w:rPr>
        <w:t>[14]</w:t>
      </w:r>
      <w:r w:rsidR="0097672A">
        <w:fldChar w:fldCharType="end"/>
      </w:r>
      <w:r w:rsidR="004E4452">
        <w:t xml:space="preserve"> </w:t>
      </w:r>
      <w:r w:rsidR="004E4452">
        <w:rPr>
          <w:rFonts w:hint="eastAsia"/>
        </w:rPr>
        <w:t xml:space="preserve">이를 </w:t>
      </w:r>
      <w:r w:rsidR="004E4452" w:rsidRPr="007C6677">
        <w:rPr>
          <w:rFonts w:hint="eastAsia"/>
        </w:rPr>
        <w:t>통해</w:t>
      </w:r>
      <w:r w:rsidR="000B7241" w:rsidRPr="007C6677">
        <w:rPr>
          <w:rFonts w:hint="eastAsia"/>
        </w:rPr>
        <w:t xml:space="preserve"> 보건당국의 빠른 </w:t>
      </w:r>
      <w:proofErr w:type="spellStart"/>
      <w:r w:rsidR="000B7241" w:rsidRPr="007C6677">
        <w:rPr>
          <w:rFonts w:hint="eastAsia"/>
        </w:rPr>
        <w:t>접촉자</w:t>
      </w:r>
      <w:proofErr w:type="spellEnd"/>
      <w:r w:rsidR="000B7241" w:rsidRPr="007C6677">
        <w:rPr>
          <w:rFonts w:hint="eastAsia"/>
        </w:rPr>
        <w:t xml:space="preserve"> 추적</w:t>
      </w:r>
      <w:r w:rsidR="00465399">
        <w:rPr>
          <w:rFonts w:hint="eastAsia"/>
        </w:rPr>
        <w:t>(</w:t>
      </w:r>
      <w:r w:rsidR="00465399">
        <w:t>Contact tracing)</w:t>
      </w:r>
      <w:r w:rsidR="000B7241" w:rsidRPr="007C6677">
        <w:rPr>
          <w:rFonts w:hint="eastAsia"/>
        </w:rPr>
        <w:t>과 격리</w:t>
      </w:r>
      <w:r w:rsidR="0008037C">
        <w:rPr>
          <w:rFonts w:hint="eastAsia"/>
        </w:rPr>
        <w:t>(</w:t>
      </w:r>
      <w:r w:rsidR="0008037C">
        <w:t>Isolation)</w:t>
      </w:r>
      <w:r w:rsidR="005617B1" w:rsidRPr="007C6677">
        <w:t xml:space="preserve">, </w:t>
      </w:r>
      <w:r w:rsidR="000B7241" w:rsidRPr="007C6677">
        <w:rPr>
          <w:rFonts w:hint="eastAsia"/>
        </w:rPr>
        <w:t>임상의사의 적절한 판단을 통한 증상발현 후 빠른 검사</w:t>
      </w:r>
      <w:r w:rsidR="005617B1" w:rsidRPr="007C6677">
        <w:rPr>
          <w:rFonts w:hint="eastAsia"/>
        </w:rPr>
        <w:t xml:space="preserve"> 그리고 사회적 거리</w:t>
      </w:r>
      <w:r w:rsidR="00AD37A0">
        <w:rPr>
          <w:rFonts w:hint="eastAsia"/>
        </w:rPr>
        <w:t>두기</w:t>
      </w:r>
      <w:r w:rsidR="000B7241">
        <w:rPr>
          <w:rFonts w:hint="eastAsia"/>
        </w:rPr>
        <w:t xml:space="preserve"> 등을 통해 </w:t>
      </w:r>
      <w:r w:rsidR="000B7241" w:rsidRPr="003517A8">
        <w:rPr>
          <w:rFonts w:hint="eastAsia"/>
        </w:rPr>
        <w:t>유증상기 초기의</w:t>
      </w:r>
      <w:r w:rsidR="000B7241">
        <w:rPr>
          <w:rFonts w:hint="eastAsia"/>
        </w:rPr>
        <w:t xml:space="preserve"> 추가적인 전파를 막을 수 있었다고 생각</w:t>
      </w:r>
      <w:r w:rsidR="00B4027A">
        <w:rPr>
          <w:rFonts w:hint="eastAsia"/>
        </w:rPr>
        <w:t>하였</w:t>
      </w:r>
      <w:r w:rsidR="004E4452">
        <w:rPr>
          <w:rFonts w:hint="eastAsia"/>
        </w:rPr>
        <w:t>다</w:t>
      </w:r>
      <w:r w:rsidR="000B7241">
        <w:rPr>
          <w:rFonts w:hint="eastAsia"/>
        </w:rPr>
        <w:t>.</w:t>
      </w:r>
      <w:r w:rsidR="0097672A" w:rsidRPr="007D514C">
        <w:fldChar w:fldCharType="begin"/>
      </w:r>
      <w:r w:rsidR="006D6CDB" w:rsidRPr="007D514C">
        <w:instrText xml:space="preserve"> ADDIN EN.CITE &lt;EndNote&gt;&lt;Cite&gt;&lt;Author&gt;Cheng&lt;/Author&gt;&lt;Year&gt;2020&lt;/Year&gt;&lt;RecNum&gt;10&lt;/RecNum&gt;&lt;DisplayText&gt;[13]&lt;/DisplayText&gt;&lt;record&gt;&lt;rec-number&gt;10&lt;/rec-number&gt;&lt;foreign-keys&gt;&lt;key app="EN" db-id="9e5sf22thv2ewne2xfjvwpaevw29resfsasw" timestamp="1589802857"&gt;10&lt;/key&gt;&lt;/foreign-keys&gt;&lt;ref-type name="Journal Article"&gt;17&lt;/ref-type&gt;&lt;contributors&gt;&lt;authors&gt;&lt;author&gt;Cheng, H. Y.&lt;/author&gt;&lt;author&gt;Jian, S. W.&lt;/author&gt;&lt;author&gt;Liu, D. P.&lt;/author&gt;&lt;author&gt;Ng, T. C.&lt;/author&gt;&lt;author&gt;Huang, W. T.&lt;/author&gt;&lt;author&gt;Lin, H. H.&lt;/author&gt;&lt;/authors&gt;&lt;/contributors&gt;&lt;auth-address&gt;Epidemic Intelligence Center, Taiwan Centers for Disease Control, Taipei, Taiwan.&amp;#xD;Institute of Epidemiology and Preventive Medicine, National Taiwan University College of Public Health, Taipei, Taiwan.&amp;#xD;Office of Preventive Medicine, Taiwan Centers for Disease Control, Taipei, Taiwan.&amp;#xD;Global Health Program, National Taiwan University College of Public Health, Taipei, Taiwan.&lt;/auth-address&gt;&lt;titles&gt;&lt;title&gt;Contact Tracing Assessment of COVID-19 Transmission Dynamics in Taiwan and Risk at Different Exposure Periods Before and After Symptom Onset&lt;/title&gt;&lt;secondary-title&gt;JAMA Intern Med&lt;/secondary-title&gt;&lt;alt-title&gt;JAMA internal medicine&lt;/alt-title&gt;&lt;/titles&gt;&lt;periodical&gt;&lt;full-title&gt;JAMA Intern Med&lt;/full-title&gt;&lt;abbr-1&gt;JAMA internal medicine&lt;/abbr-1&gt;&lt;/periodical&gt;&lt;alt-periodical&gt;&lt;full-title&gt;JAMA Intern Med&lt;/full-title&gt;&lt;abbr-1&gt;JAMA internal medicine&lt;/abbr-1&gt;&lt;/alt-periodical&gt;&lt;edition&gt;2020/05/02&lt;/edition&gt;&lt;dates&gt;&lt;year&gt;2020&lt;/year&gt;&lt;pub-dates&gt;&lt;date&gt;May 1&lt;/date&gt;&lt;/pub-dates&gt;&lt;/dates&gt;&lt;isbn&gt;2168-6106&lt;/isbn&gt;&lt;accession-num&gt;32356867&lt;/accession-num&gt;&lt;urls&gt;&lt;/urls&gt;&lt;custom2&gt;PMC7195694&lt;/custom2&gt;&lt;electronic-resource-num&gt;10.1001/jamainternmed.2020.2020&lt;/electronic-resource-num&gt;&lt;remote-database-provider&gt;NLM&lt;/remote-database-provider&gt;&lt;language&gt;eng&lt;/language&gt;&lt;/record&gt;&lt;/Cite&gt;&lt;/EndNote&gt;</w:instrText>
      </w:r>
      <w:r w:rsidR="0097672A" w:rsidRPr="007D514C">
        <w:fldChar w:fldCharType="separate"/>
      </w:r>
      <w:r w:rsidR="006D6CDB" w:rsidRPr="007D514C">
        <w:rPr>
          <w:noProof/>
        </w:rPr>
        <w:t>[13]</w:t>
      </w:r>
      <w:r w:rsidR="0097672A" w:rsidRPr="007D514C">
        <w:fldChar w:fldCharType="end"/>
      </w:r>
      <w:r w:rsidR="00A876ED" w:rsidRPr="007D514C">
        <w:t xml:space="preserve"> </w:t>
      </w:r>
      <w:r w:rsidR="007640EF" w:rsidRPr="007D514C">
        <w:rPr>
          <w:rFonts w:hint="eastAsia"/>
        </w:rPr>
        <w:t>또한</w:t>
      </w:r>
      <w:r w:rsidR="007640EF" w:rsidRPr="007D514C">
        <w:t xml:space="preserve"> </w:t>
      </w:r>
      <w:r w:rsidR="007640EF" w:rsidRPr="007D514C">
        <w:rPr>
          <w:rFonts w:hint="eastAsia"/>
        </w:rPr>
        <w:t>우리 조사에서는 무증상접촉에 의한 전파</w:t>
      </w:r>
      <w:r w:rsidR="00AD37A0">
        <w:rPr>
          <w:rFonts w:hint="eastAsia"/>
        </w:rPr>
        <w:t>(A</w:t>
      </w:r>
      <w:r w:rsidR="00AD37A0">
        <w:t>symptomatic transmission)</w:t>
      </w:r>
      <w:r w:rsidR="007640EF" w:rsidRPr="007D514C">
        <w:rPr>
          <w:rFonts w:hint="eastAsia"/>
        </w:rPr>
        <w:t xml:space="preserve">는 확인되지 않았으며 무증상접촉에 의한 </w:t>
      </w:r>
      <w:proofErr w:type="spellStart"/>
      <w:r w:rsidR="007640EF" w:rsidRPr="007D514C">
        <w:rPr>
          <w:rFonts w:hint="eastAsia"/>
        </w:rPr>
        <w:t>접촉자</w:t>
      </w:r>
      <w:proofErr w:type="spellEnd"/>
      <w:r w:rsidR="00AD37A0">
        <w:rPr>
          <w:rFonts w:hint="eastAsia"/>
        </w:rPr>
        <w:t>(</w:t>
      </w:r>
      <w:r w:rsidR="00AD37A0">
        <w:t>Asymptomatic contact)</w:t>
      </w:r>
      <w:r w:rsidR="007640EF" w:rsidRPr="007D514C">
        <w:rPr>
          <w:rFonts w:hint="eastAsia"/>
        </w:rPr>
        <w:t xml:space="preserve">을 제외한 경우 </w:t>
      </w:r>
      <w:proofErr w:type="spellStart"/>
      <w:r w:rsidR="007640EF" w:rsidRPr="007D514C">
        <w:rPr>
          <w:rFonts w:hint="eastAsia"/>
        </w:rPr>
        <w:t>이차발병률</w:t>
      </w:r>
      <w:proofErr w:type="spellEnd"/>
      <w:r w:rsidR="007640EF" w:rsidRPr="007D514C">
        <w:rPr>
          <w:rFonts w:hint="eastAsia"/>
        </w:rPr>
        <w:t xml:space="preserve"> 역시 크게 상승하는 것을 알 수 있다.</w:t>
      </w:r>
      <w:r w:rsidR="007640EF" w:rsidRPr="007D514C">
        <w:t xml:space="preserve">(Table2) </w:t>
      </w:r>
      <w:r w:rsidR="003517A8" w:rsidRPr="007D514C">
        <w:rPr>
          <w:rFonts w:hint="eastAsia"/>
        </w:rPr>
        <w:t>경미한 증상</w:t>
      </w:r>
      <w:r w:rsidR="00A876ED" w:rsidRPr="007D514C">
        <w:t xml:space="preserve"> </w:t>
      </w:r>
      <w:r w:rsidR="00A876ED" w:rsidRPr="007D514C">
        <w:rPr>
          <w:rFonts w:hint="eastAsia"/>
        </w:rPr>
        <w:t>등</w:t>
      </w:r>
      <w:r w:rsidR="003517A8" w:rsidRPr="007D514C">
        <w:rPr>
          <w:rFonts w:hint="eastAsia"/>
        </w:rPr>
        <w:t>도</w:t>
      </w:r>
      <w:r w:rsidR="007E37E9" w:rsidRPr="007D514C">
        <w:rPr>
          <w:rFonts w:hint="eastAsia"/>
        </w:rPr>
        <w:t xml:space="preserve"> </w:t>
      </w:r>
      <w:r w:rsidR="00A876ED" w:rsidRPr="007D514C">
        <w:rPr>
          <w:rFonts w:hint="eastAsia"/>
        </w:rPr>
        <w:t>특징으로 하는</w:t>
      </w:r>
      <w:r w:rsidR="00A876ED" w:rsidRPr="007D514C">
        <w:t xml:space="preserve"> </w:t>
      </w:r>
      <w:r w:rsidR="007E37E9" w:rsidRPr="007D514C">
        <w:rPr>
          <w:rFonts w:hint="eastAsia"/>
        </w:rPr>
        <w:t>코로나1</w:t>
      </w:r>
      <w:r w:rsidR="007E37E9" w:rsidRPr="007D514C">
        <w:t>9</w:t>
      </w:r>
      <w:r w:rsidR="007E37E9" w:rsidRPr="007D514C">
        <w:rPr>
          <w:rFonts w:hint="eastAsia"/>
        </w:rPr>
        <w:t>에서 실제 무증상환자(</w:t>
      </w:r>
      <w:r w:rsidR="007E37E9" w:rsidRPr="007D514C">
        <w:t>Asymptomatic patient)</w:t>
      </w:r>
      <w:r w:rsidR="007E37E9" w:rsidRPr="007D514C">
        <w:rPr>
          <w:rFonts w:hint="eastAsia"/>
        </w:rPr>
        <w:t>를 가려내기는 어려울 것이지만 무증상환자의 전파(</w:t>
      </w:r>
      <w:r w:rsidR="007E37E9" w:rsidRPr="007D514C">
        <w:t>Asymptomatic transmission)</w:t>
      </w:r>
      <w:r w:rsidR="007E37E9" w:rsidRPr="007D514C">
        <w:rPr>
          <w:rFonts w:hint="eastAsia"/>
        </w:rPr>
        <w:t xml:space="preserve">와 </w:t>
      </w:r>
      <w:r w:rsidR="00A876ED" w:rsidRPr="007D514C">
        <w:rPr>
          <w:rFonts w:hint="eastAsia"/>
        </w:rPr>
        <w:t>유행에 미치는</w:t>
      </w:r>
      <w:r w:rsidR="007E37E9" w:rsidRPr="007D514C">
        <w:rPr>
          <w:rFonts w:hint="eastAsia"/>
        </w:rPr>
        <w:t xml:space="preserve"> </w:t>
      </w:r>
      <w:r w:rsidR="003517A8" w:rsidRPr="007D514C">
        <w:rPr>
          <w:rFonts w:hint="eastAsia"/>
        </w:rPr>
        <w:t>영향</w:t>
      </w:r>
      <w:r w:rsidR="007640EF" w:rsidRPr="007D514C">
        <w:rPr>
          <w:rFonts w:hint="eastAsia"/>
        </w:rPr>
        <w:t>(전파력</w:t>
      </w:r>
      <w:r w:rsidR="00FD153C" w:rsidRPr="007D514C">
        <w:rPr>
          <w:rFonts w:hint="eastAsia"/>
        </w:rPr>
        <w:t xml:space="preserve"> 등</w:t>
      </w:r>
      <w:r w:rsidR="007640EF" w:rsidRPr="007D514C">
        <w:rPr>
          <w:rFonts w:hint="eastAsia"/>
        </w:rPr>
        <w:t>)에 대해서</w:t>
      </w:r>
      <w:r w:rsidR="00A876ED" w:rsidRPr="007D514C">
        <w:rPr>
          <w:rFonts w:hint="eastAsia"/>
        </w:rPr>
        <w:t xml:space="preserve"> </w:t>
      </w:r>
      <w:r w:rsidR="007E37E9" w:rsidRPr="007D514C">
        <w:rPr>
          <w:rFonts w:hint="eastAsia"/>
        </w:rPr>
        <w:t>연구가 필요할 것이다.</w:t>
      </w:r>
      <w:r w:rsidR="007E37E9">
        <w:t xml:space="preserve"> </w:t>
      </w:r>
      <w:r w:rsidR="00D23DEC" w:rsidRPr="008433A9">
        <w:rPr>
          <w:rFonts w:hint="eastAsia"/>
        </w:rPr>
        <w:t>마지막으로</w:t>
      </w:r>
      <w:r w:rsidR="008346DA" w:rsidRPr="008433A9">
        <w:t xml:space="preserve"> </w:t>
      </w:r>
      <w:r w:rsidR="008346DA" w:rsidRPr="008433A9">
        <w:rPr>
          <w:rFonts w:hint="eastAsia"/>
        </w:rPr>
        <w:t xml:space="preserve">접촉자들의 나이가 증가할수록 </w:t>
      </w:r>
      <w:proofErr w:type="spellStart"/>
      <w:r w:rsidR="008346DA" w:rsidRPr="008433A9">
        <w:rPr>
          <w:rFonts w:hint="eastAsia"/>
        </w:rPr>
        <w:t>이차발병률이</w:t>
      </w:r>
      <w:proofErr w:type="spellEnd"/>
      <w:r w:rsidR="008346DA" w:rsidRPr="008433A9">
        <w:rPr>
          <w:rFonts w:hint="eastAsia"/>
        </w:rPr>
        <w:t xml:space="preserve"> 증가하는 양상을 </w:t>
      </w:r>
      <w:r w:rsidR="004E4452" w:rsidRPr="008433A9">
        <w:rPr>
          <w:rFonts w:hint="eastAsia"/>
        </w:rPr>
        <w:t>보이지만</w:t>
      </w:r>
      <w:r w:rsidR="008346DA" w:rsidRPr="008433A9">
        <w:rPr>
          <w:rFonts w:hint="eastAsia"/>
        </w:rPr>
        <w:t xml:space="preserve"> </w:t>
      </w:r>
      <w:r w:rsidR="003578BD" w:rsidRPr="000B2AE9">
        <w:rPr>
          <w:rFonts w:hint="eastAsia"/>
        </w:rPr>
        <w:t>소아</w:t>
      </w:r>
      <w:r w:rsidR="00D3003C" w:rsidRPr="000B2AE9">
        <w:rPr>
          <w:rFonts w:hint="eastAsia"/>
        </w:rPr>
        <w:t xml:space="preserve"> </w:t>
      </w:r>
      <w:r w:rsidR="00D3003C" w:rsidRPr="001C07B2">
        <w:rPr>
          <w:rFonts w:hint="eastAsia"/>
        </w:rPr>
        <w:t xml:space="preserve">및 </w:t>
      </w:r>
      <w:r w:rsidR="003578BD" w:rsidRPr="001C07B2">
        <w:rPr>
          <w:rFonts w:hint="eastAsia"/>
        </w:rPr>
        <w:t>청소년의 경우</w:t>
      </w:r>
      <w:r w:rsidR="009E553A" w:rsidRPr="001C07B2">
        <w:rPr>
          <w:rFonts w:hint="eastAsia"/>
        </w:rPr>
        <w:t>도</w:t>
      </w:r>
      <w:r w:rsidR="00567650" w:rsidRPr="001C07B2">
        <w:rPr>
          <w:rFonts w:hint="eastAsia"/>
        </w:rPr>
        <w:t xml:space="preserve"> </w:t>
      </w:r>
      <w:proofErr w:type="spellStart"/>
      <w:r w:rsidR="00567650" w:rsidRPr="001C07B2">
        <w:rPr>
          <w:rFonts w:hint="eastAsia"/>
        </w:rPr>
        <w:t>이차발병률이</w:t>
      </w:r>
      <w:proofErr w:type="spellEnd"/>
      <w:r w:rsidR="00567650" w:rsidRPr="001C07B2">
        <w:rPr>
          <w:rFonts w:hint="eastAsia"/>
        </w:rPr>
        <w:t xml:space="preserve"> 높음을 알 수 있</w:t>
      </w:r>
      <w:r w:rsidR="005E42CA" w:rsidRPr="001C07B2">
        <w:rPr>
          <w:rFonts w:hint="eastAsia"/>
        </w:rPr>
        <w:t>다</w:t>
      </w:r>
      <w:r w:rsidR="0097672A" w:rsidRPr="001C07B2">
        <w:rPr>
          <w:rFonts w:hint="eastAsia"/>
        </w:rPr>
        <w:t>.</w:t>
      </w:r>
      <w:r w:rsidR="0097672A" w:rsidRPr="001C07B2">
        <w:fldChar w:fldCharType="begin"/>
      </w:r>
      <w:r w:rsidR="006D6CDB" w:rsidRPr="001C07B2">
        <w:instrText xml:space="preserve"> ADDIN EN.CITE &lt;EndNote&gt;&lt;Cite&gt;&lt;Author&gt;Bi&lt;/Author&gt;&lt;RecNum&gt;1&lt;/RecNum&gt;&lt;DisplayText&gt;[3]&lt;/DisplayText&gt;&lt;record&gt;&lt;rec-number&gt;1&lt;/rec-number&gt;&lt;foreign-keys&gt;&lt;key app="EN" db-id="9e5sf22thv2ewne2xfjvwpaevw29resfsasw" timestamp="1589771945"&gt;1&lt;/key&gt;&lt;/foreign-keys&gt;&lt;ref-type name="Journal Article"&gt;17&lt;/ref-type&gt;&lt;contributors&gt;&lt;authors&gt;&lt;author&gt;Bi, Qifang&lt;/author&gt;&lt;author&gt;Wu, Yongsheng&lt;/author&gt;&lt;author&gt;Mei, Shujiang&lt;/author&gt;&lt;author&gt;Ye, Chenfei&lt;/author&gt;&lt;author&gt;Zou, Xuan&lt;/author&gt;&lt;author&gt;Zhang, Zhen&lt;/author&gt;&lt;author&gt;Liu, Xiaojian&lt;/author&gt;&lt;author&gt;Wei, Lan&lt;/author&gt;&lt;author&gt;Truelove, Shaun A.&lt;/author&gt;&lt;author&gt;Zhang, Tong&lt;/author&gt;&lt;author&gt;Gao, Wei&lt;/author&gt;&lt;author&gt;Cheng, Cong&lt;/author&gt;&lt;author&gt;Tang, Xiujuan&lt;/author&gt;&lt;author&gt;Wu, Xiaoliang&lt;/author&gt;&lt;author&gt;Wu, Yu&lt;/author&gt;&lt;author&gt;Sun, Binbin&lt;/author&gt;&lt;author&gt;Huang, Suli&lt;/author&gt;&lt;author&gt;Sun, Yu&lt;/author&gt;&lt;author&gt;Zhang, Juncen&lt;/author&gt;&lt;author&gt;Ma, Ting&lt;/author&gt;&lt;author&gt;Lessler, Justin&lt;/author&gt;&lt;author&gt;Feng, Tiejian&lt;/author&gt;&lt;/authors&gt;&lt;/contributors&gt;&lt;titles&gt;&lt;title&gt;Epidemiology and transmission of COVID-19 in 391 cases and 1286 of their close contacts in Shenzhen, China: a retrospective cohort study&lt;/title&gt;&lt;secondary-title&gt;The Lancet Infectious Diseases&lt;/secondary-title&gt;&lt;/titles&gt;&lt;periodical&gt;&lt;full-title&gt;The Lancet Infectious Diseases&lt;/full-title&gt;&lt;/periodical&gt;&lt;dates&gt;&lt;/dates&gt;&lt;publisher&gt;Elsevier&lt;/publisher&gt;&lt;isbn&gt;1473-3099&lt;/isbn&gt;&lt;urls&gt;&lt;related-urls&gt;&lt;url&gt;https://doi.org/10.1016/S1473-3099(20)30287-5&lt;/url&gt;&lt;/related-urls&gt;&lt;/urls&gt;&lt;electronic-resource-num&gt;10.1016/S1473-3099(20)30287-5&lt;/electronic-resource-num&gt;&lt;access-date&gt;2020/05/17&lt;/access-date&gt;&lt;/record&gt;&lt;/Cite&gt;&lt;/EndNote&gt;</w:instrText>
      </w:r>
      <w:r w:rsidR="0097672A" w:rsidRPr="001C07B2">
        <w:fldChar w:fldCharType="separate"/>
      </w:r>
      <w:r w:rsidR="006D6CDB" w:rsidRPr="001C07B2">
        <w:rPr>
          <w:noProof/>
        </w:rPr>
        <w:t>[3]</w:t>
      </w:r>
      <w:r w:rsidR="0097672A" w:rsidRPr="001C07B2">
        <w:fldChar w:fldCharType="end"/>
      </w:r>
      <w:r w:rsidR="008346DA" w:rsidRPr="001C07B2">
        <w:t xml:space="preserve"> </w:t>
      </w:r>
      <w:r w:rsidR="008346DA" w:rsidRPr="001C07B2">
        <w:rPr>
          <w:rFonts w:hint="eastAsia"/>
        </w:rPr>
        <w:t>이는 소아환자</w:t>
      </w:r>
      <w:r w:rsidR="00567650" w:rsidRPr="001C07B2">
        <w:rPr>
          <w:rFonts w:hint="eastAsia"/>
        </w:rPr>
        <w:t xml:space="preserve"> 역시도</w:t>
      </w:r>
      <w:r w:rsidR="008346DA" w:rsidRPr="001C07B2">
        <w:rPr>
          <w:rFonts w:hint="eastAsia"/>
        </w:rPr>
        <w:t xml:space="preserve"> 코로나1</w:t>
      </w:r>
      <w:r w:rsidR="008346DA" w:rsidRPr="001C07B2">
        <w:t>9</w:t>
      </w:r>
      <w:r w:rsidR="00567650" w:rsidRPr="001C07B2">
        <w:rPr>
          <w:rFonts w:hint="eastAsia"/>
        </w:rPr>
        <w:t xml:space="preserve">의 감염에 </w:t>
      </w:r>
      <w:r w:rsidR="0097672A" w:rsidRPr="001C07B2">
        <w:rPr>
          <w:rFonts w:hint="eastAsia"/>
        </w:rPr>
        <w:t>취약할 수 있다는 근거를 제시한다.</w:t>
      </w:r>
    </w:p>
    <w:p w14:paraId="5FF20437" w14:textId="261E947A" w:rsidR="009F60D0" w:rsidRPr="001C07B2" w:rsidRDefault="009F60D0" w:rsidP="009F60D0">
      <w:r w:rsidRPr="001C07B2">
        <w:rPr>
          <w:rFonts w:hint="eastAsia"/>
        </w:rPr>
        <w:t xml:space="preserve">우리의 유행조사에는 </w:t>
      </w:r>
      <w:proofErr w:type="gramStart"/>
      <w:r w:rsidRPr="001C07B2">
        <w:rPr>
          <w:rFonts w:hint="eastAsia"/>
        </w:rPr>
        <w:t>몇가지</w:t>
      </w:r>
      <w:proofErr w:type="gramEnd"/>
      <w:r w:rsidRPr="001C07B2">
        <w:rPr>
          <w:rFonts w:hint="eastAsia"/>
        </w:rPr>
        <w:t xml:space="preserve"> 한계가 있다.</w:t>
      </w:r>
      <w:r w:rsidRPr="001C07B2">
        <w:t xml:space="preserve"> </w:t>
      </w:r>
      <w:r w:rsidRPr="001C07B2">
        <w:rPr>
          <w:rFonts w:hint="eastAsia"/>
        </w:rPr>
        <w:t>1</w:t>
      </w:r>
      <w:r w:rsidRPr="001C07B2">
        <w:t>.</w:t>
      </w:r>
      <w:r w:rsidRPr="001C07B2">
        <w:rPr>
          <w:rFonts w:hint="eastAsia"/>
        </w:rPr>
        <w:t xml:space="preserve"> </w:t>
      </w:r>
      <w:proofErr w:type="spellStart"/>
      <w:r w:rsidRPr="001C07B2">
        <w:rPr>
          <w:rFonts w:hint="eastAsia"/>
        </w:rPr>
        <w:t>확진자</w:t>
      </w:r>
      <w:proofErr w:type="spellEnd"/>
      <w:r w:rsidRPr="001C07B2">
        <w:rPr>
          <w:rFonts w:hint="eastAsia"/>
        </w:rPr>
        <w:t xml:space="preserve"> 수가 적어 통계학적으로 </w:t>
      </w:r>
      <w:r w:rsidR="00821842" w:rsidRPr="001C07B2">
        <w:rPr>
          <w:rFonts w:hint="eastAsia"/>
        </w:rPr>
        <w:t>각</w:t>
      </w:r>
      <w:r w:rsidR="00275434" w:rsidRPr="001C07B2">
        <w:rPr>
          <w:rFonts w:hint="eastAsia"/>
        </w:rPr>
        <w:t xml:space="preserve"> </w:t>
      </w:r>
      <w:proofErr w:type="spellStart"/>
      <w:r w:rsidR="00275434" w:rsidRPr="001C07B2">
        <w:rPr>
          <w:rFonts w:hint="eastAsia"/>
        </w:rPr>
        <w:t>이차발병률</w:t>
      </w:r>
      <w:proofErr w:type="spellEnd"/>
      <w:r w:rsidR="00275434" w:rsidRPr="001C07B2">
        <w:rPr>
          <w:rFonts w:hint="eastAsia"/>
        </w:rPr>
        <w:t xml:space="preserve"> </w:t>
      </w:r>
      <w:proofErr w:type="spellStart"/>
      <w:proofErr w:type="gramStart"/>
      <w:r w:rsidR="00275434" w:rsidRPr="001C07B2">
        <w:rPr>
          <w:rFonts w:hint="eastAsia"/>
        </w:rPr>
        <w:t>차이</w:t>
      </w:r>
      <w:r w:rsidR="002A681E" w:rsidRPr="001C07B2">
        <w:rPr>
          <w:rFonts w:hint="eastAsia"/>
        </w:rPr>
        <w:t>등</w:t>
      </w:r>
      <w:proofErr w:type="spellEnd"/>
      <w:r w:rsidR="002A681E" w:rsidRPr="001C07B2">
        <w:rPr>
          <w:rFonts w:hint="eastAsia"/>
        </w:rPr>
        <w:t xml:space="preserve"> </w:t>
      </w:r>
      <w:r w:rsidR="00275434" w:rsidRPr="001C07B2">
        <w:rPr>
          <w:rFonts w:hint="eastAsia"/>
        </w:rPr>
        <w:t>의</w:t>
      </w:r>
      <w:proofErr w:type="gramEnd"/>
      <w:r w:rsidR="00275434" w:rsidRPr="001C07B2">
        <w:rPr>
          <w:rFonts w:hint="eastAsia"/>
        </w:rPr>
        <w:t xml:space="preserve"> </w:t>
      </w:r>
      <w:r w:rsidRPr="001C07B2">
        <w:rPr>
          <w:rFonts w:hint="eastAsia"/>
        </w:rPr>
        <w:t xml:space="preserve">유의성을 입증하기 어렵다는 점 </w:t>
      </w:r>
      <w:r w:rsidRPr="001C07B2">
        <w:t xml:space="preserve">2. </w:t>
      </w:r>
      <w:r w:rsidR="002A681E" w:rsidRPr="001C07B2">
        <w:rPr>
          <w:rFonts w:hint="eastAsia"/>
        </w:rPr>
        <w:t xml:space="preserve">검사(시간에 따른 검체 </w:t>
      </w:r>
      <w:proofErr w:type="spellStart"/>
      <w:r w:rsidR="002A681E" w:rsidRPr="001C07B2">
        <w:rPr>
          <w:rFonts w:hint="eastAsia"/>
        </w:rPr>
        <w:t>음전률</w:t>
      </w:r>
      <w:proofErr w:type="spellEnd"/>
      <w:r w:rsidR="002A681E" w:rsidRPr="001C07B2">
        <w:t xml:space="preserve"> </w:t>
      </w:r>
      <w:r w:rsidR="002A681E" w:rsidRPr="001C07B2">
        <w:rPr>
          <w:rFonts w:hint="eastAsia"/>
        </w:rPr>
        <w:t xml:space="preserve">및 </w:t>
      </w:r>
      <w:proofErr w:type="spellStart"/>
      <w:r w:rsidR="002A681E" w:rsidRPr="001C07B2">
        <w:rPr>
          <w:rFonts w:hint="eastAsia"/>
        </w:rPr>
        <w:t>위음성</w:t>
      </w:r>
      <w:proofErr w:type="spellEnd"/>
      <w:r w:rsidR="002A681E" w:rsidRPr="001C07B2">
        <w:rPr>
          <w:rFonts w:hint="eastAsia"/>
        </w:rPr>
        <w:t xml:space="preserve"> 가능성 등)와</w:t>
      </w:r>
      <w:r w:rsidR="00275434" w:rsidRPr="001C07B2">
        <w:rPr>
          <w:rFonts w:hint="eastAsia"/>
        </w:rPr>
        <w:t xml:space="preserve"> </w:t>
      </w:r>
      <w:r w:rsidR="00AD37A0" w:rsidRPr="001C07B2">
        <w:rPr>
          <w:rFonts w:hint="eastAsia"/>
        </w:rPr>
        <w:t xml:space="preserve">전통적인 </w:t>
      </w:r>
      <w:proofErr w:type="spellStart"/>
      <w:r w:rsidR="00275434" w:rsidRPr="001C07B2">
        <w:rPr>
          <w:rFonts w:hint="eastAsia"/>
        </w:rPr>
        <w:t>접촉자</w:t>
      </w:r>
      <w:proofErr w:type="spellEnd"/>
      <w:r w:rsidR="00275434" w:rsidRPr="001C07B2">
        <w:t xml:space="preserve"> </w:t>
      </w:r>
      <w:r w:rsidR="00275434" w:rsidRPr="001C07B2">
        <w:rPr>
          <w:rFonts w:hint="eastAsia"/>
        </w:rPr>
        <w:t>추적(</w:t>
      </w:r>
      <w:r w:rsidR="00275434" w:rsidRPr="001C07B2">
        <w:t xml:space="preserve">Conventional </w:t>
      </w:r>
      <w:r w:rsidR="00275434" w:rsidRPr="001C07B2">
        <w:rPr>
          <w:rFonts w:hint="eastAsia"/>
        </w:rPr>
        <w:t>C</w:t>
      </w:r>
      <w:r w:rsidR="00275434" w:rsidRPr="001C07B2">
        <w:t>ontact tracing)</w:t>
      </w:r>
      <w:r w:rsidRPr="001C07B2">
        <w:rPr>
          <w:rFonts w:hint="eastAsia"/>
        </w:rPr>
        <w:t xml:space="preserve">의 한계로 인해 </w:t>
      </w:r>
      <w:proofErr w:type="spellStart"/>
      <w:r w:rsidRPr="001C07B2">
        <w:rPr>
          <w:rFonts w:hint="eastAsia"/>
        </w:rPr>
        <w:t>확진자</w:t>
      </w:r>
      <w:proofErr w:type="spellEnd"/>
      <w:r w:rsidRPr="001C07B2">
        <w:rPr>
          <w:rFonts w:hint="eastAsia"/>
        </w:rPr>
        <w:t xml:space="preserve"> 및 접촉자를 놓쳤을 가능성 </w:t>
      </w:r>
      <w:r w:rsidRPr="001C07B2">
        <w:t xml:space="preserve">3. </w:t>
      </w:r>
      <w:proofErr w:type="spellStart"/>
      <w:r w:rsidRPr="001C07B2">
        <w:rPr>
          <w:rFonts w:hint="eastAsia"/>
        </w:rPr>
        <w:t>접촉자</w:t>
      </w:r>
      <w:proofErr w:type="spellEnd"/>
      <w:r w:rsidRPr="001C07B2">
        <w:rPr>
          <w:rFonts w:hint="eastAsia"/>
        </w:rPr>
        <w:t xml:space="preserve"> 파악 및 </w:t>
      </w:r>
      <w:proofErr w:type="spellStart"/>
      <w:r w:rsidRPr="001C07B2">
        <w:rPr>
          <w:rFonts w:hint="eastAsia"/>
        </w:rPr>
        <w:t>검체채취</w:t>
      </w:r>
      <w:proofErr w:type="spellEnd"/>
      <w:r w:rsidRPr="001C07B2">
        <w:rPr>
          <w:rFonts w:hint="eastAsia"/>
        </w:rPr>
        <w:t>,</w:t>
      </w:r>
      <w:r w:rsidRPr="001C07B2">
        <w:t xml:space="preserve"> </w:t>
      </w:r>
      <w:r w:rsidRPr="001C07B2">
        <w:rPr>
          <w:rFonts w:hint="eastAsia"/>
        </w:rPr>
        <w:t xml:space="preserve">방문자들에 대한 정보확인 등의 이유로 </w:t>
      </w:r>
      <w:r w:rsidR="00293674" w:rsidRPr="001C07B2">
        <w:rPr>
          <w:rFonts w:hint="eastAsia"/>
        </w:rPr>
        <w:t>목욕탕</w:t>
      </w:r>
      <w:r w:rsidR="00D203C3" w:rsidRPr="001C07B2">
        <w:rPr>
          <w:rFonts w:hint="eastAsia"/>
        </w:rPr>
        <w:t>A</w:t>
      </w:r>
      <w:r w:rsidR="005F1791" w:rsidRPr="001C07B2">
        <w:t>(</w:t>
      </w:r>
      <w:r w:rsidR="005F1791" w:rsidRPr="001C07B2">
        <w:rPr>
          <w:rFonts w:hint="eastAsia"/>
        </w:rPr>
        <w:t>여)</w:t>
      </w:r>
      <w:r w:rsidR="00293674" w:rsidRPr="001C07B2">
        <w:rPr>
          <w:rFonts w:hint="eastAsia"/>
        </w:rPr>
        <w:t xml:space="preserve">내 </w:t>
      </w:r>
      <w:r w:rsidRPr="001C07B2">
        <w:rPr>
          <w:rFonts w:hint="eastAsia"/>
        </w:rPr>
        <w:t>감염원</w:t>
      </w:r>
      <w:r w:rsidR="00355427" w:rsidRPr="001C07B2">
        <w:rPr>
          <w:rFonts w:hint="eastAsia"/>
        </w:rPr>
        <w:t xml:space="preserve"> </w:t>
      </w:r>
      <w:proofErr w:type="spellStart"/>
      <w:r w:rsidR="00355427" w:rsidRPr="001C07B2">
        <w:rPr>
          <w:rFonts w:hint="eastAsia"/>
        </w:rPr>
        <w:t>의심자</w:t>
      </w:r>
      <w:proofErr w:type="spellEnd"/>
      <w:r w:rsidR="00355427" w:rsidRPr="001C07B2">
        <w:rPr>
          <w:rFonts w:hint="eastAsia"/>
        </w:rPr>
        <w:t>(</w:t>
      </w:r>
      <w:r w:rsidR="00355427" w:rsidRPr="001C07B2">
        <w:t>Suspected patient zero)</w:t>
      </w:r>
      <w:r w:rsidRPr="001C07B2">
        <w:rPr>
          <w:rFonts w:hint="eastAsia"/>
        </w:rPr>
        <w:t xml:space="preserve">에 대한 검사 및 조사가 지연되었고 개인정보보호 등으로 인해 실제 </w:t>
      </w:r>
      <w:r w:rsidR="00293674" w:rsidRPr="001C07B2">
        <w:rPr>
          <w:rFonts w:hint="eastAsia"/>
        </w:rPr>
        <w:t>감염원</w:t>
      </w:r>
      <w:r w:rsidR="00355427" w:rsidRPr="001C07B2">
        <w:rPr>
          <w:rFonts w:hint="eastAsia"/>
        </w:rPr>
        <w:t>(</w:t>
      </w:r>
      <w:r w:rsidR="00355427" w:rsidRPr="001C07B2">
        <w:t>Patient zero)</w:t>
      </w:r>
      <w:r w:rsidR="00293674" w:rsidRPr="001C07B2">
        <w:rPr>
          <w:rFonts w:hint="eastAsia"/>
        </w:rPr>
        <w:t>을</w:t>
      </w:r>
      <w:r w:rsidRPr="001C07B2">
        <w:rPr>
          <w:rFonts w:hint="eastAsia"/>
        </w:rPr>
        <w:t xml:space="preserve"> 찾아내지 </w:t>
      </w:r>
      <w:r w:rsidR="006761EC" w:rsidRPr="001C07B2">
        <w:rPr>
          <w:rFonts w:hint="eastAsia"/>
        </w:rPr>
        <w:t xml:space="preserve">못하여 </w:t>
      </w:r>
      <w:r w:rsidRPr="001C07B2">
        <w:rPr>
          <w:rFonts w:hint="eastAsia"/>
        </w:rPr>
        <w:t>목욕탕</w:t>
      </w:r>
      <w:r w:rsidR="00D203C3" w:rsidRPr="001C07B2">
        <w:rPr>
          <w:rFonts w:hint="eastAsia"/>
        </w:rPr>
        <w:t>A</w:t>
      </w:r>
      <w:r w:rsidR="005F1791" w:rsidRPr="001C07B2">
        <w:t>(</w:t>
      </w:r>
      <w:r w:rsidR="005F1791" w:rsidRPr="001C07B2">
        <w:rPr>
          <w:rFonts w:hint="eastAsia"/>
        </w:rPr>
        <w:t>여)</w:t>
      </w:r>
      <w:r w:rsidRPr="001C07B2">
        <w:rPr>
          <w:rFonts w:hint="eastAsia"/>
        </w:rPr>
        <w:t>에서의 전파 경로</w:t>
      </w:r>
      <w:r w:rsidR="00293674" w:rsidRPr="001C07B2">
        <w:rPr>
          <w:rFonts w:hint="eastAsia"/>
        </w:rPr>
        <w:t xml:space="preserve"> 및 </w:t>
      </w:r>
      <w:proofErr w:type="spellStart"/>
      <w:r w:rsidR="00293674" w:rsidRPr="001C07B2">
        <w:rPr>
          <w:rFonts w:hint="eastAsia"/>
        </w:rPr>
        <w:t>확진자들</w:t>
      </w:r>
      <w:proofErr w:type="spellEnd"/>
      <w:r w:rsidR="00293674" w:rsidRPr="001C07B2">
        <w:rPr>
          <w:rFonts w:hint="eastAsia"/>
        </w:rPr>
        <w:t xml:space="preserve"> 간의 확실한 감염의 연결고리</w:t>
      </w:r>
      <w:r w:rsidRPr="001C07B2">
        <w:rPr>
          <w:rFonts w:hint="eastAsia"/>
        </w:rPr>
        <w:t xml:space="preserve">를 알 수가 없었다는 점 </w:t>
      </w:r>
      <w:r w:rsidRPr="001C07B2">
        <w:t xml:space="preserve">4. </w:t>
      </w:r>
      <w:r w:rsidR="00275434" w:rsidRPr="001C07B2">
        <w:rPr>
          <w:rFonts w:hint="eastAsia"/>
        </w:rPr>
        <w:t xml:space="preserve">개인의 </w:t>
      </w:r>
      <w:r w:rsidRPr="001C07B2">
        <w:rPr>
          <w:rFonts w:hint="eastAsia"/>
        </w:rPr>
        <w:t>기억에 한계가</w:t>
      </w:r>
      <w:r w:rsidRPr="001C07B2">
        <w:t xml:space="preserve"> </w:t>
      </w:r>
      <w:r w:rsidRPr="001C07B2">
        <w:rPr>
          <w:rFonts w:hint="eastAsia"/>
        </w:rPr>
        <w:t>있어 노출력</w:t>
      </w:r>
      <w:r w:rsidR="00440DD1" w:rsidRPr="001C07B2">
        <w:rPr>
          <w:rFonts w:hint="eastAsia"/>
        </w:rPr>
        <w:t>에 오류 가능성이 있고</w:t>
      </w:r>
      <w:r w:rsidRPr="001C07B2">
        <w:rPr>
          <w:rFonts w:hint="eastAsia"/>
        </w:rPr>
        <w:t xml:space="preserve"> 가족 등의 접촉자의 경우 증상발현 전과 후 정확히 언제 노출이 </w:t>
      </w:r>
      <w:proofErr w:type="spellStart"/>
      <w:r w:rsidRPr="001C07B2">
        <w:rPr>
          <w:rFonts w:hint="eastAsia"/>
        </w:rPr>
        <w:t>이루워졌는지</w:t>
      </w:r>
      <w:proofErr w:type="spellEnd"/>
      <w:r w:rsidRPr="001C07B2">
        <w:rPr>
          <w:rFonts w:hint="eastAsia"/>
        </w:rPr>
        <w:t xml:space="preserve"> 알 수 없다는 점이 있다.</w:t>
      </w:r>
    </w:p>
    <w:p w14:paraId="5E0C9477" w14:textId="1F0CBAEE" w:rsidR="009E553A" w:rsidRPr="001C07B2" w:rsidRDefault="008433A9" w:rsidP="009E553A">
      <w:pPr>
        <w:pStyle w:val="a6"/>
        <w:rPr>
          <w:rFonts w:eastAsiaTheme="minorHAnsi" w:cs="Helvetica"/>
          <w:bCs/>
          <w:color w:val="333333"/>
          <w:szCs w:val="20"/>
          <w:shd w:val="clear" w:color="auto" w:fill="FFFFFF"/>
        </w:rPr>
      </w:pPr>
      <w:r w:rsidRPr="001C07B2">
        <w:rPr>
          <w:rFonts w:hint="eastAsia"/>
        </w:rPr>
        <w:t>우리의</w:t>
      </w:r>
      <w:r w:rsidR="009E553A" w:rsidRPr="001C07B2">
        <w:rPr>
          <w:rFonts w:hint="eastAsia"/>
          <w:noProof/>
        </w:rPr>
        <mc:AlternateContent>
          <mc:Choice Requires="wpi">
            <w:drawing>
              <wp:anchor distT="0" distB="0" distL="114300" distR="114300" simplePos="0" relativeHeight="251662336" behindDoc="0" locked="0" layoutInCell="1" allowOverlap="1" wp14:anchorId="0FDD7084" wp14:editId="3D323A7D">
                <wp:simplePos x="0" y="0"/>
                <wp:positionH relativeFrom="column">
                  <wp:posOffset>7285284</wp:posOffset>
                </wp:positionH>
                <wp:positionV relativeFrom="paragraph">
                  <wp:posOffset>2427980</wp:posOffset>
                </wp:positionV>
                <wp:extent cx="21600" cy="30240"/>
                <wp:effectExtent l="38100" t="38100" r="54610" b="46355"/>
                <wp:wrapNone/>
                <wp:docPr id="102" name="잉크 102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8">
                      <w14:nvContentPartPr>
                        <w14:cNvContentPartPr/>
                      </w14:nvContentPartPr>
                      <w14:xfrm>
                        <a:off x="0" y="0"/>
                        <a:ext cx="21590" cy="2984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type w14:anchorId="29A79F1C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잉크 102" o:spid="_x0000_s1026" type="#_x0000_t75" style="position:absolute;left:0;text-align:left;margin-left:572.95pt;margin-top:190.5pt;width:3.1pt;height:3.7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">
                <v:imagedata r:id="rId9" o:title=""/>
              </v:shape>
            </w:pict>
          </mc:Fallback>
        </mc:AlternateContent>
      </w:r>
      <w:r w:rsidR="009E553A" w:rsidRPr="001C07B2">
        <w:rPr>
          <w:rFonts w:hint="eastAsia"/>
          <w:noProof/>
        </w:rPr>
        <mc:AlternateContent>
          <mc:Choice Requires="wpi">
            <w:drawing>
              <wp:anchor distT="0" distB="0" distL="114300" distR="114300" simplePos="0" relativeHeight="251655168" behindDoc="0" locked="0" layoutInCell="1" allowOverlap="1" wp14:anchorId="1EC654D9" wp14:editId="466BFD0D">
                <wp:simplePos x="0" y="0"/>
                <wp:positionH relativeFrom="column">
                  <wp:posOffset>3525050</wp:posOffset>
                </wp:positionH>
                <wp:positionV relativeFrom="paragraph">
                  <wp:posOffset>2074605</wp:posOffset>
                </wp:positionV>
                <wp:extent cx="2880" cy="9360"/>
                <wp:effectExtent l="57150" t="38100" r="54610" b="48260"/>
                <wp:wrapNone/>
                <wp:docPr id="77" name="잉크 77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0">
                      <w14:nvContentPartPr>
                        <w14:cNvContentPartPr/>
                      </w14:nvContentPartPr>
                      <w14:xfrm>
                        <a:off x="0" y="0"/>
                        <a:ext cx="2540" cy="889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5C9A64" id="잉크 77" o:spid="_x0000_s1026" type="#_x0000_t75" style="position:absolute;left:0;text-align:left;margin-left:276.9pt;margin-top:162.7pt;width:1.5pt;height:2.05pt;z-index:251655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">
                <v:imagedata r:id="rId11" o:title=""/>
              </v:shape>
            </w:pict>
          </mc:Fallback>
        </mc:AlternateContent>
      </w:r>
      <w:r w:rsidRPr="001C07B2">
        <w:rPr>
          <w:rFonts w:hint="eastAsia"/>
        </w:rPr>
        <w:t xml:space="preserve"> 사례에서 </w:t>
      </w:r>
      <w:r w:rsidR="009E553A" w:rsidRPr="001C07B2">
        <w:rPr>
          <w:rFonts w:hint="eastAsia"/>
        </w:rPr>
        <w:t>코로나1</w:t>
      </w:r>
      <w:r w:rsidR="009E553A" w:rsidRPr="001C07B2">
        <w:t>9</w:t>
      </w:r>
      <w:r w:rsidR="009E553A" w:rsidRPr="001C07B2">
        <w:rPr>
          <w:rFonts w:hint="eastAsia"/>
        </w:rPr>
        <w:t xml:space="preserve">는 이전의 다른 코로나바이러스와는 다르게 </w:t>
      </w:r>
      <w:proofErr w:type="spellStart"/>
      <w:r w:rsidR="009E553A" w:rsidRPr="001C07B2">
        <w:rPr>
          <w:rFonts w:hint="eastAsia"/>
        </w:rPr>
        <w:t>전증상</w:t>
      </w:r>
      <w:proofErr w:type="spellEnd"/>
      <w:r w:rsidR="009E553A" w:rsidRPr="001C07B2">
        <w:t xml:space="preserve"> </w:t>
      </w:r>
      <w:r w:rsidR="009E553A" w:rsidRPr="001C07B2">
        <w:rPr>
          <w:rFonts w:hint="eastAsia"/>
        </w:rPr>
        <w:t>전파</w:t>
      </w:r>
      <w:r w:rsidR="00AD37A0" w:rsidRPr="001C07B2">
        <w:rPr>
          <w:rFonts w:hint="eastAsia"/>
        </w:rPr>
        <w:t>(</w:t>
      </w:r>
      <w:proofErr w:type="spellStart"/>
      <w:r w:rsidR="00AD37A0" w:rsidRPr="001C07B2">
        <w:t>Presymptomatic</w:t>
      </w:r>
      <w:proofErr w:type="spellEnd"/>
      <w:r w:rsidR="00AD37A0" w:rsidRPr="001C07B2">
        <w:t xml:space="preserve"> transmission)</w:t>
      </w:r>
      <w:r w:rsidR="009E553A" w:rsidRPr="001C07B2">
        <w:rPr>
          <w:rFonts w:hint="eastAsia"/>
        </w:rPr>
        <w:t>가 가능하</w:t>
      </w:r>
      <w:r w:rsidR="0093147B" w:rsidRPr="001C07B2">
        <w:rPr>
          <w:rFonts w:hint="eastAsia"/>
        </w:rPr>
        <w:t>며</w:t>
      </w:r>
      <w:r w:rsidR="009E553A" w:rsidRPr="001C07B2">
        <w:fldChar w:fldCharType="begin">
          <w:fldData xml:space="preserve">PEVuZE5vdGU+PENpdGU+PEF1dGhvcj5Sb3RoZTwvQXV0aG9yPjxZZWFyPjIwMjA8L1llYXI+PFJl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</w:fldData>
        </w:fldChar>
      </w:r>
      <w:r w:rsidR="009E553A" w:rsidRPr="001C07B2">
        <w:instrText xml:space="preserve"> ADDIN EN.CITE </w:instrText>
      </w:r>
      <w:r w:rsidR="009E553A" w:rsidRPr="001C07B2">
        <w:fldChar w:fldCharType="begin">
          <w:fldData xml:space="preserve">PEVuZE5vdGU+PENpdGU+PEF1dGhvcj5Sb3RoZTwvQXV0aG9yPjxZZWFyPjIwMjA8L1llYXI+PFJl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</w:fldData>
        </w:fldChar>
      </w:r>
      <w:r w:rsidR="009E553A" w:rsidRPr="001C07B2">
        <w:instrText xml:space="preserve"> ADDIN EN.CITE.DATA </w:instrText>
      </w:r>
      <w:r w:rsidR="009E553A" w:rsidRPr="001C07B2">
        <w:fldChar w:fldCharType="end"/>
      </w:r>
      <w:r w:rsidR="009E553A" w:rsidRPr="001C07B2">
        <w:fldChar w:fldCharType="separate"/>
      </w:r>
      <w:r w:rsidR="009E553A" w:rsidRPr="001C07B2">
        <w:rPr>
          <w:noProof/>
        </w:rPr>
        <w:t>[15]</w:t>
      </w:r>
      <w:r w:rsidR="009E553A" w:rsidRPr="001C07B2">
        <w:fldChar w:fldCharType="end"/>
      </w:r>
      <w:r w:rsidR="009E553A" w:rsidRPr="001C07B2">
        <w:t>,</w:t>
      </w:r>
      <w:r w:rsidR="0093147B" w:rsidRPr="001C07B2">
        <w:t xml:space="preserve"> </w:t>
      </w:r>
      <w:r w:rsidR="0093147B" w:rsidRPr="001C07B2">
        <w:rPr>
          <w:rFonts w:hint="eastAsia"/>
        </w:rPr>
        <w:t>중국과 싱가포르의 모델링 연구와 마찬가지로 이</w:t>
      </w:r>
      <w:r w:rsidR="0093147B" w:rsidRPr="001C07B2">
        <w:rPr>
          <w:rFonts w:hint="eastAsia"/>
        </w:rPr>
        <w:lastRenderedPageBreak/>
        <w:t>러한 특성이</w:t>
      </w:r>
      <w:r w:rsidR="009E553A" w:rsidRPr="001C07B2">
        <w:rPr>
          <w:rFonts w:hint="eastAsia"/>
        </w:rPr>
        <w:t xml:space="preserve"> </w:t>
      </w:r>
      <w:r w:rsidRPr="001C07B2">
        <w:rPr>
          <w:rFonts w:hint="eastAsia"/>
        </w:rPr>
        <w:t>S</w:t>
      </w:r>
      <w:r w:rsidRPr="001C07B2">
        <w:t>ARS-CoV-2</w:t>
      </w:r>
      <w:r w:rsidRPr="001C07B2">
        <w:rPr>
          <w:rFonts w:hint="eastAsia"/>
        </w:rPr>
        <w:t xml:space="preserve">의 확산에 </w:t>
      </w:r>
      <w:r w:rsidR="009E553A" w:rsidRPr="001C07B2">
        <w:rPr>
          <w:rFonts w:hint="eastAsia"/>
        </w:rPr>
        <w:t>중요</w:t>
      </w:r>
      <w:r w:rsidRPr="001C07B2">
        <w:rPr>
          <w:rFonts w:hint="eastAsia"/>
        </w:rPr>
        <w:t xml:space="preserve">한 </w:t>
      </w:r>
      <w:r w:rsidR="00977FA9" w:rsidRPr="001C07B2">
        <w:rPr>
          <w:rFonts w:hint="eastAsia"/>
        </w:rPr>
        <w:t>요인임</w:t>
      </w:r>
      <w:r w:rsidR="009E553A" w:rsidRPr="001C07B2">
        <w:rPr>
          <w:rFonts w:hint="eastAsia"/>
        </w:rPr>
        <w:t>을</w:t>
      </w:r>
      <w:r w:rsidR="009E553A" w:rsidRPr="001C07B2">
        <w:t xml:space="preserve"> </w:t>
      </w:r>
      <w:r w:rsidR="009E553A" w:rsidRPr="001C07B2">
        <w:rPr>
          <w:rFonts w:hint="eastAsia"/>
        </w:rPr>
        <w:t>확인할 수 있었</w:t>
      </w:r>
      <w:r w:rsidR="00FA7E62" w:rsidRPr="001C07B2">
        <w:rPr>
          <w:rFonts w:hint="eastAsia"/>
        </w:rPr>
        <w:t>다.</w:t>
      </w:r>
      <w:r w:rsidR="00FA7E62" w:rsidRPr="001C07B2">
        <w:t>[1</w:t>
      </w:r>
      <w:r w:rsidR="002B4FAE" w:rsidRPr="001C07B2">
        <w:t>6</w:t>
      </w:r>
      <w:r w:rsidR="00FA7E62" w:rsidRPr="001C07B2">
        <w:t>]</w:t>
      </w:r>
      <w:r w:rsidR="009E553A" w:rsidRPr="001C07B2">
        <w:rPr>
          <w:rFonts w:hint="eastAsia"/>
        </w:rPr>
        <w:t xml:space="preserve"> </w:t>
      </w:r>
      <w:proofErr w:type="spellStart"/>
      <w:r w:rsidR="009E553A" w:rsidRPr="001C07B2">
        <w:rPr>
          <w:rFonts w:hint="eastAsia"/>
        </w:rPr>
        <w:t>전증상</w:t>
      </w:r>
      <w:proofErr w:type="spellEnd"/>
      <w:r w:rsidR="009E553A" w:rsidRPr="001C07B2">
        <w:rPr>
          <w:rFonts w:hint="eastAsia"/>
        </w:rPr>
        <w:t xml:space="preserve"> 전파</w:t>
      </w:r>
      <w:r w:rsidR="00AD37A0" w:rsidRPr="001C07B2">
        <w:rPr>
          <w:rFonts w:hint="eastAsia"/>
        </w:rPr>
        <w:t>(</w:t>
      </w:r>
      <w:proofErr w:type="spellStart"/>
      <w:r w:rsidR="00AD37A0" w:rsidRPr="001C07B2">
        <w:t>Presymptomatic</w:t>
      </w:r>
      <w:proofErr w:type="spellEnd"/>
      <w:r w:rsidR="00AD37A0" w:rsidRPr="001C07B2">
        <w:t xml:space="preserve"> transmission)</w:t>
      </w:r>
      <w:r w:rsidR="009E553A" w:rsidRPr="001C07B2">
        <w:rPr>
          <w:rFonts w:hint="eastAsia"/>
        </w:rPr>
        <w:t xml:space="preserve"> 및 </w:t>
      </w:r>
      <w:r w:rsidR="009E553A" w:rsidRPr="001C07B2">
        <w:t xml:space="preserve">Subclinical infection </w:t>
      </w:r>
      <w:r w:rsidR="009E553A" w:rsidRPr="001C07B2">
        <w:rPr>
          <w:rFonts w:hint="eastAsia"/>
        </w:rPr>
        <w:t xml:space="preserve">등이 특징인 유행을 조절하기 위해서는 </w:t>
      </w:r>
      <w:r w:rsidR="00902514" w:rsidRPr="001C07B2">
        <w:rPr>
          <w:rFonts w:hint="eastAsia"/>
        </w:rPr>
        <w:t xml:space="preserve">완벽한 </w:t>
      </w:r>
      <w:proofErr w:type="spellStart"/>
      <w:r w:rsidR="00FA7E62" w:rsidRPr="001C07B2">
        <w:rPr>
          <w:rFonts w:hint="eastAsia"/>
        </w:rPr>
        <w:t>접촉자</w:t>
      </w:r>
      <w:proofErr w:type="spellEnd"/>
      <w:r w:rsidR="00977FA9" w:rsidRPr="001C07B2">
        <w:rPr>
          <w:rFonts w:hint="eastAsia"/>
        </w:rPr>
        <w:t xml:space="preserve"> </w:t>
      </w:r>
      <w:r w:rsidR="00FA7E62" w:rsidRPr="001C07B2">
        <w:rPr>
          <w:rFonts w:hint="eastAsia"/>
        </w:rPr>
        <w:t>추적</w:t>
      </w:r>
      <w:r w:rsidR="00465399" w:rsidRPr="001C07B2">
        <w:rPr>
          <w:rFonts w:hint="eastAsia"/>
        </w:rPr>
        <w:t>(</w:t>
      </w:r>
      <w:r w:rsidR="00465399" w:rsidRPr="001C07B2">
        <w:t>Contact tracing)</w:t>
      </w:r>
      <w:r w:rsidR="00977FA9" w:rsidRPr="001C07B2">
        <w:rPr>
          <w:rFonts w:hint="eastAsia"/>
        </w:rPr>
        <w:t>뿐만 아니라 사회적거리</w:t>
      </w:r>
      <w:r w:rsidR="00AD37A0" w:rsidRPr="001C07B2">
        <w:rPr>
          <w:rFonts w:hint="eastAsia"/>
        </w:rPr>
        <w:t>두기</w:t>
      </w:r>
      <w:r w:rsidR="00AD37A0" w:rsidRPr="001C07B2">
        <w:t xml:space="preserve"> </w:t>
      </w:r>
      <w:r w:rsidR="00977FA9" w:rsidRPr="001C07B2">
        <w:rPr>
          <w:rFonts w:hint="eastAsia"/>
        </w:rPr>
        <w:t>역시도</w:t>
      </w:r>
      <w:r w:rsidR="009E553A" w:rsidRPr="001C07B2">
        <w:rPr>
          <w:rFonts w:hint="eastAsia"/>
        </w:rPr>
        <w:t xml:space="preserve"> 필수적이다</w:t>
      </w:r>
      <w:r w:rsidR="009E553A" w:rsidRPr="001C07B2">
        <w:t>.</w:t>
      </w:r>
      <w:r w:rsidR="009E553A" w:rsidRPr="001C07B2">
        <w:fldChar w:fldCharType="begin">
          <w:fldData xml:space="preserve">PEVuZE5vdGU+PENpdGU+PEF1dGhvcj5IZWxsZXdlbGw8L0F1dGhvcj48WWVhcj4yMDIwPC9ZZWFy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</w:fldData>
        </w:fldChar>
      </w:r>
      <w:r w:rsidR="009E553A" w:rsidRPr="001C07B2">
        <w:instrText xml:space="preserve"> ADDIN EN.CITE </w:instrText>
      </w:r>
      <w:r w:rsidR="009E553A" w:rsidRPr="001C07B2">
        <w:fldChar w:fldCharType="begin">
          <w:fldData xml:space="preserve">PEVuZE5vdGU+PENpdGU+PEF1dGhvcj5IZWxsZXdlbGw8L0F1dGhvcj48WWVhcj4yMDIwPC9ZZWFy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</w:fldData>
        </w:fldChar>
      </w:r>
      <w:r w:rsidR="009E553A" w:rsidRPr="001C07B2">
        <w:instrText xml:space="preserve"> ADDIN EN.CITE.DATA </w:instrText>
      </w:r>
      <w:r w:rsidR="009E553A" w:rsidRPr="001C07B2">
        <w:fldChar w:fldCharType="end"/>
      </w:r>
      <w:r w:rsidR="009E553A" w:rsidRPr="001C07B2">
        <w:fldChar w:fldCharType="separate"/>
      </w:r>
      <w:r w:rsidR="009E553A" w:rsidRPr="001C07B2">
        <w:rPr>
          <w:noProof/>
        </w:rPr>
        <w:t>[14</w:t>
      </w:r>
      <w:r w:rsidR="002B4FAE" w:rsidRPr="001C07B2">
        <w:rPr>
          <w:noProof/>
        </w:rPr>
        <w:t>, 16</w:t>
      </w:r>
      <w:r w:rsidR="009E553A" w:rsidRPr="001C07B2">
        <w:rPr>
          <w:noProof/>
        </w:rPr>
        <w:t>]</w:t>
      </w:r>
      <w:r w:rsidR="009E553A" w:rsidRPr="001C07B2">
        <w:fldChar w:fldCharType="end"/>
      </w:r>
      <w:r w:rsidR="00977FA9" w:rsidRPr="001C07B2">
        <w:t xml:space="preserve"> </w:t>
      </w:r>
      <w:r w:rsidR="00977FA9" w:rsidRPr="001C07B2">
        <w:rPr>
          <w:rFonts w:hint="eastAsia"/>
        </w:rPr>
        <w:t xml:space="preserve">그러므로 </w:t>
      </w:r>
      <w:proofErr w:type="spellStart"/>
      <w:r w:rsidR="00977FA9" w:rsidRPr="001C07B2">
        <w:rPr>
          <w:rFonts w:hint="eastAsia"/>
        </w:rPr>
        <w:t>접촉자</w:t>
      </w:r>
      <w:proofErr w:type="spellEnd"/>
      <w:r w:rsidR="00977FA9" w:rsidRPr="001C07B2">
        <w:rPr>
          <w:rFonts w:hint="eastAsia"/>
        </w:rPr>
        <w:t xml:space="preserve"> 추적</w:t>
      </w:r>
      <w:r w:rsidR="00465399" w:rsidRPr="001C07B2">
        <w:rPr>
          <w:rFonts w:hint="eastAsia"/>
        </w:rPr>
        <w:t>(</w:t>
      </w:r>
      <w:r w:rsidR="00465399" w:rsidRPr="001C07B2">
        <w:t>Contact tracing)</w:t>
      </w:r>
      <w:r w:rsidR="00977FA9" w:rsidRPr="001C07B2">
        <w:rPr>
          <w:rFonts w:hint="eastAsia"/>
        </w:rPr>
        <w:t xml:space="preserve">과 </w:t>
      </w:r>
      <w:r w:rsidR="0008037C" w:rsidRPr="001C07B2">
        <w:rPr>
          <w:rFonts w:hint="eastAsia"/>
        </w:rPr>
        <w:t xml:space="preserve">검사 및 </w:t>
      </w:r>
      <w:r w:rsidR="00977FA9" w:rsidRPr="001C07B2">
        <w:rPr>
          <w:rFonts w:hint="eastAsia"/>
        </w:rPr>
        <w:t>격리</w:t>
      </w:r>
      <w:r w:rsidR="0008037C" w:rsidRPr="001C07B2">
        <w:rPr>
          <w:rFonts w:hint="eastAsia"/>
        </w:rPr>
        <w:t>(</w:t>
      </w:r>
      <w:r w:rsidR="0008037C" w:rsidRPr="001C07B2">
        <w:t>Isolation)</w:t>
      </w:r>
      <w:r w:rsidR="00977FA9" w:rsidRPr="001C07B2">
        <w:rPr>
          <w:rFonts w:hint="eastAsia"/>
        </w:rPr>
        <w:t xml:space="preserve"> 등의 보건기관의 노력과 더불어 개인위생수칙 및 사회적거리두기 등의 시민들의 노력</w:t>
      </w:r>
      <w:r w:rsidR="000D7B49" w:rsidRPr="001C07B2">
        <w:rPr>
          <w:rFonts w:hint="eastAsia"/>
        </w:rPr>
        <w:t>이</w:t>
      </w:r>
      <w:r w:rsidR="00977FA9" w:rsidRPr="001C07B2">
        <w:rPr>
          <w:rFonts w:hint="eastAsia"/>
        </w:rPr>
        <w:t xml:space="preserve"> </w:t>
      </w:r>
      <w:r w:rsidR="00EE75A4" w:rsidRPr="001C07B2">
        <w:rPr>
          <w:rFonts w:hint="eastAsia"/>
        </w:rPr>
        <w:t>반드시 필요</w:t>
      </w:r>
      <w:r w:rsidR="00977FA9" w:rsidRPr="001C07B2">
        <w:rPr>
          <w:rFonts w:hint="eastAsia"/>
        </w:rPr>
        <w:t>할 것이다.</w:t>
      </w:r>
      <w:r w:rsidR="00977FA9" w:rsidRPr="001C07B2">
        <w:t xml:space="preserve"> </w:t>
      </w:r>
      <w:r w:rsidR="00977FA9" w:rsidRPr="001C07B2">
        <w:rPr>
          <w:rFonts w:hint="eastAsia"/>
        </w:rPr>
        <w:t>또한</w:t>
      </w:r>
      <w:r w:rsidR="00977FA9" w:rsidRPr="001C07B2">
        <w:t xml:space="preserve"> </w:t>
      </w:r>
      <w:r w:rsidR="009E553A" w:rsidRPr="001C07B2">
        <w:rPr>
          <w:rFonts w:hint="eastAsia"/>
        </w:rPr>
        <w:t>우리의 유행조사 결과 일반적인 접촉에 의한 전파보다 가족,</w:t>
      </w:r>
      <w:r w:rsidR="009E553A" w:rsidRPr="001C07B2">
        <w:t xml:space="preserve"> </w:t>
      </w:r>
      <w:r w:rsidR="009E553A" w:rsidRPr="001C07B2">
        <w:rPr>
          <w:rFonts w:hint="eastAsia"/>
        </w:rPr>
        <w:t>여행 등의 밀접한 접촉을 통한 전파</w:t>
      </w:r>
      <w:r w:rsidR="00D14593" w:rsidRPr="001C07B2">
        <w:rPr>
          <w:rFonts w:hint="eastAsia"/>
        </w:rPr>
        <w:t>의</w:t>
      </w:r>
      <w:r w:rsidR="009E553A" w:rsidRPr="001C07B2">
        <w:rPr>
          <w:rFonts w:hint="eastAsia"/>
        </w:rPr>
        <w:t xml:space="preserve"> 가능성이 높음을 알 수 있</w:t>
      </w:r>
      <w:r w:rsidR="00977FA9" w:rsidRPr="001C07B2">
        <w:rPr>
          <w:rFonts w:hint="eastAsia"/>
        </w:rPr>
        <w:t>다.</w:t>
      </w:r>
      <w:r w:rsidR="009E553A" w:rsidRPr="001C07B2">
        <w:t xml:space="preserve"> </w:t>
      </w:r>
      <w:r w:rsidR="009E553A" w:rsidRPr="001C07B2">
        <w:rPr>
          <w:rFonts w:hint="eastAsia"/>
        </w:rPr>
        <w:t>따라서 대유행 발생시 역학조사</w:t>
      </w:r>
      <w:r w:rsidR="005110FC" w:rsidRPr="001C07B2">
        <w:rPr>
          <w:rFonts w:hint="eastAsia"/>
        </w:rPr>
        <w:t xml:space="preserve"> 및 </w:t>
      </w:r>
      <w:proofErr w:type="spellStart"/>
      <w:r w:rsidR="005110FC" w:rsidRPr="001C07B2">
        <w:rPr>
          <w:rFonts w:hint="eastAsia"/>
        </w:rPr>
        <w:t>접촉자</w:t>
      </w:r>
      <w:proofErr w:type="spellEnd"/>
      <w:r w:rsidR="005110FC" w:rsidRPr="001C07B2">
        <w:rPr>
          <w:rFonts w:hint="eastAsia"/>
        </w:rPr>
        <w:t xml:space="preserve"> 추적</w:t>
      </w:r>
      <w:r w:rsidR="00465399" w:rsidRPr="001C07B2">
        <w:rPr>
          <w:rFonts w:hint="eastAsia"/>
        </w:rPr>
        <w:t>(</w:t>
      </w:r>
      <w:r w:rsidR="00465399" w:rsidRPr="001C07B2">
        <w:t>Contact tracing)</w:t>
      </w:r>
      <w:r w:rsidR="00465399" w:rsidRPr="001C07B2">
        <w:rPr>
          <w:rFonts w:hint="eastAsia"/>
        </w:rPr>
        <w:t xml:space="preserve"> </w:t>
      </w:r>
      <w:r w:rsidR="009E553A" w:rsidRPr="001C07B2">
        <w:rPr>
          <w:rFonts w:hint="eastAsia"/>
        </w:rPr>
        <w:t>대상자의 우선순위 설정</w:t>
      </w:r>
      <w:r w:rsidR="005110FC" w:rsidRPr="001C07B2">
        <w:t>(</w:t>
      </w:r>
      <w:r w:rsidR="005110FC" w:rsidRPr="001C07B2">
        <w:rPr>
          <w:rFonts w:hint="eastAsia"/>
        </w:rPr>
        <w:t>증상발현 이전 및 직전, 일반적인 접촉보다</w:t>
      </w:r>
      <w:r w:rsidR="005110FC" w:rsidRPr="001C07B2">
        <w:t xml:space="preserve"> </w:t>
      </w:r>
      <w:r w:rsidR="005110FC" w:rsidRPr="001C07B2">
        <w:rPr>
          <w:rFonts w:hint="eastAsia"/>
        </w:rPr>
        <w:t>가족, 여행</w:t>
      </w:r>
      <w:r w:rsidR="005110FC" w:rsidRPr="001C07B2">
        <w:t xml:space="preserve"> </w:t>
      </w:r>
      <w:r w:rsidR="005110FC" w:rsidRPr="001C07B2">
        <w:rPr>
          <w:rFonts w:hint="eastAsia"/>
        </w:rPr>
        <w:t>등의 밀접한 접촉</w:t>
      </w:r>
      <w:r w:rsidR="005110FC" w:rsidRPr="001C07B2">
        <w:t>)</w:t>
      </w:r>
      <w:r w:rsidR="009E553A" w:rsidRPr="001C07B2">
        <w:rPr>
          <w:rFonts w:hint="eastAsia"/>
        </w:rPr>
        <w:t xml:space="preserve"> 등의 </w:t>
      </w:r>
      <w:r w:rsidR="005110FC" w:rsidRPr="001C07B2">
        <w:rPr>
          <w:rFonts w:hint="eastAsia"/>
        </w:rPr>
        <w:t>대응</w:t>
      </w:r>
      <w:r w:rsidR="009E553A" w:rsidRPr="001C07B2">
        <w:rPr>
          <w:rFonts w:hint="eastAsia"/>
        </w:rPr>
        <w:t xml:space="preserve"> 전략이 필요할 것이다.</w:t>
      </w:r>
      <w:r w:rsidR="009E553A" w:rsidRPr="001C07B2">
        <w:t xml:space="preserve"> </w:t>
      </w:r>
    </w:p>
    <w:p w14:paraId="5FE4F335" w14:textId="03CC210D" w:rsidR="00BA04C6" w:rsidRDefault="00127702" w:rsidP="00FF5595">
      <w:pPr>
        <w:rPr>
          <w:b/>
          <w:bCs/>
          <w:sz w:val="22"/>
          <w:szCs w:val="22"/>
        </w:rPr>
      </w:pPr>
      <w:r w:rsidRPr="001C07B2">
        <w:rPr>
          <w:rFonts w:hint="eastAsia"/>
          <w:b/>
          <w:bCs/>
          <w:sz w:val="22"/>
          <w:szCs w:val="22"/>
        </w:rPr>
        <w:t>A</w:t>
      </w:r>
      <w:r w:rsidRPr="001C07B2">
        <w:rPr>
          <w:b/>
          <w:bCs/>
          <w:sz w:val="22"/>
          <w:szCs w:val="22"/>
        </w:rPr>
        <w:t>cknowledgments</w:t>
      </w:r>
    </w:p>
    <w:p w14:paraId="4A3D13AC" w14:textId="06B5A037" w:rsidR="00BA04C6" w:rsidRPr="009E424E" w:rsidRDefault="00B36F7E" w:rsidP="00B36F7E">
      <w:pPr>
        <w:jc w:val="left"/>
        <w:rPr>
          <w:bCs/>
          <w:sz w:val="22"/>
          <w:szCs w:val="22"/>
        </w:rPr>
      </w:pPr>
      <w:r>
        <w:rPr>
          <w:shd w:val="clear" w:color="auto" w:fill="FFFFFF"/>
        </w:rPr>
        <w:t xml:space="preserve">우리나라 </w:t>
      </w:r>
      <w:proofErr w:type="spellStart"/>
      <w:r>
        <w:rPr>
          <w:shd w:val="clear" w:color="auto" w:fill="FFFFFF"/>
        </w:rPr>
        <w:t>시군구</w:t>
      </w:r>
      <w:proofErr w:type="spellEnd"/>
      <w:r>
        <w:rPr>
          <w:shd w:val="clear" w:color="auto" w:fill="FFFFFF"/>
        </w:rPr>
        <w:t xml:space="preserve"> 보건소의 </w:t>
      </w:r>
      <w:proofErr w:type="spellStart"/>
      <w:r>
        <w:rPr>
          <w:shd w:val="clear" w:color="auto" w:fill="FFFFFF"/>
        </w:rPr>
        <w:t>감염병</w:t>
      </w:r>
      <w:proofErr w:type="spellEnd"/>
      <w:r>
        <w:rPr>
          <w:shd w:val="clear" w:color="auto" w:fill="FFFFFF"/>
        </w:rPr>
        <w:t xml:space="preserve"> 대응 역량을 보여줄 수 있는 좋은 기회를 주신 </w:t>
      </w:r>
      <w:proofErr w:type="spellStart"/>
      <w:r>
        <w:rPr>
          <w:shd w:val="clear" w:color="auto" w:fill="FFFFFF"/>
        </w:rPr>
        <w:t>최보율</w:t>
      </w:r>
      <w:proofErr w:type="spellEnd"/>
      <w:r>
        <w:rPr>
          <w:shd w:val="clear" w:color="auto" w:fill="FFFFFF"/>
        </w:rPr>
        <w:t xml:space="preserve"> 교수님, 황혜경 소장님, 박보영 교수님께 감사드리며 앞으로도 </w:t>
      </w:r>
      <w:proofErr w:type="spellStart"/>
      <w:r>
        <w:rPr>
          <w:shd w:val="clear" w:color="auto" w:fill="FFFFFF"/>
        </w:rPr>
        <w:t>시군구</w:t>
      </w:r>
      <w:proofErr w:type="spellEnd"/>
      <w:r>
        <w:rPr>
          <w:shd w:val="clear" w:color="auto" w:fill="FFFFFF"/>
        </w:rPr>
        <w:t xml:space="preserve"> 보건소에서 감염병대응에 대한 자료 및 근거를 만들어 나갈 수 있도록 노력하겠습니다. 그리고 유행조사 및 대응에 도움을 주셨던 질병관리본부 이혜영, 현정희 선생님, 도청 </w:t>
      </w:r>
      <w:proofErr w:type="spellStart"/>
      <w:r>
        <w:rPr>
          <w:shd w:val="clear" w:color="auto" w:fill="FFFFFF"/>
        </w:rPr>
        <w:t>감염병</w:t>
      </w:r>
      <w:proofErr w:type="spellEnd"/>
      <w:r>
        <w:rPr>
          <w:shd w:val="clear" w:color="auto" w:fill="FFFFFF"/>
        </w:rPr>
        <w:t xml:space="preserve"> 관리지원단과 </w:t>
      </w:r>
      <w:proofErr w:type="spellStart"/>
      <w:r>
        <w:rPr>
          <w:shd w:val="clear" w:color="auto" w:fill="FFFFFF"/>
        </w:rPr>
        <w:t>윤준우</w:t>
      </w:r>
      <w:proofErr w:type="spellEnd"/>
      <w:r>
        <w:rPr>
          <w:shd w:val="clear" w:color="auto" w:fill="FFFFFF"/>
        </w:rPr>
        <w:t xml:space="preserve"> 선생님, 공중보건의사 </w:t>
      </w:r>
      <w:proofErr w:type="spellStart"/>
      <w:r>
        <w:rPr>
          <w:shd w:val="clear" w:color="auto" w:fill="FFFFFF"/>
        </w:rPr>
        <w:t>문병선</w:t>
      </w:r>
      <w:proofErr w:type="spellEnd"/>
      <w:r>
        <w:rPr>
          <w:shd w:val="clear" w:color="auto" w:fill="FFFFFF"/>
        </w:rPr>
        <w:t xml:space="preserve">, 박경원, </w:t>
      </w:r>
      <w:proofErr w:type="spellStart"/>
      <w:r>
        <w:rPr>
          <w:shd w:val="clear" w:color="auto" w:fill="FFFFFF"/>
        </w:rPr>
        <w:t>위명철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정영채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제창호</w:t>
      </w:r>
      <w:proofErr w:type="spellEnd"/>
      <w:r>
        <w:rPr>
          <w:shd w:val="clear" w:color="auto" w:fill="FFFFFF"/>
        </w:rPr>
        <w:t xml:space="preserve"> 선생님, 자료수집 및 정리 등에 도움을 주신 김진미, </w:t>
      </w:r>
      <w:proofErr w:type="spellStart"/>
      <w:r>
        <w:rPr>
          <w:shd w:val="clear" w:color="auto" w:fill="FFFFFF"/>
        </w:rPr>
        <w:t>최분자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강상정</w:t>
      </w:r>
      <w:proofErr w:type="spellEnd"/>
      <w:r>
        <w:rPr>
          <w:shd w:val="clear" w:color="auto" w:fill="FFFFFF"/>
        </w:rPr>
        <w:t xml:space="preserve">, 하미경 선생님과 현장대응에 도움을 주신 감염병관리팀 및 시청, 보건소 직원분들 등 서로 다른 위치에 있지만 유기적인 협력을 통해 해결할 수 있다는 것을 보여주셔서 감사드립니다. 마지막으로 현재 코로나19 대응을 위해 최선을 다하고 계신 전국의 모든 역학조사관분들과 </w:t>
      </w:r>
      <w:proofErr w:type="spellStart"/>
      <w:r>
        <w:rPr>
          <w:shd w:val="clear" w:color="auto" w:fill="FFFFFF"/>
        </w:rPr>
        <w:t>시군구</w:t>
      </w:r>
      <w:proofErr w:type="spellEnd"/>
      <w:r>
        <w:rPr>
          <w:shd w:val="clear" w:color="auto" w:fill="FFFFFF"/>
        </w:rPr>
        <w:t xml:space="preserve"> 지역 보건소 및 공중보건의사 선생님들 그리고 환자분들의 치료에 힘쓰고 계신 의료진분들께 깊은 감사를 드리며, 이러한 노력을 통해 우리는 머지않아 해답을 찾을 수 있을 것이라 확신합니다</w:t>
      </w:r>
    </w:p>
    <w:p w14:paraId="725FB49E" w14:textId="0C3D6BA6" w:rsidR="00E244BA" w:rsidRPr="000B7A03" w:rsidRDefault="00127702" w:rsidP="00D870F7">
      <w:pPr>
        <w:rPr>
          <w:b/>
          <w:bCs/>
          <w:sz w:val="22"/>
          <w:szCs w:val="22"/>
        </w:rPr>
      </w:pPr>
      <w:bookmarkStart w:id="5" w:name="_Hlk40789913"/>
      <w:bookmarkStart w:id="6" w:name="_GoBack"/>
      <w:bookmarkEnd w:id="6"/>
      <w:r w:rsidRPr="00127702">
        <w:rPr>
          <w:b/>
          <w:bCs/>
          <w:sz w:val="22"/>
          <w:szCs w:val="22"/>
        </w:rPr>
        <w:t>References</w:t>
      </w:r>
    </w:p>
    <w:p w14:paraId="0A81FC28" w14:textId="77777777" w:rsidR="006D6CDB" w:rsidRPr="006D6CDB" w:rsidRDefault="00E244BA" w:rsidP="006D6CDB">
      <w:pPr>
        <w:pStyle w:val="EndNoteBibliography"/>
        <w:spacing w:after="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6D6CDB" w:rsidRPr="006D6CDB">
        <w:t>1.</w:t>
      </w:r>
      <w:r w:rsidR="006D6CDB" w:rsidRPr="006D6CDB">
        <w:tab/>
        <w:t>Li Q, Guan X, Wu P et al. Early Transmission Dynamics in Wuhan, China, of Novel Coronavirus-Infected Pneumonia. N Engl J Med 2020; 382: 1199-1207.</w:t>
      </w:r>
    </w:p>
    <w:p w14:paraId="713F3154" w14:textId="063DBCB5" w:rsidR="006D6CDB" w:rsidRPr="006D6CDB" w:rsidRDefault="006D6CDB" w:rsidP="006D6CDB">
      <w:pPr>
        <w:pStyle w:val="EndNoteBibliography"/>
        <w:spacing w:after="0"/>
      </w:pPr>
      <w:r w:rsidRPr="006D6CDB">
        <w:t>2.</w:t>
      </w:r>
      <w:r w:rsidRPr="006D6CDB">
        <w:tab/>
      </w:r>
      <w:r w:rsidR="00B36F7E">
        <w:t>Korea Centers for Disease Control and Prevention. COVID-19 guidelines for local government 7-3th edition [cited 2020 Mar 15]. Available from: https://www.cdc.go.kr/board/board.es?mid= a20507020000&amp;bid= 0019 (Korean).</w:t>
      </w:r>
    </w:p>
    <w:p w14:paraId="120B7B4E" w14:textId="77777777" w:rsidR="006D6CDB" w:rsidRPr="006D6CDB" w:rsidRDefault="006D6CDB" w:rsidP="006D6CDB">
      <w:pPr>
        <w:pStyle w:val="EndNoteBibliography"/>
        <w:spacing w:after="0"/>
      </w:pPr>
      <w:r w:rsidRPr="006D6CDB">
        <w:t>3.</w:t>
      </w:r>
      <w:r w:rsidRPr="006D6CDB">
        <w:tab/>
        <w:t>Bi Q, Wu Y, Mei S et al. Epidemiology and transmission of COVID-19 in 391 cases and 1286 of their close contacts in Shenzhen, China: a retrospective cohort study. The Lancet Infectious Diseases.</w:t>
      </w:r>
    </w:p>
    <w:p w14:paraId="43482CA1" w14:textId="77777777" w:rsidR="006D6CDB" w:rsidRPr="006D6CDB" w:rsidRDefault="006D6CDB" w:rsidP="006D6CDB">
      <w:pPr>
        <w:pStyle w:val="EndNoteBibliography"/>
        <w:spacing w:after="0"/>
      </w:pPr>
      <w:r w:rsidRPr="006D6CDB">
        <w:t>4.</w:t>
      </w:r>
      <w:r w:rsidRPr="006D6CDB">
        <w:tab/>
        <w:t>Zou L, Ruan F, Huang M et al. SARS-CoV-2 Viral Load in Upper Respiratory Specimens of Infected Patients. N Engl J Med 2020; 382: 1177-1179.</w:t>
      </w:r>
    </w:p>
    <w:p w14:paraId="64468C22" w14:textId="77777777" w:rsidR="006D6CDB" w:rsidRPr="006D6CDB" w:rsidRDefault="006D6CDB" w:rsidP="006D6CDB">
      <w:pPr>
        <w:pStyle w:val="EndNoteBibliography"/>
        <w:spacing w:after="0"/>
      </w:pPr>
      <w:r w:rsidRPr="006D6CDB">
        <w:lastRenderedPageBreak/>
        <w:t>5.</w:t>
      </w:r>
      <w:r w:rsidRPr="006D6CDB">
        <w:tab/>
        <w:t>Chan KH, Peiris JS, Lam SY et al. The Effects of Temperature and Relative Humidity on the Viability of the SARS Coronavirus. Adv Virol 2011; 2011: 734690.</w:t>
      </w:r>
    </w:p>
    <w:p w14:paraId="7FF6824D" w14:textId="77777777" w:rsidR="006D6CDB" w:rsidRPr="006D6CDB" w:rsidRDefault="006D6CDB" w:rsidP="006D6CDB">
      <w:pPr>
        <w:pStyle w:val="EndNoteBibliography"/>
        <w:spacing w:after="0"/>
      </w:pPr>
      <w:r w:rsidRPr="006D6CDB">
        <w:t>6.</w:t>
      </w:r>
      <w:r w:rsidRPr="006D6CDB">
        <w:tab/>
        <w:t>Lowen AC, Mubareka S, Steel J, Palese P. Influenza virus transmission is dependent on relative humidity and temperature. PLoS Pathog 2007; 3: 1470-1476.</w:t>
      </w:r>
    </w:p>
    <w:p w14:paraId="080364FB" w14:textId="77777777" w:rsidR="006D6CDB" w:rsidRPr="006D6CDB" w:rsidRDefault="006D6CDB" w:rsidP="006D6CDB">
      <w:pPr>
        <w:pStyle w:val="EndNoteBibliography"/>
        <w:spacing w:after="0"/>
      </w:pPr>
      <w:r w:rsidRPr="006D6CDB">
        <w:t>7.</w:t>
      </w:r>
      <w:r w:rsidRPr="006D6CDB">
        <w:tab/>
        <w:t>Luo C, Yao L, Zhang L et al. Possible Transmission of Severe Acute Respiratory Syndrome Coronavirus 2 (SARS-CoV-2) in a Public Bath Center in Huai'an, Jiangsu Province, China. JAMA Netw Open 2020; 3: e204583.</w:t>
      </w:r>
    </w:p>
    <w:p w14:paraId="5AB6C57B" w14:textId="77777777" w:rsidR="006D6CDB" w:rsidRPr="006D6CDB" w:rsidRDefault="006D6CDB" w:rsidP="006D6CDB">
      <w:pPr>
        <w:pStyle w:val="EndNoteBibliography"/>
        <w:spacing w:after="0"/>
      </w:pPr>
      <w:r w:rsidRPr="006D6CDB">
        <w:t>8.</w:t>
      </w:r>
      <w:r w:rsidRPr="006D6CDB">
        <w:tab/>
        <w:t>Sajadi MM, Habibzadeh P, Vintzileos A et al. Temperature and latitude analysis to predict potential spread and seasonality for COVID-19. 2020.</w:t>
      </w:r>
    </w:p>
    <w:p w14:paraId="38BEF83F" w14:textId="77777777" w:rsidR="006D6CDB" w:rsidRPr="006D6CDB" w:rsidRDefault="006D6CDB" w:rsidP="006D6CDB">
      <w:pPr>
        <w:pStyle w:val="EndNoteBibliography"/>
        <w:spacing w:after="0"/>
      </w:pPr>
      <w:r w:rsidRPr="006D6CDB">
        <w:t>9.</w:t>
      </w:r>
      <w:r w:rsidRPr="006D6CDB">
        <w:tab/>
        <w:t>Wang J, Tang K, Feng K, Lv WJAaS. High temperature and high humidity reduce the transmission of COVID-19. 2020.</w:t>
      </w:r>
    </w:p>
    <w:p w14:paraId="0615FDA8" w14:textId="77777777" w:rsidR="006D6CDB" w:rsidRPr="006D6CDB" w:rsidRDefault="006D6CDB" w:rsidP="006D6CDB">
      <w:pPr>
        <w:pStyle w:val="EndNoteBibliography"/>
        <w:spacing w:after="0"/>
      </w:pPr>
      <w:r w:rsidRPr="006D6CDB">
        <w:t>10.</w:t>
      </w:r>
      <w:r w:rsidRPr="006D6CDB">
        <w:tab/>
        <w:t>Bajema KL, Oster AM, McGovern OL et al. Persons Evaluated for 2019 Novel Coronavirus - United States, January 2020. MMWR Morb Mortal Wkly Rep 2020; 69: 166-170.</w:t>
      </w:r>
    </w:p>
    <w:p w14:paraId="5B7A658E" w14:textId="76A021A1" w:rsidR="006D6CDB" w:rsidRPr="006D6CDB" w:rsidRDefault="006D6CDB" w:rsidP="006D6CDB">
      <w:pPr>
        <w:pStyle w:val="EndNoteBibliography"/>
        <w:spacing w:after="0"/>
      </w:pPr>
      <w:r w:rsidRPr="006D6CDB">
        <w:t>11.</w:t>
      </w:r>
      <w:r w:rsidRPr="006D6CDB">
        <w:tab/>
      </w:r>
      <w:r w:rsidR="00B36F7E">
        <w:t>Brachman PS, Abrutyn E. Bacterial infections of humans: epidemiology and control. New York: Springer; 2009, p. 365.</w:t>
      </w:r>
    </w:p>
    <w:p w14:paraId="577C3FBE" w14:textId="77777777" w:rsidR="006D6CDB" w:rsidRPr="006D6CDB" w:rsidRDefault="006D6CDB" w:rsidP="006D6CDB">
      <w:pPr>
        <w:pStyle w:val="EndNoteBibliography"/>
        <w:spacing w:after="0"/>
      </w:pPr>
      <w:r w:rsidRPr="006D6CDB">
        <w:t>12.</w:t>
      </w:r>
      <w:r w:rsidRPr="006D6CDB">
        <w:tab/>
        <w:t>Zheng S, Fan J, Yu F et al. Viral load dynamics and disease severity in patients infected with SARS-CoV-2 in Zhejiang province, China, January-March 2020: retrospective cohort study. 2020; 369: m1443.</w:t>
      </w:r>
    </w:p>
    <w:p w14:paraId="0AC17A94" w14:textId="77777777" w:rsidR="006D6CDB" w:rsidRPr="006D6CDB" w:rsidRDefault="006D6CDB" w:rsidP="006D6CDB">
      <w:pPr>
        <w:pStyle w:val="EndNoteBibliography"/>
        <w:spacing w:after="0"/>
      </w:pPr>
      <w:r w:rsidRPr="006D6CDB">
        <w:t>13.</w:t>
      </w:r>
      <w:r w:rsidRPr="006D6CDB">
        <w:tab/>
        <w:t>Cheng HY, Jian SW, Liu DP et al. Contact Tracing Assessment of COVID-19 Transmission Dynamics in Taiwan and Risk at Different Exposure Periods Before and After Symptom Onset. JAMA Intern Med 2020.</w:t>
      </w:r>
    </w:p>
    <w:p w14:paraId="69757BED" w14:textId="77777777" w:rsidR="006D6CDB" w:rsidRPr="006D6CDB" w:rsidRDefault="006D6CDB" w:rsidP="006D6CDB">
      <w:pPr>
        <w:pStyle w:val="EndNoteBibliography"/>
        <w:spacing w:after="0"/>
      </w:pPr>
      <w:r w:rsidRPr="006D6CDB">
        <w:t>14.</w:t>
      </w:r>
      <w:r w:rsidRPr="006D6CDB">
        <w:tab/>
        <w:t>Hellewell J, Abbott S, Gimma A et al. Feasibility of controlling COVID-19 outbreaks by isolation of cases and contacts. Lancet Glob Health 2020; 8: e488-e496.</w:t>
      </w:r>
    </w:p>
    <w:p w14:paraId="1EC1FC5B" w14:textId="5400CACD" w:rsidR="009F3B9E" w:rsidRPr="004B0CE5" w:rsidRDefault="006D6CDB" w:rsidP="004B0CE5">
      <w:pPr>
        <w:pStyle w:val="EndNoteBibliography"/>
        <w:spacing w:after="0"/>
      </w:pPr>
      <w:r w:rsidRPr="006D6CDB">
        <w:t>1</w:t>
      </w:r>
      <w:r w:rsidR="00806C18">
        <w:t>5</w:t>
      </w:r>
      <w:r w:rsidRPr="006D6CDB">
        <w:t>.</w:t>
      </w:r>
      <w:r w:rsidRPr="006D6CDB">
        <w:tab/>
        <w:t>Rothe C, Schunk M, Sothmann P et al. Transmission of 2019-nCoV Infection from an Asymptomatic Contact in Germany. N Engl J Med 2020; 382: 970-971</w:t>
      </w:r>
      <w:r w:rsidR="002B4FAE">
        <w:t>.</w:t>
      </w:r>
      <w:r w:rsidR="002B4FAE" w:rsidRPr="002B4FAE">
        <w:rPr>
          <w:rFonts w:asciiTheme="minorEastAsia" w:eastAsiaTheme="minorEastAsia" w:hAnsiTheme="minorEastAsia" w:cs="Helvetica"/>
          <w:color w:val="333333"/>
          <w:szCs w:val="20"/>
          <w:shd w:val="clear" w:color="auto" w:fill="FFFFFF"/>
        </w:rPr>
        <w:t xml:space="preserve"> </w:t>
      </w:r>
      <w:r w:rsidR="002B4FAE">
        <w:rPr>
          <w:rFonts w:asciiTheme="minorEastAsia" w:eastAsiaTheme="minorEastAsia" w:hAnsiTheme="minorEastAsia" w:cs="Helvetica"/>
          <w:color w:val="333333"/>
          <w:szCs w:val="20"/>
          <w:shd w:val="clear" w:color="auto" w:fill="FFFFFF"/>
        </w:rPr>
        <w:t xml:space="preserve">                                          </w:t>
      </w:r>
      <w:r w:rsidR="002B4FAE" w:rsidRPr="002D39B4">
        <w:rPr>
          <w:rFonts w:cs="Helvetica"/>
          <w:color w:val="333333"/>
          <w:szCs w:val="20"/>
          <w:shd w:val="clear" w:color="auto" w:fill="FFFFFF"/>
        </w:rPr>
        <w:t>1</w:t>
      </w:r>
      <w:r w:rsidR="009D4CD7" w:rsidRPr="002D39B4">
        <w:rPr>
          <w:rFonts w:cs="Helvetica"/>
          <w:color w:val="333333"/>
          <w:szCs w:val="20"/>
          <w:shd w:val="clear" w:color="auto" w:fill="FFFFFF"/>
        </w:rPr>
        <w:t>6</w:t>
      </w:r>
      <w:r w:rsidR="002B4FAE" w:rsidRPr="002D39B4">
        <w:rPr>
          <w:rFonts w:cs="Helvetica"/>
          <w:color w:val="333333"/>
          <w:szCs w:val="20"/>
          <w:shd w:val="clear" w:color="auto" w:fill="FFFFFF"/>
        </w:rPr>
        <w:t>.     Ganyani T, Kremer C, Chen D et al. Estimating the generation interval for coronavirus disease (COVID-19) based on symptom onset data, March 2020. Euro Surveill. 2020;25(17).</w:t>
      </w:r>
      <w:r w:rsidR="009F3B9E" w:rsidRPr="002D39B4">
        <w:rPr>
          <w:szCs w:val="20"/>
        </w:rPr>
        <w:t xml:space="preserve">                         </w:t>
      </w:r>
      <w:r w:rsidR="009D4CD7" w:rsidRPr="002D39B4">
        <w:rPr>
          <w:rStyle w:val="ab"/>
          <w:rFonts w:cs="Helvetica"/>
          <w:i w:val="0"/>
          <w:iCs w:val="0"/>
          <w:color w:val="333333"/>
          <w:szCs w:val="20"/>
          <w:shd w:val="clear" w:color="auto" w:fill="FFFFFF"/>
        </w:rPr>
        <w:t xml:space="preserve">                                                                                    </w:t>
      </w:r>
      <w:r w:rsidR="009F3B9E" w:rsidRPr="002D39B4">
        <w:rPr>
          <w:rFonts w:cs="Helvetica"/>
          <w:color w:val="333333"/>
          <w:szCs w:val="20"/>
          <w:shd w:val="clear" w:color="auto" w:fill="FFFFFF"/>
        </w:rPr>
        <w:t xml:space="preserve"> </w:t>
      </w:r>
      <w:r w:rsidR="009D4CD7" w:rsidRPr="002D39B4">
        <w:rPr>
          <w:rFonts w:cs="Helvetica"/>
          <w:color w:val="333333"/>
          <w:szCs w:val="20"/>
          <w:shd w:val="clear" w:color="auto" w:fill="FFFFFF"/>
        </w:rPr>
        <w:t xml:space="preserve">     </w:t>
      </w:r>
      <w:r w:rsidR="002B4FAE" w:rsidRPr="002D39B4">
        <w:rPr>
          <w:rFonts w:cs="Helvetica"/>
          <w:color w:val="333333"/>
          <w:szCs w:val="20"/>
          <w:shd w:val="clear" w:color="auto" w:fill="FFFFFF"/>
        </w:rPr>
        <w:t xml:space="preserve"> </w:t>
      </w:r>
      <w:r w:rsidR="002B4FAE">
        <w:rPr>
          <w:rFonts w:asciiTheme="minorEastAsia" w:eastAsiaTheme="minorEastAsia" w:hAnsiTheme="minorEastAsia" w:cs="Helvetica"/>
          <w:color w:val="333333"/>
          <w:szCs w:val="20"/>
          <w:shd w:val="clear" w:color="auto" w:fill="FFFFFF"/>
        </w:rPr>
        <w:t xml:space="preserve">                                                                                       </w:t>
      </w:r>
    </w:p>
    <w:p w14:paraId="3DE28455" w14:textId="12FAE995" w:rsidR="009F3B9E" w:rsidRPr="0035595D" w:rsidRDefault="009F3B9E" w:rsidP="009F3B9E">
      <w:pPr>
        <w:pStyle w:val="EndNoteBibliography"/>
        <w:rPr>
          <w:rFonts w:asciiTheme="minorEastAsia" w:eastAsiaTheme="minorEastAsia" w:hAnsiTheme="minorEastAsia" w:cs="Helvetica"/>
          <w:color w:val="333333"/>
          <w:szCs w:val="20"/>
          <w:shd w:val="clear" w:color="auto" w:fill="FFFFFF"/>
        </w:rPr>
      </w:pPr>
    </w:p>
    <w:p w14:paraId="5B3C15AE" w14:textId="70E9C04A" w:rsidR="00E33CC9" w:rsidRPr="0035595D" w:rsidRDefault="00E244BA" w:rsidP="006D6CDB">
      <w:pPr>
        <w:pStyle w:val="EndNoteBibliography"/>
        <w:rPr>
          <w:rFonts w:asciiTheme="minorEastAsia" w:eastAsiaTheme="minorEastAsia" w:hAnsiTheme="minorEastAsia"/>
          <w:szCs w:val="20"/>
        </w:rPr>
      </w:pPr>
      <w:r>
        <w:rPr>
          <w:rFonts w:eastAsiaTheme="minorHAnsi"/>
          <w:szCs w:val="20"/>
        </w:rPr>
        <w:fldChar w:fldCharType="end"/>
      </w:r>
      <w:bookmarkEnd w:id="5"/>
    </w:p>
    <w:sectPr w:rsidR="00E33CC9" w:rsidRPr="0035595D">
      <w:headerReference w:type="default" r:id="rId12"/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307844" w14:textId="77777777" w:rsidR="001062FF" w:rsidRDefault="001062FF" w:rsidP="00F20056">
      <w:pPr>
        <w:spacing w:after="0" w:line="240" w:lineRule="auto"/>
      </w:pPr>
      <w:r>
        <w:separator/>
      </w:r>
    </w:p>
  </w:endnote>
  <w:endnote w:type="continuationSeparator" w:id="0">
    <w:p w14:paraId="5CEADF77" w14:textId="77777777" w:rsidR="001062FF" w:rsidRDefault="001062FF" w:rsidP="00F2005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함초롬바탕">
    <w:panose1 w:val="02030604000101010101"/>
    <w:charset w:val="81"/>
    <w:family w:val="roman"/>
    <w:pitch w:val="variable"/>
    <w:sig w:usb0="F7002EFF" w:usb1="19DFFFFF" w:usb2="001BFDD7" w:usb3="00000000" w:csb0="001F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Helvetica">
    <w:panose1 w:val="020B05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A60F737" w14:textId="77777777" w:rsidR="001062FF" w:rsidRDefault="001062FF" w:rsidP="00F20056">
      <w:pPr>
        <w:spacing w:after="0" w:line="240" w:lineRule="auto"/>
      </w:pPr>
      <w:r>
        <w:separator/>
      </w:r>
    </w:p>
  </w:footnote>
  <w:footnote w:type="continuationSeparator" w:id="0">
    <w:p w14:paraId="37C55F15" w14:textId="77777777" w:rsidR="001062FF" w:rsidRDefault="001062FF" w:rsidP="00F2005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4D9134C" w14:textId="604A4724" w:rsidR="00DC1AE3" w:rsidRDefault="00DC1AE3" w:rsidP="00DC1AE3">
    <w:pPr>
      <w:pStyle w:val="a9"/>
    </w:pPr>
    <w:r>
      <w:t xml:space="preserve">Volume: 42, Article ID: e2020056 </w:t>
    </w:r>
  </w:p>
  <w:p w14:paraId="3131D9F6" w14:textId="015342EB" w:rsidR="00DC1AE3" w:rsidRDefault="00DC1AE3" w:rsidP="00DC1AE3">
    <w:pPr>
      <w:pStyle w:val="a9"/>
    </w:pPr>
    <w:r>
      <w:t>https://doi.org/10.4178/epih.e2020056</w:t>
    </w:r>
    <w:r>
      <w:cr/>
    </w:r>
  </w:p>
  <w:p w14:paraId="0772CEB9" w14:textId="77777777" w:rsidR="00DC1AE3" w:rsidRDefault="00DC1AE3">
    <w:pPr>
      <w:pStyle w:val="a9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7E5EEA"/>
    <w:multiLevelType w:val="hybridMultilevel"/>
    <w:tmpl w:val="292608EC"/>
    <w:lvl w:ilvl="0" w:tplc="B4CA29CE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 w15:restartNumberingAfterBreak="0">
    <w:nsid w:val="07DA7551"/>
    <w:multiLevelType w:val="hybridMultilevel"/>
    <w:tmpl w:val="BAFE31A8"/>
    <w:lvl w:ilvl="0" w:tplc="EE70C75C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" w15:restartNumberingAfterBreak="0">
    <w:nsid w:val="1D5F7FB3"/>
    <w:multiLevelType w:val="hybridMultilevel"/>
    <w:tmpl w:val="837EF0BC"/>
    <w:lvl w:ilvl="0" w:tplc="0074DEF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3" w15:restartNumberingAfterBreak="0">
    <w:nsid w:val="20C85F1C"/>
    <w:multiLevelType w:val="hybridMultilevel"/>
    <w:tmpl w:val="5DA86180"/>
    <w:lvl w:ilvl="0" w:tplc="45D08B74">
      <w:start w:val="1"/>
      <w:numFmt w:val="decimal"/>
      <w:lvlText w:val="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4" w15:restartNumberingAfterBreak="0">
    <w:nsid w:val="28406271"/>
    <w:multiLevelType w:val="hybridMultilevel"/>
    <w:tmpl w:val="CCC4F530"/>
    <w:lvl w:ilvl="0" w:tplc="E87EBD12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5" w15:restartNumberingAfterBreak="0">
    <w:nsid w:val="2C5F72DF"/>
    <w:multiLevelType w:val="hybridMultilevel"/>
    <w:tmpl w:val="8544283C"/>
    <w:lvl w:ilvl="0" w:tplc="3A0EA7E4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2FEF23C1"/>
    <w:multiLevelType w:val="hybridMultilevel"/>
    <w:tmpl w:val="4A72446C"/>
    <w:lvl w:ilvl="0" w:tplc="EB48B0FC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7" w15:restartNumberingAfterBreak="0">
    <w:nsid w:val="35F71015"/>
    <w:multiLevelType w:val="hybridMultilevel"/>
    <w:tmpl w:val="CD6681EC"/>
    <w:lvl w:ilvl="0" w:tplc="C82002F4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8" w15:restartNumberingAfterBreak="0">
    <w:nsid w:val="3DB758A1"/>
    <w:multiLevelType w:val="hybridMultilevel"/>
    <w:tmpl w:val="042689C4"/>
    <w:lvl w:ilvl="0" w:tplc="5D84FF9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3EC96EAD"/>
    <w:multiLevelType w:val="hybridMultilevel"/>
    <w:tmpl w:val="9148F814"/>
    <w:lvl w:ilvl="0" w:tplc="5A0E453C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4D3813B3"/>
    <w:multiLevelType w:val="hybridMultilevel"/>
    <w:tmpl w:val="A1C8F108"/>
    <w:lvl w:ilvl="0" w:tplc="04D47A34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8"/>
  </w:num>
  <w:num w:numId="2">
    <w:abstractNumId w:val="3"/>
  </w:num>
  <w:num w:numId="3">
    <w:abstractNumId w:val="5"/>
  </w:num>
  <w:num w:numId="4">
    <w:abstractNumId w:val="6"/>
  </w:num>
  <w:num w:numId="5">
    <w:abstractNumId w:val="0"/>
  </w:num>
  <w:num w:numId="6">
    <w:abstractNumId w:val="1"/>
  </w:num>
  <w:num w:numId="7">
    <w:abstractNumId w:val="4"/>
  </w:num>
  <w:num w:numId="8">
    <w:abstractNumId w:val="7"/>
  </w:num>
  <w:num w:numId="9">
    <w:abstractNumId w:val="9"/>
  </w:num>
  <w:num w:numId="10">
    <w:abstractNumId w:val="10"/>
  </w:num>
  <w:num w:numId="1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nals of Oncolog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e5sf22thv2ewne2xfjvwpaevw29resfsasw&quot;&gt;My EndNote Library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4&lt;/item&gt;&lt;item&gt;15&lt;/item&gt;&lt;item&gt;16&lt;/item&gt;&lt;item&gt;17&lt;/item&gt;&lt;item&gt;18&lt;/item&gt;&lt;item&gt;19&lt;/item&gt;&lt;item&gt;20&lt;/item&gt;&lt;item&gt;21&lt;/item&gt;&lt;item&gt;22&lt;/item&gt;&lt;/record-ids&gt;&lt;/item&gt;&lt;/Libraries&gt;"/>
  </w:docVars>
  <w:rsids>
    <w:rsidRoot w:val="00A8704E"/>
    <w:rsid w:val="0000137C"/>
    <w:rsid w:val="00012848"/>
    <w:rsid w:val="00014956"/>
    <w:rsid w:val="00016864"/>
    <w:rsid w:val="0002062C"/>
    <w:rsid w:val="00024ECC"/>
    <w:rsid w:val="00027D83"/>
    <w:rsid w:val="00032F99"/>
    <w:rsid w:val="0007063B"/>
    <w:rsid w:val="00075426"/>
    <w:rsid w:val="0008037C"/>
    <w:rsid w:val="00080643"/>
    <w:rsid w:val="00085867"/>
    <w:rsid w:val="000906FD"/>
    <w:rsid w:val="00095942"/>
    <w:rsid w:val="000A357F"/>
    <w:rsid w:val="000B2AE9"/>
    <w:rsid w:val="000B36BE"/>
    <w:rsid w:val="000B4337"/>
    <w:rsid w:val="000B7241"/>
    <w:rsid w:val="000B7A03"/>
    <w:rsid w:val="000C0A86"/>
    <w:rsid w:val="000C3F0E"/>
    <w:rsid w:val="000C4F7C"/>
    <w:rsid w:val="000C4FB7"/>
    <w:rsid w:val="000C7D07"/>
    <w:rsid w:val="000D726B"/>
    <w:rsid w:val="000D7B49"/>
    <w:rsid w:val="000E1D97"/>
    <w:rsid w:val="000E2671"/>
    <w:rsid w:val="001062FF"/>
    <w:rsid w:val="001109A4"/>
    <w:rsid w:val="00126DAB"/>
    <w:rsid w:val="00127702"/>
    <w:rsid w:val="00131F7D"/>
    <w:rsid w:val="0013408F"/>
    <w:rsid w:val="00143AFF"/>
    <w:rsid w:val="001444C7"/>
    <w:rsid w:val="00156783"/>
    <w:rsid w:val="0016594E"/>
    <w:rsid w:val="0016684D"/>
    <w:rsid w:val="001714F4"/>
    <w:rsid w:val="00172FBC"/>
    <w:rsid w:val="001850A0"/>
    <w:rsid w:val="0018555F"/>
    <w:rsid w:val="0019089D"/>
    <w:rsid w:val="001928AF"/>
    <w:rsid w:val="001930E9"/>
    <w:rsid w:val="001B0163"/>
    <w:rsid w:val="001B4D8A"/>
    <w:rsid w:val="001B626A"/>
    <w:rsid w:val="001C0790"/>
    <w:rsid w:val="001C07B2"/>
    <w:rsid w:val="001C0F6F"/>
    <w:rsid w:val="001C1992"/>
    <w:rsid w:val="001C63E5"/>
    <w:rsid w:val="001D074B"/>
    <w:rsid w:val="001D7265"/>
    <w:rsid w:val="001E3A1F"/>
    <w:rsid w:val="001F023D"/>
    <w:rsid w:val="00204A08"/>
    <w:rsid w:val="00214B3D"/>
    <w:rsid w:val="00215B0C"/>
    <w:rsid w:val="00216903"/>
    <w:rsid w:val="00222A44"/>
    <w:rsid w:val="00224DA9"/>
    <w:rsid w:val="00225E56"/>
    <w:rsid w:val="002268D9"/>
    <w:rsid w:val="0024242A"/>
    <w:rsid w:val="00243338"/>
    <w:rsid w:val="0025701C"/>
    <w:rsid w:val="00263083"/>
    <w:rsid w:val="00271701"/>
    <w:rsid w:val="00275434"/>
    <w:rsid w:val="0028293E"/>
    <w:rsid w:val="00282FFD"/>
    <w:rsid w:val="0028586C"/>
    <w:rsid w:val="00286664"/>
    <w:rsid w:val="00286B69"/>
    <w:rsid w:val="00293674"/>
    <w:rsid w:val="00293F8C"/>
    <w:rsid w:val="00294C87"/>
    <w:rsid w:val="002957A0"/>
    <w:rsid w:val="002A681E"/>
    <w:rsid w:val="002B16B5"/>
    <w:rsid w:val="002B4FAE"/>
    <w:rsid w:val="002B61EC"/>
    <w:rsid w:val="002C1D6F"/>
    <w:rsid w:val="002D3870"/>
    <w:rsid w:val="002D39B4"/>
    <w:rsid w:val="002D50D2"/>
    <w:rsid w:val="002E2921"/>
    <w:rsid w:val="002E5848"/>
    <w:rsid w:val="002E7F28"/>
    <w:rsid w:val="002F314A"/>
    <w:rsid w:val="002F59F0"/>
    <w:rsid w:val="00301FE6"/>
    <w:rsid w:val="00306747"/>
    <w:rsid w:val="00317B08"/>
    <w:rsid w:val="00322BC5"/>
    <w:rsid w:val="00326227"/>
    <w:rsid w:val="0033376C"/>
    <w:rsid w:val="0033586E"/>
    <w:rsid w:val="003517A8"/>
    <w:rsid w:val="00355427"/>
    <w:rsid w:val="0035595D"/>
    <w:rsid w:val="003578BD"/>
    <w:rsid w:val="003625BB"/>
    <w:rsid w:val="00364820"/>
    <w:rsid w:val="00371A13"/>
    <w:rsid w:val="00372C4A"/>
    <w:rsid w:val="0038567C"/>
    <w:rsid w:val="00390410"/>
    <w:rsid w:val="0039581A"/>
    <w:rsid w:val="003958AD"/>
    <w:rsid w:val="003A721A"/>
    <w:rsid w:val="003A74C9"/>
    <w:rsid w:val="003A7655"/>
    <w:rsid w:val="003B0E06"/>
    <w:rsid w:val="003C400E"/>
    <w:rsid w:val="003E36C1"/>
    <w:rsid w:val="003E61F2"/>
    <w:rsid w:val="003F1206"/>
    <w:rsid w:val="003F1BDE"/>
    <w:rsid w:val="003F63F6"/>
    <w:rsid w:val="004073B6"/>
    <w:rsid w:val="004115E7"/>
    <w:rsid w:val="00412425"/>
    <w:rsid w:val="00432B5D"/>
    <w:rsid w:val="004356D0"/>
    <w:rsid w:val="00436AD8"/>
    <w:rsid w:val="004378B6"/>
    <w:rsid w:val="00440DD1"/>
    <w:rsid w:val="00460148"/>
    <w:rsid w:val="00465399"/>
    <w:rsid w:val="00482C8A"/>
    <w:rsid w:val="00483EFE"/>
    <w:rsid w:val="00486A6C"/>
    <w:rsid w:val="00492832"/>
    <w:rsid w:val="004933EE"/>
    <w:rsid w:val="004A1373"/>
    <w:rsid w:val="004A5C8A"/>
    <w:rsid w:val="004B0CE5"/>
    <w:rsid w:val="004B41F0"/>
    <w:rsid w:val="004B4FB8"/>
    <w:rsid w:val="004B733E"/>
    <w:rsid w:val="004C36A3"/>
    <w:rsid w:val="004C6423"/>
    <w:rsid w:val="004D3AE6"/>
    <w:rsid w:val="004D449F"/>
    <w:rsid w:val="004E4452"/>
    <w:rsid w:val="0050180A"/>
    <w:rsid w:val="005110FC"/>
    <w:rsid w:val="00512230"/>
    <w:rsid w:val="0051637C"/>
    <w:rsid w:val="005279CD"/>
    <w:rsid w:val="00547A63"/>
    <w:rsid w:val="0055015F"/>
    <w:rsid w:val="00557CA3"/>
    <w:rsid w:val="005617B1"/>
    <w:rsid w:val="00567650"/>
    <w:rsid w:val="005736ED"/>
    <w:rsid w:val="00574381"/>
    <w:rsid w:val="00575367"/>
    <w:rsid w:val="00581D88"/>
    <w:rsid w:val="00583F6F"/>
    <w:rsid w:val="00591FA0"/>
    <w:rsid w:val="00596D78"/>
    <w:rsid w:val="005B019A"/>
    <w:rsid w:val="005B5433"/>
    <w:rsid w:val="005B6723"/>
    <w:rsid w:val="005C3426"/>
    <w:rsid w:val="005D425F"/>
    <w:rsid w:val="005D543B"/>
    <w:rsid w:val="005D6077"/>
    <w:rsid w:val="005D698B"/>
    <w:rsid w:val="005E2818"/>
    <w:rsid w:val="005E42CA"/>
    <w:rsid w:val="005F16AA"/>
    <w:rsid w:val="005F1791"/>
    <w:rsid w:val="005F2B17"/>
    <w:rsid w:val="005F3026"/>
    <w:rsid w:val="005F4684"/>
    <w:rsid w:val="0060165C"/>
    <w:rsid w:val="00601C4E"/>
    <w:rsid w:val="00604066"/>
    <w:rsid w:val="0061308B"/>
    <w:rsid w:val="00621EDD"/>
    <w:rsid w:val="00632117"/>
    <w:rsid w:val="0063662A"/>
    <w:rsid w:val="00636E71"/>
    <w:rsid w:val="00637AB7"/>
    <w:rsid w:val="00645CAF"/>
    <w:rsid w:val="0065002F"/>
    <w:rsid w:val="006565F4"/>
    <w:rsid w:val="006629EF"/>
    <w:rsid w:val="006761EC"/>
    <w:rsid w:val="00683C0D"/>
    <w:rsid w:val="00691423"/>
    <w:rsid w:val="006948C0"/>
    <w:rsid w:val="006A5300"/>
    <w:rsid w:val="006A55A9"/>
    <w:rsid w:val="006A693D"/>
    <w:rsid w:val="006B0024"/>
    <w:rsid w:val="006B5220"/>
    <w:rsid w:val="006C4CDC"/>
    <w:rsid w:val="006D6C2F"/>
    <w:rsid w:val="006D6CDB"/>
    <w:rsid w:val="006D6DC5"/>
    <w:rsid w:val="006E3B6E"/>
    <w:rsid w:val="006F4789"/>
    <w:rsid w:val="0070362F"/>
    <w:rsid w:val="007104E7"/>
    <w:rsid w:val="00722E29"/>
    <w:rsid w:val="00731204"/>
    <w:rsid w:val="00731DBF"/>
    <w:rsid w:val="00734322"/>
    <w:rsid w:val="00762E1F"/>
    <w:rsid w:val="007640EF"/>
    <w:rsid w:val="00766A9F"/>
    <w:rsid w:val="00772C31"/>
    <w:rsid w:val="00774761"/>
    <w:rsid w:val="00777478"/>
    <w:rsid w:val="00781428"/>
    <w:rsid w:val="0078425C"/>
    <w:rsid w:val="00785A99"/>
    <w:rsid w:val="00786085"/>
    <w:rsid w:val="00797ED4"/>
    <w:rsid w:val="007A00F5"/>
    <w:rsid w:val="007B4122"/>
    <w:rsid w:val="007C5884"/>
    <w:rsid w:val="007C6677"/>
    <w:rsid w:val="007D514C"/>
    <w:rsid w:val="007D6C64"/>
    <w:rsid w:val="007E37E9"/>
    <w:rsid w:val="007E4B96"/>
    <w:rsid w:val="00801DF6"/>
    <w:rsid w:val="00802348"/>
    <w:rsid w:val="00806C18"/>
    <w:rsid w:val="00807812"/>
    <w:rsid w:val="00820DE9"/>
    <w:rsid w:val="00821842"/>
    <w:rsid w:val="00825E6E"/>
    <w:rsid w:val="00827D9D"/>
    <w:rsid w:val="008346DA"/>
    <w:rsid w:val="008433A9"/>
    <w:rsid w:val="00844A2F"/>
    <w:rsid w:val="008452C8"/>
    <w:rsid w:val="00850C0C"/>
    <w:rsid w:val="00851DC6"/>
    <w:rsid w:val="00856EB2"/>
    <w:rsid w:val="00857BBC"/>
    <w:rsid w:val="0086336F"/>
    <w:rsid w:val="00864F9B"/>
    <w:rsid w:val="00867924"/>
    <w:rsid w:val="008763DC"/>
    <w:rsid w:val="0088126B"/>
    <w:rsid w:val="008825F4"/>
    <w:rsid w:val="008831FD"/>
    <w:rsid w:val="008842FC"/>
    <w:rsid w:val="0088493F"/>
    <w:rsid w:val="00884C94"/>
    <w:rsid w:val="008855D1"/>
    <w:rsid w:val="008868D3"/>
    <w:rsid w:val="00894F22"/>
    <w:rsid w:val="008A06A2"/>
    <w:rsid w:val="008A0DEF"/>
    <w:rsid w:val="008A5A97"/>
    <w:rsid w:val="008B26B6"/>
    <w:rsid w:val="008B6127"/>
    <w:rsid w:val="008D617E"/>
    <w:rsid w:val="008D77E2"/>
    <w:rsid w:val="008E4434"/>
    <w:rsid w:val="008F2D4D"/>
    <w:rsid w:val="008F37EB"/>
    <w:rsid w:val="00901BCC"/>
    <w:rsid w:val="00902514"/>
    <w:rsid w:val="00907799"/>
    <w:rsid w:val="00920D86"/>
    <w:rsid w:val="0092458A"/>
    <w:rsid w:val="009307EC"/>
    <w:rsid w:val="0093147B"/>
    <w:rsid w:val="009409B0"/>
    <w:rsid w:val="00960457"/>
    <w:rsid w:val="0096127B"/>
    <w:rsid w:val="00962511"/>
    <w:rsid w:val="00964AE2"/>
    <w:rsid w:val="0096511B"/>
    <w:rsid w:val="009676EB"/>
    <w:rsid w:val="00970488"/>
    <w:rsid w:val="0097197D"/>
    <w:rsid w:val="0097672A"/>
    <w:rsid w:val="00977FA9"/>
    <w:rsid w:val="009904FA"/>
    <w:rsid w:val="009A4E0D"/>
    <w:rsid w:val="009A6865"/>
    <w:rsid w:val="009A6DF4"/>
    <w:rsid w:val="009C3949"/>
    <w:rsid w:val="009D0C96"/>
    <w:rsid w:val="009D0CC1"/>
    <w:rsid w:val="009D2A24"/>
    <w:rsid w:val="009D4CD7"/>
    <w:rsid w:val="009E424E"/>
    <w:rsid w:val="009E553A"/>
    <w:rsid w:val="009F3B9E"/>
    <w:rsid w:val="009F60D0"/>
    <w:rsid w:val="00A07DDF"/>
    <w:rsid w:val="00A10733"/>
    <w:rsid w:val="00A131F5"/>
    <w:rsid w:val="00A13AA7"/>
    <w:rsid w:val="00A13E7B"/>
    <w:rsid w:val="00A16C59"/>
    <w:rsid w:val="00A379E5"/>
    <w:rsid w:val="00A42A28"/>
    <w:rsid w:val="00A45CBF"/>
    <w:rsid w:val="00A520B8"/>
    <w:rsid w:val="00A52A09"/>
    <w:rsid w:val="00A53AA6"/>
    <w:rsid w:val="00A56E4D"/>
    <w:rsid w:val="00A6085F"/>
    <w:rsid w:val="00A61205"/>
    <w:rsid w:val="00A63519"/>
    <w:rsid w:val="00A70D01"/>
    <w:rsid w:val="00A75048"/>
    <w:rsid w:val="00A8349D"/>
    <w:rsid w:val="00A8634A"/>
    <w:rsid w:val="00A8704E"/>
    <w:rsid w:val="00A876ED"/>
    <w:rsid w:val="00A95AD3"/>
    <w:rsid w:val="00AA0EDB"/>
    <w:rsid w:val="00AA5BC0"/>
    <w:rsid w:val="00AB4249"/>
    <w:rsid w:val="00AC601D"/>
    <w:rsid w:val="00AD37A0"/>
    <w:rsid w:val="00AD5BC7"/>
    <w:rsid w:val="00AF3360"/>
    <w:rsid w:val="00B01FE7"/>
    <w:rsid w:val="00B05125"/>
    <w:rsid w:val="00B10B10"/>
    <w:rsid w:val="00B1505A"/>
    <w:rsid w:val="00B243EF"/>
    <w:rsid w:val="00B3132D"/>
    <w:rsid w:val="00B3365D"/>
    <w:rsid w:val="00B36F7E"/>
    <w:rsid w:val="00B37D03"/>
    <w:rsid w:val="00B4027A"/>
    <w:rsid w:val="00B40A35"/>
    <w:rsid w:val="00B46432"/>
    <w:rsid w:val="00B52822"/>
    <w:rsid w:val="00B62EC9"/>
    <w:rsid w:val="00B64F8C"/>
    <w:rsid w:val="00B6708B"/>
    <w:rsid w:val="00B71371"/>
    <w:rsid w:val="00B8241A"/>
    <w:rsid w:val="00B84257"/>
    <w:rsid w:val="00B924B0"/>
    <w:rsid w:val="00BA04C6"/>
    <w:rsid w:val="00BA18C7"/>
    <w:rsid w:val="00BB196B"/>
    <w:rsid w:val="00BB346C"/>
    <w:rsid w:val="00BC1D61"/>
    <w:rsid w:val="00BC728C"/>
    <w:rsid w:val="00BD0A17"/>
    <w:rsid w:val="00BD1DE1"/>
    <w:rsid w:val="00BD7292"/>
    <w:rsid w:val="00BE013F"/>
    <w:rsid w:val="00BE72AD"/>
    <w:rsid w:val="00BF0DC4"/>
    <w:rsid w:val="00BF1A85"/>
    <w:rsid w:val="00C03BFF"/>
    <w:rsid w:val="00C04DB1"/>
    <w:rsid w:val="00C15013"/>
    <w:rsid w:val="00C42D47"/>
    <w:rsid w:val="00C563F6"/>
    <w:rsid w:val="00C57070"/>
    <w:rsid w:val="00C63750"/>
    <w:rsid w:val="00C66548"/>
    <w:rsid w:val="00C70255"/>
    <w:rsid w:val="00C70792"/>
    <w:rsid w:val="00C70FED"/>
    <w:rsid w:val="00C7219E"/>
    <w:rsid w:val="00C81B5F"/>
    <w:rsid w:val="00C933E4"/>
    <w:rsid w:val="00C93909"/>
    <w:rsid w:val="00CA09ED"/>
    <w:rsid w:val="00CA0A20"/>
    <w:rsid w:val="00CB03D8"/>
    <w:rsid w:val="00CB0B86"/>
    <w:rsid w:val="00CB396F"/>
    <w:rsid w:val="00CC2C83"/>
    <w:rsid w:val="00CC38AF"/>
    <w:rsid w:val="00CC46B3"/>
    <w:rsid w:val="00CE0557"/>
    <w:rsid w:val="00CE34FC"/>
    <w:rsid w:val="00CE3639"/>
    <w:rsid w:val="00CE545C"/>
    <w:rsid w:val="00CF3F47"/>
    <w:rsid w:val="00D07EF0"/>
    <w:rsid w:val="00D14593"/>
    <w:rsid w:val="00D14F3C"/>
    <w:rsid w:val="00D1657A"/>
    <w:rsid w:val="00D203C3"/>
    <w:rsid w:val="00D23DEC"/>
    <w:rsid w:val="00D26A1B"/>
    <w:rsid w:val="00D27D6B"/>
    <w:rsid w:val="00D3003C"/>
    <w:rsid w:val="00D32692"/>
    <w:rsid w:val="00D4556D"/>
    <w:rsid w:val="00D52BC0"/>
    <w:rsid w:val="00D5540E"/>
    <w:rsid w:val="00D63381"/>
    <w:rsid w:val="00D63F6B"/>
    <w:rsid w:val="00D65297"/>
    <w:rsid w:val="00D74329"/>
    <w:rsid w:val="00D870F7"/>
    <w:rsid w:val="00D97C59"/>
    <w:rsid w:val="00DA6D47"/>
    <w:rsid w:val="00DC1AE3"/>
    <w:rsid w:val="00DC3C81"/>
    <w:rsid w:val="00DE7F25"/>
    <w:rsid w:val="00DF6482"/>
    <w:rsid w:val="00E005B3"/>
    <w:rsid w:val="00E06D9E"/>
    <w:rsid w:val="00E07378"/>
    <w:rsid w:val="00E15DDD"/>
    <w:rsid w:val="00E23FF3"/>
    <w:rsid w:val="00E244BA"/>
    <w:rsid w:val="00E3051A"/>
    <w:rsid w:val="00E33CC9"/>
    <w:rsid w:val="00E42EDB"/>
    <w:rsid w:val="00E45E6F"/>
    <w:rsid w:val="00E53CBB"/>
    <w:rsid w:val="00E651BC"/>
    <w:rsid w:val="00E67496"/>
    <w:rsid w:val="00E725B7"/>
    <w:rsid w:val="00E767F0"/>
    <w:rsid w:val="00E83C47"/>
    <w:rsid w:val="00E866DD"/>
    <w:rsid w:val="00E875C7"/>
    <w:rsid w:val="00E96E84"/>
    <w:rsid w:val="00EA35D6"/>
    <w:rsid w:val="00EA3F5B"/>
    <w:rsid w:val="00EB007C"/>
    <w:rsid w:val="00EB7AD3"/>
    <w:rsid w:val="00EC2A53"/>
    <w:rsid w:val="00EC3A32"/>
    <w:rsid w:val="00ED3CB0"/>
    <w:rsid w:val="00EE4780"/>
    <w:rsid w:val="00EE75A4"/>
    <w:rsid w:val="00F07A6D"/>
    <w:rsid w:val="00F10BFC"/>
    <w:rsid w:val="00F115E8"/>
    <w:rsid w:val="00F159A5"/>
    <w:rsid w:val="00F15D77"/>
    <w:rsid w:val="00F20056"/>
    <w:rsid w:val="00F22FFB"/>
    <w:rsid w:val="00F26542"/>
    <w:rsid w:val="00F42906"/>
    <w:rsid w:val="00F47A2D"/>
    <w:rsid w:val="00F55554"/>
    <w:rsid w:val="00F561A4"/>
    <w:rsid w:val="00F61A7A"/>
    <w:rsid w:val="00F65988"/>
    <w:rsid w:val="00F727CD"/>
    <w:rsid w:val="00F81C07"/>
    <w:rsid w:val="00F92485"/>
    <w:rsid w:val="00F957D0"/>
    <w:rsid w:val="00FA7E62"/>
    <w:rsid w:val="00FB13E0"/>
    <w:rsid w:val="00FB1465"/>
    <w:rsid w:val="00FD153C"/>
    <w:rsid w:val="00FD39EC"/>
    <w:rsid w:val="00FD3B5A"/>
    <w:rsid w:val="00FF5595"/>
    <w:rsid w:val="00FF7D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1A4E582"/>
  <w15:docId w15:val="{A3C041D5-0F3F-446E-8EF7-EBEE282343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8"/>
        <w:lang w:val="en-US" w:eastAsia="ko-KR" w:bidi="th-TH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A8704E"/>
    <w:pPr>
      <w:widowControl w:val="0"/>
      <w:wordWrap w:val="0"/>
      <w:autoSpaceDE w:val="0"/>
      <w:autoSpaceDN w:val="0"/>
      <w:spacing w:line="256" w:lineRule="auto"/>
    </w:pPr>
  </w:style>
  <w:style w:type="paragraph" w:styleId="3">
    <w:name w:val="heading 3"/>
    <w:basedOn w:val="a"/>
    <w:link w:val="3Char"/>
    <w:uiPriority w:val="9"/>
    <w:qFormat/>
    <w:rsid w:val="00127702"/>
    <w:pPr>
      <w:widowControl/>
      <w:wordWrap/>
      <w:autoSpaceDE/>
      <w:autoSpaceDN/>
      <w:spacing w:before="100" w:beforeAutospacing="1" w:after="100" w:afterAutospacing="1" w:line="240" w:lineRule="auto"/>
      <w:jc w:val="left"/>
      <w:outlineLvl w:val="2"/>
    </w:pPr>
    <w:rPr>
      <w:rFonts w:ascii="굴림" w:eastAsia="굴림" w:hAnsi="굴림" w:cs="굴림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1">
    <w:name w:val="표준1"/>
    <w:basedOn w:val="a"/>
    <w:link w:val="1Char"/>
    <w:rsid w:val="00A8704E"/>
    <w:pPr>
      <w:spacing w:line="254" w:lineRule="auto"/>
    </w:pPr>
    <w:rPr>
      <w:rFonts w:ascii="맑은 고딕" w:eastAsia="굴림" w:hAnsi="굴림" w:cs="굴림"/>
      <w:color w:val="000000"/>
      <w:szCs w:val="20"/>
    </w:rPr>
  </w:style>
  <w:style w:type="paragraph" w:customStyle="1" w:styleId="a3">
    <w:name w:val="바탕글"/>
    <w:basedOn w:val="a"/>
    <w:rsid w:val="00A8704E"/>
    <w:pPr>
      <w:spacing w:after="0" w:line="384" w:lineRule="auto"/>
      <w:textAlignment w:val="baseline"/>
    </w:pPr>
    <w:rPr>
      <w:rFonts w:ascii="함초롬바탕" w:eastAsia="굴림" w:hAnsi="굴림" w:cs="굴림"/>
      <w:color w:val="000000"/>
      <w:kern w:val="0"/>
      <w:szCs w:val="20"/>
    </w:rPr>
  </w:style>
  <w:style w:type="paragraph" w:styleId="a4">
    <w:name w:val="List Paragraph"/>
    <w:basedOn w:val="a"/>
    <w:uiPriority w:val="34"/>
    <w:qFormat/>
    <w:rsid w:val="00BD1DE1"/>
    <w:pPr>
      <w:ind w:leftChars="400" w:left="800"/>
    </w:pPr>
  </w:style>
  <w:style w:type="character" w:customStyle="1" w:styleId="xml-string-name">
    <w:name w:val="xml-string-name"/>
    <w:basedOn w:val="a0"/>
    <w:rsid w:val="00282FFD"/>
  </w:style>
  <w:style w:type="character" w:customStyle="1" w:styleId="xml-surname">
    <w:name w:val="xml-surname"/>
    <w:basedOn w:val="a0"/>
    <w:rsid w:val="00282FFD"/>
  </w:style>
  <w:style w:type="character" w:customStyle="1" w:styleId="xml-given-names">
    <w:name w:val="xml-given-names"/>
    <w:basedOn w:val="a0"/>
    <w:rsid w:val="00282FFD"/>
  </w:style>
  <w:style w:type="character" w:customStyle="1" w:styleId="xml-etal">
    <w:name w:val="xml-etal"/>
    <w:basedOn w:val="a0"/>
    <w:rsid w:val="00282FFD"/>
  </w:style>
  <w:style w:type="character" w:customStyle="1" w:styleId="xml-collab">
    <w:name w:val="xml-collab"/>
    <w:basedOn w:val="a0"/>
    <w:rsid w:val="00282FFD"/>
  </w:style>
  <w:style w:type="character" w:customStyle="1" w:styleId="xml-article-title">
    <w:name w:val="xml-article-title"/>
    <w:basedOn w:val="a0"/>
    <w:rsid w:val="00282FFD"/>
  </w:style>
  <w:style w:type="character" w:customStyle="1" w:styleId="xml-source">
    <w:name w:val="xml-source"/>
    <w:basedOn w:val="a0"/>
    <w:rsid w:val="00282FFD"/>
  </w:style>
  <w:style w:type="character" w:customStyle="1" w:styleId="xml-year">
    <w:name w:val="xml-year"/>
    <w:basedOn w:val="a0"/>
    <w:rsid w:val="00282FFD"/>
  </w:style>
  <w:style w:type="character" w:customStyle="1" w:styleId="xml-volume">
    <w:name w:val="xml-volume"/>
    <w:basedOn w:val="a0"/>
    <w:rsid w:val="00282FFD"/>
  </w:style>
  <w:style w:type="character" w:customStyle="1" w:styleId="xml-fpage">
    <w:name w:val="xml-fpage"/>
    <w:basedOn w:val="a0"/>
    <w:rsid w:val="00282FFD"/>
  </w:style>
  <w:style w:type="character" w:customStyle="1" w:styleId="xml-lpage">
    <w:name w:val="xml-lpage"/>
    <w:basedOn w:val="a0"/>
    <w:rsid w:val="00282FFD"/>
  </w:style>
  <w:style w:type="character" w:customStyle="1" w:styleId="3Char">
    <w:name w:val="제목 3 Char"/>
    <w:basedOn w:val="a0"/>
    <w:link w:val="3"/>
    <w:uiPriority w:val="9"/>
    <w:rsid w:val="00127702"/>
    <w:rPr>
      <w:rFonts w:ascii="굴림" w:eastAsia="굴림" w:hAnsi="굴림" w:cs="굴림"/>
      <w:b/>
      <w:bCs/>
      <w:kern w:val="0"/>
      <w:sz w:val="27"/>
      <w:szCs w:val="27"/>
    </w:rPr>
  </w:style>
  <w:style w:type="paragraph" w:customStyle="1" w:styleId="EndNoteBibliographyTitle">
    <w:name w:val="EndNote Bibliography Title"/>
    <w:basedOn w:val="a"/>
    <w:link w:val="EndNoteBibliographyTitleChar"/>
    <w:rsid w:val="00E244BA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1Char">
    <w:name w:val="표준1 Char"/>
    <w:basedOn w:val="a0"/>
    <w:link w:val="1"/>
    <w:rsid w:val="00E244BA"/>
    <w:rPr>
      <w:rFonts w:ascii="맑은 고딕" w:eastAsia="굴림" w:hAnsi="굴림" w:cs="굴림"/>
      <w:color w:val="000000"/>
      <w:szCs w:val="20"/>
    </w:rPr>
  </w:style>
  <w:style w:type="character" w:customStyle="1" w:styleId="EndNoteBibliographyTitleChar">
    <w:name w:val="EndNote Bibliography Title Char"/>
    <w:basedOn w:val="1Char"/>
    <w:link w:val="EndNoteBibliographyTitle"/>
    <w:rsid w:val="00E244BA"/>
    <w:rPr>
      <w:rFonts w:ascii="맑은 고딕" w:eastAsia="맑은 고딕" w:hAnsi="맑은 고딕" w:cs="굴림"/>
      <w:noProof/>
      <w:color w:val="000000"/>
      <w:szCs w:val="20"/>
    </w:rPr>
  </w:style>
  <w:style w:type="paragraph" w:customStyle="1" w:styleId="EndNoteBibliography">
    <w:name w:val="EndNote Bibliography"/>
    <w:basedOn w:val="a"/>
    <w:link w:val="EndNoteBibliographyChar"/>
    <w:rsid w:val="00E244BA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1Char"/>
    <w:link w:val="EndNoteBibliography"/>
    <w:rsid w:val="00E244BA"/>
    <w:rPr>
      <w:rFonts w:ascii="맑은 고딕" w:eastAsia="맑은 고딕" w:hAnsi="맑은 고딕" w:cs="굴림"/>
      <w:noProof/>
      <w:color w:val="000000"/>
      <w:szCs w:val="20"/>
    </w:rPr>
  </w:style>
  <w:style w:type="character" w:styleId="a5">
    <w:name w:val="annotation reference"/>
    <w:basedOn w:val="a0"/>
    <w:uiPriority w:val="99"/>
    <w:semiHidden/>
    <w:unhideWhenUsed/>
    <w:rsid w:val="00B62EC9"/>
    <w:rPr>
      <w:sz w:val="18"/>
      <w:szCs w:val="18"/>
    </w:rPr>
  </w:style>
  <w:style w:type="paragraph" w:styleId="a6">
    <w:name w:val="annotation text"/>
    <w:basedOn w:val="a"/>
    <w:link w:val="Char"/>
    <w:uiPriority w:val="99"/>
    <w:unhideWhenUsed/>
    <w:rsid w:val="00B62EC9"/>
    <w:pPr>
      <w:jc w:val="left"/>
    </w:pPr>
  </w:style>
  <w:style w:type="character" w:customStyle="1" w:styleId="Char">
    <w:name w:val="메모 텍스트 Char"/>
    <w:basedOn w:val="a0"/>
    <w:link w:val="a6"/>
    <w:uiPriority w:val="99"/>
    <w:rsid w:val="00B62EC9"/>
  </w:style>
  <w:style w:type="paragraph" w:styleId="a7">
    <w:name w:val="annotation subject"/>
    <w:basedOn w:val="a6"/>
    <w:next w:val="a6"/>
    <w:link w:val="Char0"/>
    <w:uiPriority w:val="99"/>
    <w:semiHidden/>
    <w:unhideWhenUsed/>
    <w:rsid w:val="00B62EC9"/>
    <w:rPr>
      <w:b/>
      <w:bCs/>
    </w:rPr>
  </w:style>
  <w:style w:type="character" w:customStyle="1" w:styleId="Char0">
    <w:name w:val="메모 주제 Char"/>
    <w:basedOn w:val="Char"/>
    <w:link w:val="a7"/>
    <w:uiPriority w:val="99"/>
    <w:semiHidden/>
    <w:rsid w:val="00B62EC9"/>
    <w:rPr>
      <w:b/>
      <w:bCs/>
    </w:rPr>
  </w:style>
  <w:style w:type="paragraph" w:styleId="a8">
    <w:name w:val="Balloon Text"/>
    <w:basedOn w:val="a"/>
    <w:link w:val="Char1"/>
    <w:uiPriority w:val="99"/>
    <w:semiHidden/>
    <w:unhideWhenUsed/>
    <w:rsid w:val="00B62EC9"/>
    <w:pPr>
      <w:spacing w:after="0" w:line="240" w:lineRule="auto"/>
    </w:pPr>
    <w:rPr>
      <w:rFonts w:asciiTheme="majorHAnsi" w:eastAsiaTheme="majorEastAsia" w:hAnsiTheme="majorHAnsi" w:cstheme="majorBidi"/>
      <w:sz w:val="18"/>
      <w:szCs w:val="22"/>
    </w:rPr>
  </w:style>
  <w:style w:type="character" w:customStyle="1" w:styleId="Char1">
    <w:name w:val="풍선 도움말 텍스트 Char"/>
    <w:basedOn w:val="a0"/>
    <w:link w:val="a8"/>
    <w:uiPriority w:val="99"/>
    <w:semiHidden/>
    <w:rsid w:val="00B62EC9"/>
    <w:rPr>
      <w:rFonts w:asciiTheme="majorHAnsi" w:eastAsiaTheme="majorEastAsia" w:hAnsiTheme="majorHAnsi" w:cstheme="majorBidi"/>
      <w:sz w:val="18"/>
      <w:szCs w:val="22"/>
    </w:rPr>
  </w:style>
  <w:style w:type="paragraph" w:styleId="a9">
    <w:name w:val="header"/>
    <w:basedOn w:val="a"/>
    <w:link w:val="Char2"/>
    <w:uiPriority w:val="99"/>
    <w:unhideWhenUsed/>
    <w:rsid w:val="00F20056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머리글 Char"/>
    <w:basedOn w:val="a0"/>
    <w:link w:val="a9"/>
    <w:uiPriority w:val="99"/>
    <w:rsid w:val="00F20056"/>
  </w:style>
  <w:style w:type="paragraph" w:styleId="aa">
    <w:name w:val="footer"/>
    <w:basedOn w:val="a"/>
    <w:link w:val="Char3"/>
    <w:uiPriority w:val="99"/>
    <w:unhideWhenUsed/>
    <w:rsid w:val="00F20056"/>
    <w:pPr>
      <w:tabs>
        <w:tab w:val="center" w:pos="4513"/>
        <w:tab w:val="right" w:pos="9026"/>
      </w:tabs>
      <w:snapToGrid w:val="0"/>
    </w:pPr>
  </w:style>
  <w:style w:type="character" w:customStyle="1" w:styleId="Char3">
    <w:name w:val="바닥글 Char"/>
    <w:basedOn w:val="a0"/>
    <w:link w:val="aa"/>
    <w:uiPriority w:val="99"/>
    <w:rsid w:val="00F20056"/>
  </w:style>
  <w:style w:type="character" w:customStyle="1" w:styleId="10">
    <w:name w:val="부제1"/>
    <w:basedOn w:val="a0"/>
    <w:rsid w:val="0055015F"/>
  </w:style>
  <w:style w:type="character" w:customStyle="1" w:styleId="colon-for-citation-subtitle">
    <w:name w:val="colon-for-citation-subtitle"/>
    <w:basedOn w:val="a0"/>
    <w:rsid w:val="0055015F"/>
  </w:style>
  <w:style w:type="character" w:styleId="ab">
    <w:name w:val="Emphasis"/>
    <w:basedOn w:val="a0"/>
    <w:uiPriority w:val="20"/>
    <w:qFormat/>
    <w:rsid w:val="0055015F"/>
    <w:rPr>
      <w:i/>
      <w:iCs/>
    </w:rPr>
  </w:style>
  <w:style w:type="character" w:styleId="ac">
    <w:name w:val="Hyperlink"/>
    <w:basedOn w:val="a0"/>
    <w:uiPriority w:val="99"/>
    <w:semiHidden/>
    <w:unhideWhenUsed/>
    <w:rsid w:val="001B626A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93768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17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ink/ink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5" Type="http://schemas.openxmlformats.org/officeDocument/2006/relationships/webSettings" Target="webSettings.xml"/><Relationship Id="rId10" Type="http://schemas.openxmlformats.org/officeDocument/2006/relationships/customXml" Target="ink/ink2.xml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theme" Target="theme/theme1.xml"/></Relationship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20-06-26T15:08:22.609"/>
    </inkml:context>
    <inkml:brush xml:id="br0">
      <inkml:brushProperty name="width" value="0.05" units="cm"/>
      <inkml:brushProperty name="height" value="0.05" units="cm"/>
      <inkml:brushProperty name="color" value="#E71224"/>
    </inkml:brush>
  </inkml:definitions>
  <inkml:trace contextRef="#ctx0" brushRef="#br0">60 84 1407 0 0,'-1'-7'78'0'0,"1"5"-59"0"0,0 0-1 0 0,0 1 1 0 0,0-1-1 0 0,0 0 1 0 0,0 0-1 0 0,-1 0 1 0 0,1 1-1 0 0,-1-1 1 0 0,0 0-1 0 0,1 0 1 0 0,-1 1-1 0 0,0-1 1 0 0,0 1-1 0 0,0-1 0 0 0,0 1 1 0 0,0-1-1 0 0,0 1 1 0 0,0-1-1 0 0,-1 1 1 0 0,1 0-1 0 0,0 0 1 0 0,-1 0-1 0 0,-1-2 1 0 0,2 3 10 0 0,-3-3 15 0 0,-1 0 1 0 0,1 0-1 0 0,0-1 0 0 0,0 0 1 0 0,1 1-1 0 0,-1-1 0 0 0,-5-8 1 0 0,9 11-133 0 0,0 1 6 0 0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20-06-26T14:51:59.878"/>
    </inkml:context>
    <inkml:brush xml:id="br0">
      <inkml:brushProperty name="width" value="0.05" units="cm"/>
      <inkml:brushProperty name="height" value="0.05" units="cm"/>
      <inkml:brushProperty name="color" value="#E71224"/>
    </inkml:brush>
  </inkml:definitions>
  <inkml:trace contextRef="#ctx0" brushRef="#br0">2395 119 6447 0 0,'0'0'288'0'0,"0"0"56"0"0,-5 13-280 0 0,5-13-64 0 0,0 0 0 0 0,0 0 0 0 0,0 0 0 0 0,0 0 96 0 0,-2-13-96 0 0,7 1-2872 0 0</inkml:trace>
</inkml:ink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518D876-1810-4401-929E-3E70B7654E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0</Pages>
  <Words>4464</Words>
  <Characters>25451</Characters>
  <Application>Microsoft Office Word</Application>
  <DocSecurity>0</DocSecurity>
  <Lines>212</Lines>
  <Paragraphs>59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8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82109</dc:creator>
  <cp:keywords/>
  <dc:description/>
  <cp:lastModifiedBy>KSE</cp:lastModifiedBy>
  <cp:revision>2</cp:revision>
  <cp:lastPrinted>2020-05-23T04:20:00Z</cp:lastPrinted>
  <dcterms:created xsi:type="dcterms:W3CDTF">2020-09-16T05:31:00Z</dcterms:created>
  <dcterms:modified xsi:type="dcterms:W3CDTF">2020-09-16T05:31:00Z</dcterms:modified>
</cp:coreProperties>
</file>